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6A7836D5" w14:textId="4BC015C0" w:rsidR="00CB1637" w:rsidRPr="00DA3672" w:rsidRDefault="00CB1637" w:rsidP="006807CC">
      <w:pPr>
        <w:jc w:val="center"/>
        <w:rPr>
          <w:b/>
          <w:sz w:val="28"/>
        </w:rPr>
      </w:pPr>
      <w:r w:rsidRPr="00DA3672">
        <w:rPr>
          <w:b/>
          <w:sz w:val="28"/>
        </w:rPr>
        <w:t>Melodic Intonation Therapy</w:t>
      </w:r>
      <w:r w:rsidR="006B08B1">
        <w:rPr>
          <w:b/>
          <w:sz w:val="28"/>
        </w:rPr>
        <w:t xml:space="preserve"> </w:t>
      </w:r>
      <w:commentRangeStart w:id="0"/>
      <w:r w:rsidR="006B08B1">
        <w:rPr>
          <w:b/>
          <w:sz w:val="28"/>
        </w:rPr>
        <w:t>for aphasia</w:t>
      </w:r>
      <w:commentRangeEnd w:id="0"/>
      <w:r w:rsidR="00242FFC">
        <w:rPr>
          <w:rStyle w:val="CommentReference"/>
        </w:rPr>
        <w:commentReference w:id="0"/>
      </w:r>
      <w:r w:rsidRPr="00DA3672">
        <w:rPr>
          <w:b/>
          <w:sz w:val="28"/>
        </w:rPr>
        <w:t xml:space="preserve">: </w:t>
      </w:r>
      <w:r>
        <w:rPr>
          <w:b/>
          <w:sz w:val="28"/>
        </w:rPr>
        <w:t>A</w:t>
      </w:r>
      <w:r w:rsidRPr="00DA3672">
        <w:rPr>
          <w:b/>
          <w:sz w:val="28"/>
        </w:rPr>
        <w:t xml:space="preserve"> multi-level meta-analysis</w:t>
      </w:r>
    </w:p>
    <w:p w14:paraId="20DC664B" w14:textId="77777777" w:rsidR="00CB1637" w:rsidRPr="00DA3672" w:rsidRDefault="00CB1637">
      <w:pPr>
        <w:jc w:val="center"/>
        <w:rPr>
          <w:b/>
          <w:sz w:val="28"/>
          <w:szCs w:val="28"/>
        </w:rPr>
      </w:pPr>
    </w:p>
    <w:p w14:paraId="424D07B7" w14:textId="1C16A8F6" w:rsidR="00CB1637" w:rsidRPr="00DA3672" w:rsidRDefault="00CB1637">
      <w:pPr>
        <w:rPr>
          <w:vertAlign w:val="superscript"/>
        </w:rPr>
      </w:pPr>
      <w:r w:rsidRPr="00DA3672">
        <w:t>Tudor Popescu</w:t>
      </w:r>
      <w:r w:rsidRPr="00DA3672">
        <w:rPr>
          <w:vertAlign w:val="superscript"/>
        </w:rPr>
        <w:t>1</w:t>
      </w:r>
      <w:r w:rsidR="00A46B38">
        <w:rPr>
          <w:vertAlign w:val="superscript"/>
        </w:rPr>
        <w:t>,</w:t>
      </w:r>
      <w:r w:rsidRPr="00DA3672">
        <w:rPr>
          <w:vertAlign w:val="superscript"/>
        </w:rPr>
        <w:t>2*</w:t>
      </w:r>
      <w:r w:rsidRPr="00DA3672">
        <w:t>, Benjamin Stahl</w:t>
      </w:r>
      <w:r w:rsidRPr="00DA3672">
        <w:rPr>
          <w:vertAlign w:val="superscript"/>
        </w:rPr>
        <w:t>3</w:t>
      </w:r>
      <w:r>
        <w:rPr>
          <w:vertAlign w:val="superscript"/>
        </w:rPr>
        <w:t>-6</w:t>
      </w:r>
      <w:r w:rsidRPr="00DA3672">
        <w:t>, Brenton M. Wiernik</w:t>
      </w:r>
      <w:r>
        <w:rPr>
          <w:vertAlign w:val="superscript"/>
        </w:rPr>
        <w:t>7</w:t>
      </w:r>
      <w:r w:rsidRPr="00DA3672">
        <w:t>, Hannah Helm</w:t>
      </w:r>
      <w:r w:rsidRPr="00DA3672">
        <w:rPr>
          <w:vertAlign w:val="superscript"/>
        </w:rPr>
        <w:t>3</w:t>
      </w:r>
      <w:r w:rsidRPr="00DA3672">
        <w:t>, Michaela Zemanek</w:t>
      </w:r>
      <w:r w:rsidRPr="00DA3672">
        <w:rPr>
          <w:vertAlign w:val="superscript"/>
        </w:rPr>
        <w:t>1</w:t>
      </w:r>
      <w:r w:rsidRPr="00DA3672">
        <w:t>, Felix Haiduk</w:t>
      </w:r>
      <w:r w:rsidRPr="00DA3672">
        <w:rPr>
          <w:vertAlign w:val="superscript"/>
        </w:rPr>
        <w:t>1</w:t>
      </w:r>
      <w:r w:rsidRPr="00DA3672">
        <w:t>, Theresa Matzinger</w:t>
      </w:r>
      <w:r w:rsidRPr="00DA3672">
        <w:rPr>
          <w:vertAlign w:val="superscript"/>
        </w:rPr>
        <w:t>1</w:t>
      </w:r>
      <w:r w:rsidR="00A46B38">
        <w:rPr>
          <w:vertAlign w:val="superscript"/>
        </w:rPr>
        <w:t>,8</w:t>
      </w:r>
      <w:r w:rsidRPr="00DA3672">
        <w:t>, Roland Beisteiner</w:t>
      </w:r>
      <w:r w:rsidRPr="00DA3672">
        <w:rPr>
          <w:vertAlign w:val="superscript"/>
        </w:rPr>
        <w:t>2</w:t>
      </w:r>
      <w:r w:rsidRPr="00DA3672">
        <w:t>, Tecumseh W. Fitch</w:t>
      </w:r>
      <w:r w:rsidRPr="00DA3672">
        <w:rPr>
          <w:vertAlign w:val="superscript"/>
        </w:rPr>
        <w:t>1</w:t>
      </w:r>
    </w:p>
    <w:p w14:paraId="202DC15D" w14:textId="77777777" w:rsidR="00CB1637" w:rsidRPr="00DA3672" w:rsidRDefault="00CB1637" w:rsidP="005802C3">
      <w:pPr>
        <w:rPr>
          <w:vertAlign w:val="superscript"/>
        </w:rPr>
      </w:pPr>
    </w:p>
    <w:p w14:paraId="165FC403" w14:textId="77777777" w:rsidR="00CB1637" w:rsidRDefault="00CB1637" w:rsidP="005802C3">
      <w:r w:rsidRPr="00DA3672">
        <w:rPr>
          <w:vertAlign w:val="superscript"/>
        </w:rPr>
        <w:t>1</w:t>
      </w:r>
      <w:r>
        <w:rPr>
          <w:vertAlign w:val="superscript"/>
        </w:rPr>
        <w:t xml:space="preserve"> </w:t>
      </w:r>
      <w:r w:rsidRPr="00DA3672">
        <w:t xml:space="preserve">University of Vienna, </w:t>
      </w:r>
      <w:r>
        <w:t xml:space="preserve">Department of Behavioural and Cognitive Biology, </w:t>
      </w:r>
      <w:r w:rsidRPr="00DA3672">
        <w:t>Vienna, Austria</w:t>
      </w:r>
    </w:p>
    <w:p w14:paraId="72EF558B" w14:textId="77777777" w:rsidR="00CB1637" w:rsidRDefault="00CB1637" w:rsidP="005802C3">
      <w:r w:rsidRPr="00DA3672">
        <w:rPr>
          <w:vertAlign w:val="superscript"/>
        </w:rPr>
        <w:t>2</w:t>
      </w:r>
      <w:r>
        <w:rPr>
          <w:vertAlign w:val="superscript"/>
        </w:rPr>
        <w:t xml:space="preserve"> </w:t>
      </w:r>
      <w:r w:rsidRPr="00DA3672">
        <w:t xml:space="preserve">Medical University of Vienna, </w:t>
      </w:r>
      <w:r>
        <w:t xml:space="preserve">Department of Neurology, </w:t>
      </w:r>
      <w:r w:rsidRPr="00DA3672">
        <w:t>Vienna, Austria</w:t>
      </w:r>
    </w:p>
    <w:p w14:paraId="62B1A703" w14:textId="77777777" w:rsidR="00CB1637" w:rsidRDefault="00CB1637" w:rsidP="0008448D">
      <w:r w:rsidRPr="00DA3672">
        <w:rPr>
          <w:vertAlign w:val="superscript"/>
        </w:rPr>
        <w:t>3</w:t>
      </w:r>
      <w:r>
        <w:rPr>
          <w:vertAlign w:val="superscript"/>
        </w:rPr>
        <w:t xml:space="preserve"> </w:t>
      </w:r>
      <w:r>
        <w:t>Medical School Berlin, Department of Psychology, Berlin, Germany</w:t>
      </w:r>
    </w:p>
    <w:p w14:paraId="5460FF1F" w14:textId="77777777" w:rsidR="00CB1637" w:rsidRDefault="00CB1637" w:rsidP="0008448D">
      <w:r>
        <w:rPr>
          <w:vertAlign w:val="superscript"/>
        </w:rPr>
        <w:t xml:space="preserve">4 </w:t>
      </w:r>
      <w:r>
        <w:t>Charité Universitätsmedizin, Department of Neurology, Berlin, Germany</w:t>
      </w:r>
    </w:p>
    <w:p w14:paraId="28282AB8" w14:textId="77777777" w:rsidR="00CB1637" w:rsidRDefault="00CB1637" w:rsidP="0008448D">
      <w:r>
        <w:rPr>
          <w:vertAlign w:val="superscript"/>
        </w:rPr>
        <w:t xml:space="preserve">5 </w:t>
      </w:r>
      <w:r>
        <w:t>Max Planck Institute for Human Cognitive and Brain Sciences, Department of Neurophysics, Leipzig, Germany</w:t>
      </w:r>
    </w:p>
    <w:p w14:paraId="27FBA23F" w14:textId="77777777" w:rsidR="00CB1637" w:rsidRDefault="00CB1637" w:rsidP="0008448D">
      <w:r>
        <w:rPr>
          <w:vertAlign w:val="superscript"/>
        </w:rPr>
        <w:t xml:space="preserve">6 </w:t>
      </w:r>
      <w:r>
        <w:t>Universitätsmedizin Greifswald, Department of Neurology, Greifswald, Germany</w:t>
      </w:r>
    </w:p>
    <w:p w14:paraId="7B8C16B6" w14:textId="4572F001" w:rsidR="00CB1637" w:rsidRDefault="00CB1637" w:rsidP="005802C3">
      <w:r>
        <w:rPr>
          <w:vertAlign w:val="superscript"/>
        </w:rPr>
        <w:t xml:space="preserve">7 </w:t>
      </w:r>
      <w:r w:rsidRPr="00DA3672">
        <w:t xml:space="preserve">University of South Florida, </w:t>
      </w:r>
      <w:r w:rsidRPr="00B10D64">
        <w:t>Department of Psychology</w:t>
      </w:r>
      <w:r>
        <w:t xml:space="preserve">, </w:t>
      </w:r>
      <w:r w:rsidRPr="00DA3672">
        <w:t>Tampa, Florida, USA</w:t>
      </w:r>
    </w:p>
    <w:p w14:paraId="656E2EDA" w14:textId="111F9073" w:rsidR="00A46B38" w:rsidRPr="00DA3672" w:rsidRDefault="00A46B38" w:rsidP="005802C3">
      <w:r w:rsidRPr="00A46B38">
        <w:rPr>
          <w:vertAlign w:val="superscript"/>
        </w:rPr>
        <w:t>8</w:t>
      </w:r>
      <w:r w:rsidRPr="00A46B38">
        <w:t xml:space="preserve"> University of Vienna, Department of English, Vienna, Austria</w:t>
      </w:r>
    </w:p>
    <w:p w14:paraId="48503D6D" w14:textId="77777777" w:rsidR="00CB1637" w:rsidRPr="00DA3672" w:rsidRDefault="00CB1637">
      <w:pPr>
        <w:rPr>
          <w:vertAlign w:val="superscript"/>
        </w:rPr>
      </w:pPr>
    </w:p>
    <w:p w14:paraId="49515B6F" w14:textId="77777777" w:rsidR="00CB1637" w:rsidRPr="00DA3672" w:rsidRDefault="00CB1637">
      <w:r w:rsidRPr="00DA3672">
        <w:rPr>
          <w:vertAlign w:val="superscript"/>
        </w:rPr>
        <w:t>*</w:t>
      </w:r>
      <w:r w:rsidRPr="00DA3672">
        <w:t>: tudor.popescu@univie.ac.at</w:t>
      </w:r>
    </w:p>
    <w:p w14:paraId="512D8D30" w14:textId="77777777" w:rsidR="00CB1637" w:rsidRPr="00DA3672" w:rsidRDefault="00CB1637"/>
    <w:p w14:paraId="5B8E3870" w14:textId="77777777" w:rsidR="00CB1637" w:rsidRPr="00DA3672" w:rsidRDefault="00CB1637" w:rsidP="000F1926">
      <w:pPr>
        <w:pStyle w:val="Heading1"/>
        <w:numPr>
          <w:ilvl w:val="0"/>
          <w:numId w:val="0"/>
        </w:numPr>
        <w:ind w:left="360"/>
      </w:pPr>
      <w:bookmarkStart w:id="1" w:name="_a2cxtjq30a8i" w:colFirst="0" w:colLast="0"/>
      <w:bookmarkEnd w:id="1"/>
      <w:r w:rsidRPr="00DA3672">
        <w:t>Abstract</w:t>
      </w:r>
    </w:p>
    <w:p w14:paraId="7A17FDE5" w14:textId="77777777" w:rsidR="00CB1637" w:rsidRPr="00DA3672" w:rsidRDefault="00CB1637" w:rsidP="006807CC">
      <w:r w:rsidRPr="00DA3672">
        <w:t>INTRODUCTION</w:t>
      </w:r>
    </w:p>
    <w:p w14:paraId="057438E6" w14:textId="78412486" w:rsidR="00CB1637" w:rsidRPr="00DA3672" w:rsidRDefault="00CB1637" w:rsidP="006807CC">
      <w:pPr>
        <w:ind w:left="720"/>
      </w:pPr>
      <w:r w:rsidRPr="00DA3672">
        <w:t xml:space="preserve">Melodic Intonation Therapy (MIT) is </w:t>
      </w:r>
      <w:r>
        <w:t>a</w:t>
      </w:r>
      <w:r w:rsidRPr="00DA3672">
        <w:t xml:space="preserve"> prominent </w:t>
      </w:r>
      <w:r w:rsidR="001E2EC4">
        <w:t xml:space="preserve">rehabilitation </w:t>
      </w:r>
      <w:r w:rsidRPr="00DA3672">
        <w:t>program</w:t>
      </w:r>
      <w:r w:rsidR="001E2EC4">
        <w:t>me</w:t>
      </w:r>
      <w:r w:rsidRPr="00DA3672">
        <w:t xml:space="preserve"> for individuals with post-stroke aphasia. Despite substantial progress in recent years, the overall efficacy and </w:t>
      </w:r>
      <w:r>
        <w:t>clinical relevance</w:t>
      </w:r>
      <w:r w:rsidRPr="00DA3672">
        <w:t xml:space="preserve"> of MIT </w:t>
      </w:r>
      <w:r>
        <w:t>remain not fully understood</w:t>
      </w:r>
      <w:r w:rsidRPr="00DA3672">
        <w:t xml:space="preserve">: available studies are </w:t>
      </w:r>
      <w:r>
        <w:t xml:space="preserve">often </w:t>
      </w:r>
      <w:r w:rsidRPr="00DA3672">
        <w:t xml:space="preserve">constrained by </w:t>
      </w:r>
      <w:r>
        <w:t>lack of standardised outcomes, randomisation or control group</w:t>
      </w:r>
      <w:r w:rsidRPr="00DA3672">
        <w:t xml:space="preserve">. These limitations </w:t>
      </w:r>
      <w:r>
        <w:t>challenge the interpretation of the data.</w:t>
      </w:r>
    </w:p>
    <w:p w14:paraId="56B78906" w14:textId="77777777" w:rsidR="00CB1637" w:rsidRPr="00DA3672" w:rsidRDefault="00CB1637" w:rsidP="006807CC">
      <w:r w:rsidRPr="00DA3672">
        <w:t>AIMS</w:t>
      </w:r>
    </w:p>
    <w:p w14:paraId="5A10913B" w14:textId="77777777" w:rsidR="00CB1637" w:rsidRPr="00DA3672" w:rsidRDefault="00CB1637" w:rsidP="006807CC">
      <w:pPr>
        <w:ind w:left="720"/>
      </w:pPr>
      <w:r w:rsidRPr="00DA3672">
        <w:t xml:space="preserve">The present meta-analysis seeks to determine the efficacy and </w:t>
      </w:r>
      <w:r>
        <w:t>clinical relevance</w:t>
      </w:r>
      <w:r w:rsidRPr="00DA3672">
        <w:t xml:space="preserve"> of MIT while considering </w:t>
      </w:r>
      <w:r>
        <w:t>quality of</w:t>
      </w:r>
      <w:r w:rsidRPr="00DA3672">
        <w:t xml:space="preserve"> outcomes (psychometrically </w:t>
      </w:r>
      <w:r>
        <w:t>validated</w:t>
      </w:r>
      <w:r w:rsidRPr="00DA3672">
        <w:t xml:space="preserve"> </w:t>
      </w:r>
      <w:r w:rsidRPr="00FC75AC">
        <w:rPr>
          <w:i/>
        </w:rPr>
        <w:t>versus</w:t>
      </w:r>
      <w:r w:rsidRPr="00DA3672">
        <w:t xml:space="preserve"> </w:t>
      </w:r>
      <w:r>
        <w:t>unvalidated</w:t>
      </w:r>
      <w:r w:rsidRPr="00DA3672">
        <w:t xml:space="preserve"> measures), experimental design</w:t>
      </w:r>
      <w:r>
        <w:t> </w:t>
      </w:r>
      <w:r w:rsidRPr="00DA3672">
        <w:t xml:space="preserve">(presence </w:t>
      </w:r>
      <w:r w:rsidRPr="00FC75AC">
        <w:rPr>
          <w:i/>
        </w:rPr>
        <w:t>versus</w:t>
      </w:r>
      <w:r w:rsidRPr="00DA3672">
        <w:t xml:space="preserve"> absence of </w:t>
      </w:r>
      <w:r>
        <w:t>randomisation and control group</w:t>
      </w:r>
      <w:r w:rsidRPr="00DA3672">
        <w:t xml:space="preserve">), </w:t>
      </w:r>
      <w:r>
        <w:t>influence of spontaneous recovery </w:t>
      </w:r>
      <w:r w:rsidRPr="00DA3672">
        <w:t>(</w:t>
      </w:r>
      <w:r w:rsidR="000E6430">
        <w:t>quantified as</w:t>
      </w:r>
      <w:r w:rsidR="000E6430" w:rsidRPr="001A110F">
        <w:t xml:space="preserve"> number of months post-stroke</w:t>
      </w:r>
      <w:r w:rsidRPr="00DA3672">
        <w:t xml:space="preserve">), </w:t>
      </w:r>
      <w:r>
        <w:t>MIT version</w:t>
      </w:r>
      <w:r w:rsidRPr="00DA3672">
        <w:t xml:space="preserve"> </w:t>
      </w:r>
      <w:r>
        <w:t>applied </w:t>
      </w:r>
      <w:r w:rsidRPr="00DA3672">
        <w:t xml:space="preserve">(original </w:t>
      </w:r>
      <w:r w:rsidRPr="00EE0AC0">
        <w:rPr>
          <w:i/>
        </w:rPr>
        <w:t>versus</w:t>
      </w:r>
      <w:r w:rsidRPr="00DA3672">
        <w:t xml:space="preserve"> modified</w:t>
      </w:r>
      <w:r w:rsidRPr="00EE0AC0">
        <w:t xml:space="preserve"> </w:t>
      </w:r>
      <w:r w:rsidRPr="00DA3672">
        <w:t>protocol)</w:t>
      </w:r>
      <w:r>
        <w:t xml:space="preserve">, and </w:t>
      </w:r>
      <w:r w:rsidRPr="00DA3672">
        <w:t>level of generali</w:t>
      </w:r>
      <w:r>
        <w:t>s</w:t>
      </w:r>
      <w:r w:rsidRPr="00DA3672">
        <w:t>ation (</w:t>
      </w:r>
      <w:r>
        <w:t xml:space="preserve">testing </w:t>
      </w:r>
      <w:r w:rsidRPr="00DA3672">
        <w:t xml:space="preserve">performance on trained </w:t>
      </w:r>
      <w:r w:rsidRPr="00FC75AC">
        <w:rPr>
          <w:i/>
        </w:rPr>
        <w:t>versus</w:t>
      </w:r>
      <w:r w:rsidRPr="00DA3672">
        <w:t xml:space="preserve"> untrained items)</w:t>
      </w:r>
      <w:r>
        <w:t>.</w:t>
      </w:r>
    </w:p>
    <w:p w14:paraId="48A06D68" w14:textId="77777777" w:rsidR="00CB1637" w:rsidRPr="00DA3672" w:rsidRDefault="00CB1637" w:rsidP="006807CC">
      <w:r w:rsidRPr="00DA3672">
        <w:t>METHODS</w:t>
      </w:r>
    </w:p>
    <w:p w14:paraId="4D921AFA" w14:textId="04BDE063" w:rsidR="00CB1637" w:rsidRPr="00DA3672" w:rsidRDefault="00CB1637" w:rsidP="006807CC">
      <w:pPr>
        <w:ind w:left="720"/>
      </w:pPr>
      <w:r w:rsidRPr="00DA3672">
        <w:t xml:space="preserve">An extensive literature search led to </w:t>
      </w:r>
      <w:r w:rsidR="006A0C80">
        <w:t>606</w:t>
      </w:r>
      <w:r w:rsidRPr="00DA3672">
        <w:t xml:space="preserve"> studies being </w:t>
      </w:r>
      <w:r w:rsidR="00186EB2">
        <w:t>identified</w:t>
      </w:r>
      <w:r>
        <w:t xml:space="preserve">, </w:t>
      </w:r>
      <w:r w:rsidR="006A0C80">
        <w:t>2</w:t>
      </w:r>
      <w:r w:rsidR="00853CDC">
        <w:t>2</w:t>
      </w:r>
      <w:r>
        <w:t xml:space="preserve"> of which met the </w:t>
      </w:r>
      <w:r w:rsidR="00186EB2">
        <w:t xml:space="preserve">eligibility </w:t>
      </w:r>
      <w:r>
        <w:t>criteria.</w:t>
      </w:r>
      <w:r w:rsidRPr="00717291">
        <w:t xml:space="preserve"> Multi-level mixed- and random-effects models were </w:t>
      </w:r>
      <w:r>
        <w:t xml:space="preserve">used to </w:t>
      </w:r>
      <w:r w:rsidRPr="00717291">
        <w:t>separat</w:t>
      </w:r>
      <w:r>
        <w:t>ely meta-analyse</w:t>
      </w:r>
      <w:r w:rsidRPr="00717291">
        <w:t xml:space="preserve"> </w:t>
      </w:r>
      <w:r>
        <w:t>randomised controlled trial</w:t>
      </w:r>
      <w:r w:rsidR="00C903B7">
        <w:t> (RCT)</w:t>
      </w:r>
      <w:r>
        <w:t xml:space="preserve"> </w:t>
      </w:r>
      <w:r w:rsidRPr="00717291">
        <w:t xml:space="preserve">and </w:t>
      </w:r>
      <w:r>
        <w:t xml:space="preserve">non-RCT </w:t>
      </w:r>
      <w:r w:rsidR="00C903B7">
        <w:t>data</w:t>
      </w:r>
      <w:r>
        <w:t>.</w:t>
      </w:r>
    </w:p>
    <w:p w14:paraId="7921CDBF" w14:textId="77777777" w:rsidR="00CB1637" w:rsidRPr="00DA3672" w:rsidRDefault="00CB1637" w:rsidP="006807CC">
      <w:r w:rsidRPr="00DA3672">
        <w:t>REULTS</w:t>
      </w:r>
    </w:p>
    <w:p w14:paraId="20DF0BEE" w14:textId="5FC2B5E4" w:rsidR="00CB1637" w:rsidRDefault="00CB1637" w:rsidP="0022286C">
      <w:pPr>
        <w:ind w:left="720"/>
      </w:pPr>
      <w:r>
        <w:t xml:space="preserve">Unvalidated outcomes </w:t>
      </w:r>
      <w:r w:rsidR="00E96679">
        <w:t xml:space="preserve">appeared to attenuate </w:t>
      </w:r>
      <w:r>
        <w:t>the effect size</w:t>
      </w:r>
      <w:r w:rsidRPr="00483D6F">
        <w:t xml:space="preserve"> </w:t>
      </w:r>
      <w:r>
        <w:t>of MIT by a factor of</w:t>
      </w:r>
      <w:r w:rsidR="00E96679">
        <w:t xml:space="preserve"> 0.29–0.43 across study designs</w:t>
      </w:r>
      <w:r>
        <w:t xml:space="preserve"> when compared to validated outcomes. </w:t>
      </w:r>
      <w:r w:rsidR="007C53AF">
        <w:t xml:space="preserve">Additionally, </w:t>
      </w:r>
      <w:r>
        <w:t>MIT</w:t>
      </w:r>
      <w:r w:rsidR="007C53AF">
        <w:t>'s</w:t>
      </w:r>
      <w:r>
        <w:t xml:space="preserve"> effect size </w:t>
      </w:r>
      <w:r>
        <w:lastRenderedPageBreak/>
        <w:t xml:space="preserve">was </w:t>
      </w:r>
      <w:r w:rsidR="00E96679">
        <w:t>5</w:t>
      </w:r>
      <w:r w:rsidR="00776CC5">
        <w:t>.</w:t>
      </w:r>
      <w:r w:rsidR="00E96679">
        <w:t>7</w:t>
      </w:r>
      <w:r>
        <w:t xml:space="preserve"> times larger for non-RCT data compared to RCT data. Effect size also decreased with number of months post-stroke, suggesting confounds related to spontaneous recovery, primarily within the first year post-stroke. In contrast, variation of the original MIT protocol did not systematically alter the benefit from treatment. </w:t>
      </w:r>
      <w:r w:rsidR="000A7F2D" w:rsidRPr="000A7F2D">
        <w:t xml:space="preserve">Crucially, analyses demonstrate significantly improved language performance on trained and untrained items; the latter finding arose </w:t>
      </w:r>
      <w:r w:rsidR="004A2531" w:rsidRPr="000A7F2D">
        <w:t xml:space="preserve">mainly </w:t>
      </w:r>
      <w:r w:rsidR="000A7F2D" w:rsidRPr="000A7F2D">
        <w:t>from gains in repetition tasks, but not in other domains of verbal expression, including everyday communication ability</w:t>
      </w:r>
      <w:r>
        <w:t>.</w:t>
      </w:r>
    </w:p>
    <w:p w14:paraId="27D96089" w14:textId="77777777" w:rsidR="00CB1637" w:rsidRPr="00DA3672" w:rsidRDefault="00CB1637" w:rsidP="006807CC">
      <w:r w:rsidRPr="00DA3672">
        <w:t>CONCLUSIONS</w:t>
      </w:r>
    </w:p>
    <w:p w14:paraId="59592EA7" w14:textId="72EC92E2" w:rsidR="00CB1637" w:rsidRDefault="00C1235D" w:rsidP="00F17C48">
      <w:pPr>
        <w:ind w:left="720"/>
      </w:pPr>
      <w:r>
        <w:t xml:space="preserve">Accounting </w:t>
      </w:r>
      <w:r w:rsidR="00CB1637">
        <w:t xml:space="preserve">for various methodological </w:t>
      </w:r>
      <w:r w:rsidR="00DB5A4F">
        <w:t>aspects</w:t>
      </w:r>
      <w:r w:rsidR="00CB1637">
        <w:t>, the current results confirm the promising role of MIT in improving language performance on trained items and in repetition tasks</w:t>
      </w:r>
      <w:r w:rsidR="00C26F78">
        <w:t>,</w:t>
      </w:r>
      <w:r w:rsidR="00CB1637">
        <w:t xml:space="preserve"> while highlighting possible limitations in promoting </w:t>
      </w:r>
      <w:r w:rsidR="000E6430">
        <w:t>everyday communication ability.</w:t>
      </w:r>
    </w:p>
    <w:p w14:paraId="66269605" w14:textId="77777777" w:rsidR="00CB1637" w:rsidRPr="00DA3672" w:rsidRDefault="00CB1637" w:rsidP="0096096E">
      <w:pPr>
        <w:pStyle w:val="Heading1"/>
      </w:pPr>
      <w:bookmarkStart w:id="2" w:name="_pwr4jqgcf3ca" w:colFirst="0" w:colLast="0"/>
      <w:bookmarkEnd w:id="2"/>
      <w:r w:rsidRPr="00DA3672">
        <w:t>Introduction</w:t>
      </w:r>
    </w:p>
    <w:p w14:paraId="71562058" w14:textId="0E13C3BB" w:rsidR="00CB1637" w:rsidRDefault="004A578E" w:rsidP="00771F5B">
      <w:bookmarkStart w:id="3" w:name="_d3dn8g9mlijq" w:colFirst="0" w:colLast="0"/>
      <w:bookmarkEnd w:id="3"/>
      <w:r>
        <w:t>Stroke survivors</w:t>
      </w:r>
      <w:r w:rsidR="00CB1637" w:rsidRPr="00DA3672">
        <w:t xml:space="preserve"> often </w:t>
      </w:r>
      <w:r w:rsidR="00CB1637">
        <w:t>experience</w:t>
      </w:r>
      <w:r w:rsidR="00CB1637" w:rsidRPr="00DA3672">
        <w:t xml:space="preserve"> </w:t>
      </w:r>
      <w:r w:rsidR="00CB1637">
        <w:t>a profound loss of communication skills, among them a syndrome known as aphasia</w:t>
      </w:r>
      <w:r>
        <w:t>. T</w:t>
      </w:r>
      <w:r w:rsidR="00CB1637">
        <w:t xml:space="preserve">his syndrome may </w:t>
      </w:r>
      <w:r>
        <w:t>manifest as</w:t>
      </w:r>
      <w:r w:rsidR="00CB1637">
        <w:t xml:space="preserve"> </w:t>
      </w:r>
      <w:r>
        <w:t xml:space="preserve">severe </w:t>
      </w:r>
      <w:r w:rsidR="00DA6811">
        <w:t>difficult</w:t>
      </w:r>
      <w:r w:rsidR="00973B28">
        <w:t>y</w:t>
      </w:r>
      <w:r>
        <w:t xml:space="preserve"> in</w:t>
      </w:r>
      <w:r w:rsidR="00CB1637">
        <w:t xml:space="preserve"> verbal expression, referred to as ‘non-fluent aphasia.’ </w:t>
      </w:r>
      <w:r>
        <w:t>In addition, stroke survivors frequently suffer from impaired speech-motor planning.</w:t>
      </w:r>
      <w:r w:rsidRPr="00DA3672">
        <w:t xml:space="preserve"> </w:t>
      </w:r>
      <w:r>
        <w:t xml:space="preserve">Known as ‘apraxia of speech,’ this syndrome typically occurs in combination with aphasia. </w:t>
      </w:r>
      <w:r w:rsidR="00CB1637" w:rsidRPr="00DA3672">
        <w:t xml:space="preserve">Although </w:t>
      </w:r>
      <w:r w:rsidR="00CB1637">
        <w:t xml:space="preserve">about </w:t>
      </w:r>
      <w:r w:rsidR="00CB1637" w:rsidRPr="00DA3672">
        <w:t xml:space="preserve">a </w:t>
      </w:r>
      <w:r w:rsidR="00CB1637">
        <w:t xml:space="preserve">third </w:t>
      </w:r>
      <w:r w:rsidR="00CB1637" w:rsidRPr="00DA3672">
        <w:t xml:space="preserve">of </w:t>
      </w:r>
      <w:r w:rsidR="00CB1637">
        <w:t xml:space="preserve">individuals with </w:t>
      </w:r>
      <w:r w:rsidR="00662F4F">
        <w:t xml:space="preserve">neurological </w:t>
      </w:r>
      <w:r>
        <w:t xml:space="preserve">communication disorders </w:t>
      </w:r>
      <w:r w:rsidR="00CB1637">
        <w:t>do not</w:t>
      </w:r>
      <w:r w:rsidR="00CB1637" w:rsidRPr="00DA3672">
        <w:t xml:space="preserve"> recover completely</w:t>
      </w:r>
      <w:r w:rsidR="00CB1637">
        <w:t xml:space="preserve"> </w:t>
      </w:r>
      <w:r w:rsidR="00CB1637">
        <w:fldChar w:fldCharType="begin"/>
      </w:r>
      <w:r w:rsidR="00234BC4">
        <w:instrText xml:space="preserve"> ADDIN ZOTERO_ITEM CSL_CITATION {"citationID":"6TnUyfuz","properties":{"formattedCitation":"(Engelter et al., 2006)","plainCitation":"(Engelter et al., 2006)","noteIndex":0},"citationItems":[{"id":"glhS9QgH/nbjjSzxP","uris":["http://zotero.org/users/7270/items/BHWPII6F"],"uri":["http://zotero.org/users/7270/items/BHWPII6F"],"itemData":{"id":13451,"type":"article-journal","abstract":"BACKGROUND AND PURPOSE: In a geographically defined population, we assessed incidence and determinants of aphasia attributable to first-ever ischemic stroke (FEIS).\nMETHODS: A 1-year prospective, population-based study among the permanent residents of the canton Basle City, Switzerland, was performed using multiple overlapping sources of information.\nRESULTS: Among 188,015 inhabitants, 269 patients had FEIS, of whom 80 (30%; 95% CI, 24 to 36) had aphasia. The overall incidence rate of aphasia attributable to FEIS amounted to 43 per 100,000 inhabitants (95% CI, 33 to 52). Aphasic stroke patients were older than nonaphasic patients. The risk of aphasia attributable to FEIS increased by 4% (95% CI, 1% to 7%), and after controlling for atrial fibrillation, by 3% (95% CI, 1% to 7%) with each year of patients' age. Gender had no effect on incidence, severity, or fluency of aphasia. Cardioembolism was more frequent in aphasic stroke patients than in nonaphasic ones (odds ratio [OR], 1.85; 95% CI, 1.07 to 3.20). Aphasic patients sought medical help earlier than nonaphasic stroke patients. Still, after controlling for stroke onset-assessment interval, aphasic stroke patients were more likely to receive thrombolysis than nonaphasics (OR, 3.5; 95% CI, 1.12 to 10.96).\nCONCLUSIONS: Annually, 43 of 100,000 inhabitants had aphasia resulting from first ischemic stroke. Advancing age and cardioembolism were associated with an increased risk for aphasia. Severity and fluency of aphasia were not affected by demographic variables.","container-title":"Stroke","DOI":"10.1161/01.STR.0000221815.64093.8c","ISSN":"1524-4628","issue":"6","journalAbbreviation":"Stroke","language":"eng","note":"00672 \nPMID: 16690899","page":"1379-1384","source":"PubMed","title":"Epidemiology of aphasia attributable to first ischemic stroke: incidence, severity, fluency, etiology, and thrombolysis","title-short":"Epidemiology of aphasia attributable to first ischemic stroke","volume":"37","author":[{"family":"Engelter","given":"Stefan T."},{"family":"Gostynski","given":"Michal"},{"family":"Papa","given":"Susanna"},{"family":"Frei","given":"Maya"},{"family":"Born","given":"Claudia"},{"family":"Ajdacic-Gross","given":"Vladeta"},{"family":"Gutzwiller","given":"Felix"},{"family":"Lyrer","given":"Phillipe A."}],"issued":{"date-parts":[["2006",6]]}}}],"schema":"https://github.com/citation-style-language/schema/raw/master/csl-citation.json"} </w:instrText>
      </w:r>
      <w:r w:rsidR="00CB1637">
        <w:fldChar w:fldCharType="separate"/>
      </w:r>
      <w:r w:rsidR="00E0238E" w:rsidRPr="00E0238E">
        <w:t>(Engelter et al., 2006)</w:t>
      </w:r>
      <w:r w:rsidR="00CB1637">
        <w:fldChar w:fldCharType="end"/>
      </w:r>
      <w:r w:rsidR="00CB1637" w:rsidRPr="00DA3672">
        <w:t xml:space="preserve">, </w:t>
      </w:r>
      <w:r w:rsidR="00860917">
        <w:t>rehabilitation programmes</w:t>
      </w:r>
      <w:r w:rsidR="00CF769F">
        <w:t xml:space="preserve"> can</w:t>
      </w:r>
      <w:r w:rsidR="00CB1637" w:rsidRPr="00DA3672">
        <w:t xml:space="preserve"> </w:t>
      </w:r>
      <w:r w:rsidR="00CB1637">
        <w:t>improve language performance</w:t>
      </w:r>
      <w:r w:rsidR="00CB1637" w:rsidRPr="00DA3672">
        <w:t xml:space="preserve"> </w:t>
      </w:r>
      <w:r w:rsidR="00CB1637">
        <w:t xml:space="preserve">even in the chronic stage of symptoms </w:t>
      </w:r>
      <w:r w:rsidR="00CB1637">
        <w:fldChar w:fldCharType="begin"/>
      </w:r>
      <w:r w:rsidR="00234BC4">
        <w:instrText xml:space="preserve"> ADDIN ZOTERO_ITEM CSL_CITATION {"citationID":"3oObKJUt","properties":{"formattedCitation":"(Breitenstein et al., 2017)","plainCitation":"(Breitenstein et al., 2017)","noteIndex":0},"citationItems":[{"id":"glhS9QgH/RjnMp1UF","uris":["http://zotero.org/users/7270/items/5F3F45FP"],"uri":["http://zotero.org/users/7270/items/5F3F45FP"],"itemData":{"id":9672,"type":"article-journal","abstract":"Summary\nBackground\nTreatment guidelines for aphasia recommend intensive speech and language therapy for chronic (≥6 months) aphasia after stroke, but large-scale, class 1 randomised controlled trials on treatment effectiveness are scarce. We aimed to examine whether 3 weeks of intensive speech and language therapy under routine clinical conditions improved verbal communication in daily-life situations in people with chronic aphasia after stroke.\nMethods\nIn this multicentre, parallel group, superiority, open-label, blinded-endpoint, randomised controlled trial, patients aged 70 years or younger with aphasia after stroke lasting for 6 months or more were recruited from 19 inpatient or outpatient rehabilitation centres in Germany. An external biostatistician used a computer-generated permuted block randomisation method, stratified by treatment centre, to randomly assign participants to either 3 weeks or more of intensive speech and language therapy (≥10 h per week) or 3 weeks deferral of intensive speech and language therapy. The primary endpoint was between-group difference in the change in verbal communication effectiveness in everyday life scenarios (Amsterdam–Nijmegen Everyday Language Test A-scale) from baseline to immediately after 3 weeks of treatment or treatment deferral. All analyses were done using the modified intention-to-treat population (those who received 1 day or more of intensive treatment or treatment deferral). This study is registered with ClinicalTrials.gov, number NCT01540383.\nFindings\nWe randomly assigned 158 patients between April 1, 2012, and May 31, 2014. The modified intention-to-treat population comprised 156 patients (78 per group). Verbal communication was significantly improved from baseline to after intensive speech and language treatment (mean difference 2·61 points [SD 4·94]; 95% CI 1·49 to 3·72), but not from baseline to after treatment deferral (−0·03 points [4·04]; −0·94 to 0·88; between-group difference Cohen's d 0·58; p=0·0004). Eight patients had adverse events during therapy or treatment deferral (one car accident [in the control group], two common cold [one patient per group], three gastrointestinal or cardiac symptoms [all intervention group], two recurrent stroke [one in intervention group before initiation of treatment, and one before group assignment had occurred]); all were unrelated to study participation.\nInterpretation\n3 weeks of intensive speech and language therapy significantly enhanced verbal communication in people aged 70 years or younger with chronic aphasia after stroke, providing an effective evidence-based treatment approach in this population. Future studies should examine the minimum treatment intensity required for meaningful treatment effects, and determine whether treatment effects cumulate over repeated intervention periods.\nFunding\nGerman Federal Ministry of Education and Research and the German Society for Aphasia Research and Treatment.","container-title":"The Lancet","DOI":"10.1016/S0140-6736(17)30067-3","ISSN":"0140-6736","issue":"10078","journalAbbreviation":"The Lancet","note":"00063","page":"1528-1538","source":"ScienceDirect","title":"Intensive speech and language therapy in patients with chronic aphasia after stroke: a randomised, open-label, blinded-endpoint, controlled trial in a health-care setting","title-short":"Intensive speech and language therapy in patients with chronic aphasia after stroke","volume":"389","author":[{"family":"Breitenstein","given":"Caterina"},{"family":"Grewe","given":"Tanja"},{"family":"Flöel","given":"Agnes"},{"family":"Ziegler","given":"Wolfram"},{"family":"Springer","given":"Luise"},{"family":"Martus","given":"Peter"},{"family":"Huber","given":"Walter"},{"family":"Willmes","given":"Klaus"},{"family":"Ringelstein","given":"E Bernd"},{"family":"Haeusler","given":"Karl Georg"},{"family":"Abel","given":"Stefanie"},{"family":"Glindemann","given":"Ralf"},{"family":"Domahs","given":"Frank"},{"family":"Regenbrecht","given":"Frank"},{"family":"Schlenck","given":"Klaus-Jürgen"},{"family":"Thomas","given":"Marion"},{"family":"Obrig","given":"Hellmuth"},{"family":"Langen","given":"Ernst","non-dropping-particle":"de"},{"family":"Rocker","given":"Roman"},{"family":"Wigbers","given":"Franziska"},{"family":"Rühmkorf","given":"Christina"},{"family":"Hempen","given":"Indra"},{"family":"List","given":"Jonathan"},{"family":"Baumgaertner","given":"Annette"},{"family":"Villringer","given":"A"},{"family":"Bley","given":"M"},{"family":"Jöbges","given":"M"},{"family":"Halm","given":"K"},{"family":"Schulz","given":"J"},{"family":"Werner","given":"C"},{"family":"Goldenberg","given":"G"},{"family":"Klingenberg","given":"G"},{"family":"König","given":"E"},{"family":"Müller","given":"F"},{"family":"Gröne","given":"B"},{"family":"Knecht","given":"S"},{"family":"Baake","given":"R"},{"family":"Knauss","given":"J"},{"family":"Miethe","given":"S"},{"family":"Steller","given":"U"},{"family":"Sudhoff","given":"R"},{"family":"Schillikowski","given":"E"},{"family":"Pfeiffer","given":"G"},{"family":"Billo","given":"K"},{"family":"Hoffmann","given":"H"},{"family":"Ferneding","given":"F-J"},{"family":"Runge","given":"S"},{"family":"Keck","given":"T"},{"family":"Middeldorf","given":"V"},{"family":"Krüger","given":"S"},{"family":"Wilde","given":"B"},{"family":"Krakow","given":"K"},{"family":"Berghoff","given":"C"},{"family":"Reinhuber","given":"F"},{"family":"Maser","given":"I"},{"family":"Hofmann","given":"W"},{"family":"Sous-Kulke","given":"C"},{"family":"Schupp","given":"W"},{"family":"Oertel","given":"A"},{"family":"Bätz","given":"D"},{"family":"Hamzei","given":"F"},{"family":"Schulz","given":"K"},{"family":"Meyer","given":"A"},{"family":"Kartmann","given":"A"},{"family":"Som","given":"O'N"},{"family":"Schipke","given":"S-B"},{"family":"Bamborschke","given":"S"}],"issued":{"date-parts":[["2017",4,15]]}}}],"schema":"https://github.com/citation-style-language/schema/raw/master/csl-citation.json"} </w:instrText>
      </w:r>
      <w:r w:rsidR="00CB1637">
        <w:fldChar w:fldCharType="separate"/>
      </w:r>
      <w:r w:rsidR="00E0238E" w:rsidRPr="00E0238E">
        <w:t>(Breitenstein et al., 2017)</w:t>
      </w:r>
      <w:r w:rsidR="00CB1637">
        <w:fldChar w:fldCharType="end"/>
      </w:r>
      <w:r w:rsidR="00CB1637" w:rsidRPr="00DA3672">
        <w:t>.</w:t>
      </w:r>
    </w:p>
    <w:p w14:paraId="1023CAB4" w14:textId="643CC101" w:rsidR="00CB1637" w:rsidRDefault="00CB1637" w:rsidP="00771F5B">
      <w:r w:rsidRPr="00DA3672">
        <w:t xml:space="preserve">Melodic Intonation Therapy </w:t>
      </w:r>
      <w:r>
        <w:t>(MIT) is a prominent</w:t>
      </w:r>
      <w:r w:rsidRPr="00DA3672">
        <w:t xml:space="preserve"> </w:t>
      </w:r>
      <w:r w:rsidR="00860917">
        <w:t xml:space="preserve">rehabilitation </w:t>
      </w:r>
      <w:r>
        <w:t>programme originally developed for</w:t>
      </w:r>
      <w:r w:rsidRPr="00DA3672">
        <w:t xml:space="preserve"> </w:t>
      </w:r>
      <w:r>
        <w:t xml:space="preserve">individuals with non-fluent </w:t>
      </w:r>
      <w:r w:rsidRPr="00DA3672">
        <w:t xml:space="preserve">aphasia </w:t>
      </w:r>
      <w:r>
        <w:fldChar w:fldCharType="begin"/>
      </w:r>
      <w:r w:rsidR="00234BC4">
        <w:instrText xml:space="preserve"> ADDIN ZOTERO_ITEM CSL_CITATION {"citationID":"CerBtBGq","properties":{"formattedCitation":"(Albert et al., 1973)","plainCitation":"(Albert et al., 1973)","noteIndex":0},"citationItems":[{"id":"glhS9QgH/oDpEq86J","uris":["http://zotero.org/users/7270/items/KAWPME3D"],"uri":["http://zotero.org/users/7270/items/KAWPME3D"],"itemData":{"id":4849,"type":"article-journal","container-title":"Archives of Neurology","DOI":"10.1001/archneur.1973.00490260074018","ISSN":"0003-9942","issue":"2","language":"en","note":"00591","page":"130-131","source":"Crossref","title":"Melodic Intonation Therapy for Aphasia","volume":"29","author":[{"family":"Albert","given":"M. L."},{"family":"Sparks","given":"R. W."},{"family":"Helm","given":"N. A."}],"issued":{"date-parts":[["1973",8,1]]}}}],"schema":"https://github.com/citation-style-language/schema/raw/master/csl-citation.json"} </w:instrText>
      </w:r>
      <w:r>
        <w:fldChar w:fldCharType="separate"/>
      </w:r>
      <w:r w:rsidR="00E0238E" w:rsidRPr="00E0238E">
        <w:t>(Albert et al., 1973)</w:t>
      </w:r>
      <w:r>
        <w:fldChar w:fldCharType="end"/>
      </w:r>
      <w:r>
        <w:t xml:space="preserve">. </w:t>
      </w:r>
      <w:r w:rsidR="00662F4F">
        <w:t>D</w:t>
      </w:r>
      <w:r>
        <w:t>raw</w:t>
      </w:r>
      <w:r w:rsidR="00662F4F">
        <w:t>ing</w:t>
      </w:r>
      <w:r>
        <w:t xml:space="preserve"> </w:t>
      </w:r>
      <w:r w:rsidRPr="00DA3672">
        <w:t xml:space="preserve">on the observation that </w:t>
      </w:r>
      <w:r>
        <w:t xml:space="preserve">individuals with </w:t>
      </w:r>
      <w:r w:rsidR="00662F4F">
        <w:t xml:space="preserve">neurological communication disorders </w:t>
      </w:r>
      <w:r>
        <w:t xml:space="preserve">are </w:t>
      </w:r>
      <w:r w:rsidRPr="00DA3672">
        <w:t xml:space="preserve">often </w:t>
      </w:r>
      <w:r>
        <w:t xml:space="preserve">able to </w:t>
      </w:r>
      <w:r w:rsidRPr="00DA3672">
        <w:t xml:space="preserve">sing </w:t>
      </w:r>
      <w:r>
        <w:t xml:space="preserve">entire pieces of text fluently </w:t>
      </w:r>
      <w:r>
        <w:fldChar w:fldCharType="begin"/>
      </w:r>
      <w:r w:rsidR="00234BC4">
        <w:instrText xml:space="preserve"> ADDIN ZOTERO_ITEM CSL_CITATION {"citationID":"qmFFZ7nc","properties":{"formattedCitation":"(Gerstman, 1964; Mills, 1904; Yamadori et al., 1977)","plainCitation":"(Gerstman, 1964; Mills, 1904; Yamadori et al., 1977)","noteIndex":0},"citationItems":[{"id":"glhS9QgH/zkD43HzM","uris":["http://zotero.org/users/7270/items/LF7GA52X"],"uri":["http://zotero.org/users/7270/items/LF7GA52X"],"itemData":{"id":13079,"type":"article-journal","container-title":"The Journal of Speech and Hearing Disorders","DOI":"10.1044/jshd.2901.89","ISSN":"0022-4677","journalAbbreviation":"J Speech Hear Disord","language":"eng","note":"00054 \nPMID: 14122673","page":"89-91","source":"PubMed","title":"A case of aphasia","volume":"29","author":[{"family":"Gerstman","given":"H. L."}],"issued":{"date-parts":[["1964",2]]}},"label":"page"},{"id":"glhS9QgH/HKFsJskW","uris":["http://zotero.org/users/7270/items/4S4XRST4"],"uri":["http://zotero.org/users/7270/items/4S4XRST4"],"itemData":{"id":13081,"type":"article-journal","container-title":"Journal of the American Medical Association","issue":"26","note":"00060 \npublisher: American Medical Association","page":"1940–1949","source":"Google Scholar","title":"Treatment of aphasia by training","volume":"43","author":[{"family":"Mills","given":"Charles K."}],"issued":{"date-parts":[["1904"]]}},"label":"page"},{"id":"glhS9QgH/Q9GFZjV0","uris":["http://zotero.org/users/7270/items/H6YLC5GG"],"uri":["http://zotero.org/users/7270/items/H6YLC5GG"],"itemData":{"id":13076,"type":"article-journal","abstract":"Twenty-four right-handed, right hemiparetic patients with Broca's aphasia were examined for their singing capacity. Twenty-one (87.5%) produced good melogy. Twelve of these (57%) produced good text words while singing. It is speculated that the right hemisphere is dominant over the left for singing capacity. The relationship between melodic and text singing was also discussed.","container-title":"Journal of Neurology, Neurosurgery, and Psychiatry","DOI":"10.1136/jnnp.40.3.221","ISSN":"0022-3050","issue":"3","journalAbbreviation":"J Neurol Neurosurg Psychiatry","language":"eng","note":"00186 \nPMID: 886348\nPMCID: PMC492653","page":"221-224","source":"PubMed","title":"Preservation of singing in Broca's aphasia","volume":"40","author":[{"family":"Yamadori","given":"A."},{"family":"Osumi","given":"Y."},{"family":"Masuhara","given":"S."},{"family":"Okubo","given":"M."}],"issued":{"date-parts":[["1977",3]]}},"label":"page"}],"schema":"https://github.com/citation-style-language/schema/raw/master/csl-citation.json"} </w:instrText>
      </w:r>
      <w:r>
        <w:fldChar w:fldCharType="separate"/>
      </w:r>
      <w:r w:rsidR="00E0238E" w:rsidRPr="00E0238E">
        <w:t>(Gerstman, 1964; Mills, 1904; Yamadori et al., 1977)</w:t>
      </w:r>
      <w:r>
        <w:fldChar w:fldCharType="end"/>
      </w:r>
      <w:r w:rsidR="00662F4F">
        <w:t>,</w:t>
      </w:r>
      <w:r w:rsidRPr="00DA3672">
        <w:t xml:space="preserve"> MIT uses </w:t>
      </w:r>
      <w:r>
        <w:t xml:space="preserve">melody, rhythm, vocal expression (in unison and alone), left-hand tapping, formulaic and non-formulaic </w:t>
      </w:r>
      <w:r w:rsidR="00860917">
        <w:t xml:space="preserve">verbal </w:t>
      </w:r>
      <w:r>
        <w:t>utterances, as well as other therapeutic elements, in a</w:t>
      </w:r>
      <w:r w:rsidRPr="00DA3672">
        <w:t xml:space="preserve"> hierarchically structured </w:t>
      </w:r>
      <w:r>
        <w:t>protocol</w:t>
      </w:r>
      <w:r w:rsidR="00662F4F">
        <w:t xml:space="preserve"> </w:t>
      </w:r>
      <w:r w:rsidR="00217671">
        <w:fldChar w:fldCharType="begin"/>
      </w:r>
      <w:r w:rsidR="00234BC4">
        <w:instrText xml:space="preserve"> ADDIN ZOTERO_ITEM CSL_CITATION {"citationID":"ZjvSZPWa","properties":{"formattedCitation":"(Helm-Estabrooks et al., 1989)","plainCitation":"(Helm-Estabrooks et al., 1989)","noteIndex":0},"citationItems":[{"id":"glhS9QgH/uZOvnVi1","uris":["http://zotero.org/users/7270/items/E5GCNUNW"],"uri":["http://zotero.org/users/7270/items/E5GCNUNW"],"itemData":{"id":13075,"type":"book","note":"00095","publisher":"Pro-Ed","source":"Google Scholar","title":"Melodic intonation therapy","author":[{"family":"Helm-Estabrooks","given":"Nancy"},{"family":"Morgan","given":"Alisa Ruggiero"},{"family":"Nicholas","given":"Marjorie"}],"issued":{"date-parts":[["1989"]]}}}],"schema":"https://github.com/citation-style-language/schema/raw/master/csl-citation.json"} </w:instrText>
      </w:r>
      <w:r w:rsidR="00217671">
        <w:fldChar w:fldCharType="separate"/>
      </w:r>
      <w:r w:rsidR="00E0238E" w:rsidRPr="00E0238E">
        <w:t>(Helm-Estabrooks et al., 1989)</w:t>
      </w:r>
      <w:r w:rsidR="00217671">
        <w:fldChar w:fldCharType="end"/>
      </w:r>
      <w:r w:rsidRPr="00DA3672">
        <w:t xml:space="preserve">. </w:t>
      </w:r>
      <w:r>
        <w:t>To date</w:t>
      </w:r>
      <w:r w:rsidRPr="00F6186E">
        <w:rPr>
          <w:spacing w:val="2"/>
        </w:rPr>
        <w:t>, randomi</w:t>
      </w:r>
      <w:r>
        <w:rPr>
          <w:spacing w:val="2"/>
        </w:rPr>
        <w:t>s</w:t>
      </w:r>
      <w:r w:rsidRPr="00F6186E">
        <w:rPr>
          <w:spacing w:val="2"/>
        </w:rPr>
        <w:t>ed controlled trial</w:t>
      </w:r>
      <w:r>
        <w:rPr>
          <w:spacing w:val="2"/>
        </w:rPr>
        <w:t xml:space="preserve"> (RCT) data</w:t>
      </w:r>
      <w:r w:rsidRPr="008A6B94">
        <w:t xml:space="preserve"> have confirmed the efficacy of </w:t>
      </w:r>
      <w:r>
        <w:t>MIT</w:t>
      </w:r>
      <w:r w:rsidRPr="008A6B94">
        <w:t xml:space="preserve"> on </w:t>
      </w:r>
      <w:r w:rsidR="008A4CA7">
        <w:t xml:space="preserve">validated </w:t>
      </w:r>
      <w:r w:rsidRPr="008A6B94">
        <w:t>outcome</w:t>
      </w:r>
      <w:r>
        <w:t>s</w:t>
      </w:r>
      <w:r w:rsidRPr="008A6B94">
        <w:t xml:space="preserve"> in the </w:t>
      </w:r>
      <w:r w:rsidRPr="008A6B94">
        <w:rPr>
          <w:i/>
        </w:rPr>
        <w:t>late subacute</w:t>
      </w:r>
      <w:r w:rsidRPr="008A6B94">
        <w:t xml:space="preserve"> or </w:t>
      </w:r>
      <w:r w:rsidRPr="008A6B94">
        <w:rPr>
          <w:i/>
        </w:rPr>
        <w:t>consolidation</w:t>
      </w:r>
      <w:r w:rsidRPr="008A6B94">
        <w:t xml:space="preserve"> stage of aphasia</w:t>
      </w:r>
      <w:r w:rsidR="001C577C">
        <w:t xml:space="preserve"> </w:t>
      </w:r>
      <w:r>
        <w:fldChar w:fldCharType="begin"/>
      </w:r>
      <w:r w:rsidR="00234BC4">
        <w:instrText xml:space="preserve"> ADDIN ZOTERO_ITEM CSL_CITATION {"citationID":"WFr5RiJ0","properties":{"formattedCitation":"(i.e., up to 12 months after stroke; van der Meulen et al., 2014)","plainCitation":"(i.e., up to 12 months after stroke; van der Meulen et al., 2014)","noteIndex":0},"citationItems":[{"id":"glhS9QgH/cM1XMed3","uris":["http://zotero.org/users/7270/items/FCYGBUGX"],"uri":["http://zotero.org/users/7270/items/FCYGBUGX"],"itemData":{"id":4900,"type":"article-journal","abstract":"Background. Little is known about the efficacy of language production treatment in subacute severe nonfluent aphasia. Although Melodic Intonation Therapy (MIT) is a language production treatment for this disorder, until now MIT effect studies have focused on chronic aphasia. Purpose. This study examines whether language production treatment with MIT is effective in subacute severe nonfluent aphasia. Methods. A multicenter, randomized controlled trial was conducted in a waiting-list control design: patients were randomly allocated to the experimental group (MIT) or the control group (control intervention followed by delayed MIT). In both groups, therapy started at 2 to 3 months poststroke and was given intensively (5 h/wk) during 6 weeks. In a second therapy period, the control group received 6 weeks of intensive MIT. The experimental group resumed their regular treatment. Assessment was done at baseline (T1), after the first intervention period (T2), and after the second intervention period (T3). Efficacy was evaluated at T2. The impact of delaying MIT on therapy outcome was also examined. Results. A total of 27 participants were included: n = 16 in the experimental group and n = 11 in the control group. A significant effect in favor of MIT on language repetition was observed for trained items, with mixed results for untrained items. After MIT there was a significant improvement in verbal communication but not after the control intervention. Finally, delaying MIT was related to less improvement in the repetition of trained material. Conclusions. In these patients with subacute severe nonfluent aphasia, language production treatment with MIT was effective. Earlier treatment may lead to greater improvement.","container-title":"Neurorehabilitation and Neural Repair","DOI":"10.1177/1545968313517753","ISSN":"1545-9683","issue":"6","journalAbbreviation":"Neurorehabil Neural Repair","language":"en","note":"00047","page":"536-544","source":"SAGE Journals","title":"The Efficacy and Timing of Melodic Intonation Therapy in Subacute Aphasia","volume":"28","author":[{"family":"Meulen","given":"Ineke","non-dropping-particle":"van der"},{"family":"Sandt-Koenderman","given":"W.Mieke.E.","non-dropping-particle":"van de"},{"family":"Heijenbrok-Kal","given":"Majanka H."},{"family":"Visch-Brink","given":"Evy G."},{"family":"Ribbers","given":"Gerard M."}],"issued":{"date-parts":[["2014",7,1]]}},"prefix":"i.e., up to 12 months after stroke; "}],"schema":"https://github.com/citation-style-language/schema/raw/master/csl-citation.json"} </w:instrText>
      </w:r>
      <w:r>
        <w:fldChar w:fldCharType="separate"/>
      </w:r>
      <w:r w:rsidR="00E0238E" w:rsidRPr="00E0238E">
        <w:t>(i.e., up to 12 months after stroke; van der Meulen et al., 2014)</w:t>
      </w:r>
      <w:r>
        <w:fldChar w:fldCharType="end"/>
      </w:r>
      <w:r>
        <w:t>;</w:t>
      </w:r>
      <w:r w:rsidRPr="008A6B94">
        <w:t xml:space="preserve"> but not in the </w:t>
      </w:r>
      <w:r w:rsidRPr="008A6B94">
        <w:rPr>
          <w:i/>
        </w:rPr>
        <w:t>chronic</w:t>
      </w:r>
      <w:r w:rsidRPr="008A6B94">
        <w:t xml:space="preserve"> stage of aphasia</w:t>
      </w:r>
      <w:r w:rsidR="001C577C">
        <w:t xml:space="preserve"> </w:t>
      </w:r>
      <w:r>
        <w:fldChar w:fldCharType="begin"/>
      </w:r>
      <w:r w:rsidR="00234BC4">
        <w:instrText xml:space="preserve"> ADDIN ZOTERO_ITEM CSL_CITATION {"citationID":"2hZ8AcB0","properties":{"formattedCitation":"(i.e. more than 6\\uc0\\u8211{}12 months after stroke; Van Der Meulen et al., 2016)","plainCitation":"(i.e. more than 6–12 months after stroke; Van Der Meulen et al., 2016)","noteIndex":0},"citationItems":[{"id":"glhS9QgH/0cPuG4zI","uris":["http://zotero.org/users/7270/items/U2ST4KSH"],"uri":["http://zotero.org/users/7270/items/U2ST4KSH"],"itemData":{"id":5046,"type":"article-journal","abstract":"Abstract Melodic Intonation Therapy (MIT) is a language production therapy for severely non-fluent aphasic patients using melodic intoning and rhythm to restore language. Although many studies have reported its beneficial effects on language production, randomized controlled trials (RCT) examining the efficacy of MIT are rare. In an earlier publication, we presented the results of an RCT on MIT in subacute aphasia and found that MIT was effective on trained and untrained items. Further, we observed a clear trend in improved functional language use after MIT. Subacute aphasic patients receiving MIT improved considerably on language tasks measuring connected speech and daily life verbal communication. Here, we present the results of a pilot RCT on MIT in chronic aphasia and compare these to the results observed in subacute aphasia. We used a multicenter waiting-list randomized controlled trial design. Patients with chronic (&gt;1 year) post-stroke aphasia were randomly allocated to the experimental group (6 weeks MIT) or to the control group (6 weeks no intervention followed by 6 weeks MIT). Assessments were done at baseline (T1), after 6 weeks (T2), and 6 weeks later (T3). Efficacy was evaluated at T2 using univariable linear regression analyses. Outcome measures were chosen to examine several levels of therapy success: improvement on trained items, generalization to untrained items, and generalization to verbal communication. Of 17 included patients, 10 were allocated to the experimental condition and 7 to the control condition. MIT significantly improved repetition of trained items (β=13.32, p=.02). This effect did not remain stable at follow-up assessment. In contrast to earlier studies, we found only a limited and temporary effect of MIT, without generalization to untrained material or to functional communication. The results further suggest that the effect of MIT in chronic aphasia is more restricted than its effect in earlier stages post stroke. This is in line with studies showing larger effects of aphasia therapy in earlier compared to later stages post stroke. The study was designed as an RCT, but was underpowered. The results therefore have to be interpreted cautiously and future larger studies are needed. Clinical Trial Number: Dutch Trial Register: NTR 1961","container-title":"Frontiers in Human Neuroscience","DOI":"10.3389/fnhum.2016.00533","ISSN":"1662-5161","journalAbbreviation":"Front. Hum. Neurosci.","language":"English","note":"00015","source":"Frontiers","title":"Melodic Intonation Therapy in Chronic Aphasia: Evidence from a Pilot Randomized Controlled Trial","title-short":"Melodic Intonation Therapy in Chronic Aphasia","URL":"https://www.frontiersin.org/articles/10.3389/fnhum.2016.00533/full","volume":"10","author":[{"family":"Van Der Meulen","given":"Ineke"},{"family":"Van De Sandt-Koenderman","given":"Mieke W. M. E."},{"family":"Heijenbrok","given":"Majanka H."},{"family":"Visch-Brink","given":"Evy"},{"family":"Ribbers","given":"Gerard M."}],"accessed":{"date-parts":[["2019",1,31]]},"issued":{"date-parts":[["2016"]]}},"prefix":"i.e. more than 6–12 months after stroke; "}],"schema":"https://github.com/citation-style-language/schema/raw/master/csl-citation.json"} </w:instrText>
      </w:r>
      <w:r>
        <w:fldChar w:fldCharType="separate"/>
      </w:r>
      <w:r w:rsidR="00E0238E" w:rsidRPr="00E0238E">
        <w:rPr>
          <w:szCs w:val="24"/>
        </w:rPr>
        <w:t>(i.e. more than 6–12 months after stroke; Van Der Meulen et al., 2016)</w:t>
      </w:r>
      <w:r>
        <w:fldChar w:fldCharType="end"/>
      </w:r>
      <w:r>
        <w:t>.</w:t>
      </w:r>
    </w:p>
    <w:p w14:paraId="4824233F" w14:textId="652C9C39" w:rsidR="00CB1637" w:rsidRPr="00DA3672" w:rsidRDefault="00CB1637" w:rsidP="001144E1">
      <w:bookmarkStart w:id="4" w:name="_ujs8ygr5umwz" w:colFirst="0" w:colLast="0"/>
      <w:bookmarkEnd w:id="4"/>
      <w:r>
        <w:t xml:space="preserve">From a methodological point of view, </w:t>
      </w:r>
      <w:bookmarkStart w:id="5" w:name="_86081l93weis" w:colFirst="0" w:colLast="0"/>
      <w:bookmarkEnd w:id="5"/>
      <w:r>
        <w:t>influences</w:t>
      </w:r>
      <w:r w:rsidRPr="008A6B94">
        <w:t xml:space="preserve"> </w:t>
      </w:r>
      <w:r>
        <w:t>of</w:t>
      </w:r>
      <w:r w:rsidRPr="008A6B94">
        <w:t xml:space="preserve"> spontaneous recovery </w:t>
      </w:r>
      <w:r>
        <w:t>are</w:t>
      </w:r>
      <w:r w:rsidRPr="008A6B94">
        <w:t xml:space="preserve"> generally </w:t>
      </w:r>
      <w:r>
        <w:t xml:space="preserve">lower in </w:t>
      </w:r>
      <w:r w:rsidRPr="008A6B94">
        <w:t xml:space="preserve">the </w:t>
      </w:r>
      <w:r w:rsidRPr="008A6B94">
        <w:rPr>
          <w:i/>
        </w:rPr>
        <w:t>chronic</w:t>
      </w:r>
      <w:r w:rsidRPr="008A6B94">
        <w:t xml:space="preserve"> stage of aphasia</w:t>
      </w:r>
      <w:r>
        <w:t xml:space="preserve">, as suggested by RCT data </w:t>
      </w:r>
      <w:r>
        <w:fldChar w:fldCharType="begin"/>
      </w:r>
      <w:r w:rsidR="00234BC4">
        <w:instrText xml:space="preserve"> ADDIN ZOTERO_ITEM CSL_CITATION {"citationID":"1pZAfUec","properties":{"formattedCitation":"(Doppelbauer et al., 2021)","plainCitation":"(Doppelbauer et al., 2021)","noteIndex":0},"citationItems":[{"id":"glhS9QgH/PLSjoLzW","uris":["http://zotero.org/users/7270/items/32PB5CFB"],"uri":["http://zotero.org/users/7270/items/32PB5CFB"],"itemData":{"id":13456,"type":"article-journal","abstract":"Background. Intensive aphasia therapy can improve language functions in chronic aphasia over a short therapy interval of 2-4 weeks. For one intensive method, intensive language-action therapy, beneficial effects are well documented by a range of randomized controlled trials. However, it is unclear to date whether therapy-related improvements are maintained over years. Objective. The current study aimed at investigating long-term stability of ILAT treatment effects over circa 1-2 years (8-30 months). Methods. 38 patients with chronic aphasia participated in ILAT and were re-assessed at a follow-up assessment 8-30 months after treatment, which had been delivered 6-12.5 hours per week for 2-4 weeks. Results. A standardized clinical aphasia battery, the Aachen Aphasia Test, revealed significant improvements with ILAT that were maintained for up to 2.5 years. Improvements were relatively better preserved in comparatively young patients (&lt;60 years). Measures of communicative efficacy confirmed improvements during intensive therapy but showed inconsistent long-term stability effects. Conclusions. The present data indicate that gains resulting from intensive speech-language therapy with ILAT are maintained up to 2.5 years after the end of treatment. We discuss this novel finding in light of a possible move from sparse to intensive therapy regimes in clinical practice.","container-title":"Neurorehabilitation and Neural Repair","DOI":"10.1177/15459683211029235","ISSN":"1552-6844","journalAbbreviation":"Neurorehabil Neural Repair","language":"eng","note":"00000 \nPMID: 34232091","page":"15459683211029235","source":"PubMed","title":"Long-Term Stability of Short-Term Intensive Language-Action Therapy in Chronic Aphasia: A 1-2 year Follow-Up Study","title-short":"Long-Term Stability of Short-Term Intensive Language-Action Therapy in Chronic Aphasia","author":[{"family":"Doppelbauer","given":"Lea"},{"family":"Mohr","given":"Bettina"},{"family":"Dreyer","given":"Felix R."},{"family":"Stahl","given":"Benjamin"},{"family":"Büscher","given":"Verena"},{"family":"Pulvermüller","given":"Friedemann"}],"issued":{"date-parts":[["2021",7,7]]}}}],"schema":"https://github.com/citation-style-language/schema/raw/master/csl-citation.json"} </w:instrText>
      </w:r>
      <w:r>
        <w:fldChar w:fldCharType="separate"/>
      </w:r>
      <w:r w:rsidR="00E0238E" w:rsidRPr="00E0238E">
        <w:t>(Doppelbauer et al., 2021)</w:t>
      </w:r>
      <w:r>
        <w:fldChar w:fldCharType="end"/>
      </w:r>
      <w:r>
        <w:t xml:space="preserve"> and meta-analyses </w:t>
      </w:r>
      <w:r>
        <w:fldChar w:fldCharType="begin"/>
      </w:r>
      <w:r w:rsidR="00234BC4">
        <w:instrText xml:space="preserve"> ADDIN ZOTERO_ITEM CSL_CITATION {"citationID":"Ydw0iTse","properties":{"formattedCitation":"(RELEASE Collaborators, 2021)","plainCitation":"(RELEASE Collaborators, 2021)","noteIndex":0},"citationItems":[{"id":"glhS9QgH/KGE3x7Ne","uris":["http://zotero.org/users/7270/items/LF8AGY68"],"uri":["http://zotero.org/users/7270/items/LF8AGY68"],"itemData":{"id":13459,"type":"article-journal","abstract":"BACKGROUND AND PURPOSE: The factors associated with recovery of language domains after stroke remain uncertain. We described recovery of overall-language-ability, auditory comprehension, naming, and functional-communication across participants' age, sex, and aphasia chronicity in a large, multilingual, international aphasia dataset.\nMETHODS: Individual participant data meta-analysis of systematically sourced aphasia datasets described overall-language ability using the Western Aphasia Battery Aphasia-Quotient; auditory comprehension by Aachen Aphasia Test (AAT) Token Test; naming by Boston Naming Test and functional-communication by AAT Spontaneous-Speech Communication subscale. Multivariable analyses regressed absolute score-changes from baseline across language domains onto covariates identified a priori in randomized controlled trials and all study types. Change-from-baseline scores were presented as estimates of means and 95% CIs. Heterogeneity was described using relative variance. Risk of bias was considered at dataset and meta-analysis level.\nRESULTS: Assessments at baseline (median=43.6 weeks poststroke; interquartile range [4-165.1]) and first-follow-up (median=10 weeks from baseline; interquartile range [3-26]) were available for n=943 on overall-language ability, n=1056 on auditory comprehension, n=791 on naming and n=974 on functional-communication. Younger age (&lt;55 years, +15.4 Western Aphasia Battery Aphasia-Quotient points [CI, 10.0-20.9], +6.1 correct on AAT Token Test [CI, 3.2-8.9]; +9.3 Boston Naming Test points [CI, 4.7-13.9]; +0.8 AAT Spontaneous-Speech Communication subscale points [CI, 0.5-1.0]) and enrollment &lt;1 month post-onset (+19.1 Western Aphasia Battery Aphasia-Quotient points [CI, 13.9-24.4]; +5.3 correct on AAT Token Test [CI, 1.7-8.8]; +11.1 Boston Naming Test points [CI, 5.7-16.5]; and +1.1 AAT Spontaneous-Speech Communication subscale point [CI, 0.7-1.4]) conferred the greatest absolute change-from-baseline across each language domain. Improvements in language scores from baseline diminished with increasing age and aphasia chronicity. Data exhibited no significant statistical heterogeneity. Risk-of-bias was low to moderate-low.\nCONCLUSIONS: Earlier intervention for poststroke aphasia was crucial to maximize language recovery across a range of language domains, although recovery continued to be observed to a lesser extent beyond 6 months poststroke.","container-title":"Stroke","DOI":"10.1161/STROKEAHA.120.031162","ISSN":"1524-4628","issue":"5","journalAbbreviation":"Stroke","language":"eng","note":"00000 \nPMID: 33719515\nPMCID: PMC8078126","page":"1778-1787","source":"PubMed","title":"Predictors of Poststroke Aphasia Recovery: A Systematic Review-Informed Individual Participant Data Meta-Analysis","title-short":"Predictors of Poststroke Aphasia Recovery","volume":"52","author":[{"literal":"RELEASE Collaborators"}],"issued":{"date-parts":[["2021",5]]}}}],"schema":"https://github.com/citation-style-language/schema/raw/master/csl-citation.json"} </w:instrText>
      </w:r>
      <w:r>
        <w:fldChar w:fldCharType="separate"/>
      </w:r>
      <w:r w:rsidR="00E0238E" w:rsidRPr="00E0238E">
        <w:t>(RELEASE Collaborators, 2021)</w:t>
      </w:r>
      <w:r>
        <w:fldChar w:fldCharType="end"/>
      </w:r>
      <w:r>
        <w:t xml:space="preserve">. Therefore, it is important to </w:t>
      </w:r>
      <w:r w:rsidR="00C26F78">
        <w:t>consider</w:t>
      </w:r>
      <w:r>
        <w:t xml:space="preserve"> stage of symptoms post-stroke. Moreover</w:t>
      </w:r>
      <w:bookmarkStart w:id="6" w:name="_6lcktcw69mrn" w:colFirst="0" w:colLast="0"/>
      <w:bookmarkEnd w:id="6"/>
      <w:r>
        <w:t>, speech-language therapy seeks to promote performance on untrained items. Consistent with this goal, the present work</w:t>
      </w:r>
      <w:r w:rsidRPr="00DA3672">
        <w:t xml:space="preserve"> </w:t>
      </w:r>
      <w:r>
        <w:t>distinguishes</w:t>
      </w:r>
      <w:r w:rsidRPr="00DA3672">
        <w:t xml:space="preserve"> progress on trained items</w:t>
      </w:r>
      <w:r>
        <w:t>—learning resulting from using the same set of utterances both during treatment and subsequent assessment—from</w:t>
      </w:r>
      <w:r w:rsidRPr="00DA3672">
        <w:t xml:space="preserve"> </w:t>
      </w:r>
      <w:r>
        <w:t xml:space="preserve">the more desirable goal of attaining </w:t>
      </w:r>
      <w:r w:rsidRPr="00DA3672">
        <w:t xml:space="preserve">generalisation </w:t>
      </w:r>
      <w:r>
        <w:t>to</w:t>
      </w:r>
      <w:r w:rsidRPr="00DA3672">
        <w:t xml:space="preserve"> untrained items</w:t>
      </w:r>
      <w:r>
        <w:t xml:space="preserve">, ideally in the context of everyday communication to ensure ecological validity </w:t>
      </w:r>
      <w:r>
        <w:fldChar w:fldCharType="begin"/>
      </w:r>
      <w:r w:rsidR="00234BC4">
        <w:instrText xml:space="preserve"> ADDIN ZOTERO_ITEM CSL_CITATION {"citationID":"pmn9gjqo","properties":{"formattedCitation":"(e.g., Blomert et al., 1994)","plainCitation":"(e.g., Blomert et al., 1994)","noteIndex":0},"citationItems":[{"id":"glhS9QgH/BQDcI3Pj","uris":["http://zotero.org/users/7270/items/996ASIBS"],"uri":["http://zotero.org/users/7270/items/996ASIBS"],"itemData":{"id":10093,"type":"article-journal","abstract":"The Amsterdam—Nijmegen Everyday Language Test (ANELT) is designed to measure, first, the level of verbal communicative abilities of aphasic patients and, second, changes in these abilities over time. The level of communicative effectiveness is determined by the adequacy of bringing a message across. Verbal communication is operationally defined as a function of the understandability of the message and the intelligibility of the utterance. Test items are constructed as scenarios of familiar daily life situations. Two parallel versions have been constructed, each consisting of 10 items; responses for every item are scored on two five-point scales. The psychometric analysis shows perfect parallelism for both test versions. Each scale for judging verbal communication is unidimensional in nature and measures only the construct it purports to measure. Criterion-related, as well as construct validity, measures show ANELT to be a sensitive instrument for measuring verbal communication in a language-disturbed population. The test is well suited for individual diagnostic and therapy evaluation procedures as well as for more fundamental research.","container-title":"Aphasiology","DOI":"10.1080/02687039408248666","ISSN":"0268-7038","issue":"4","note":"00182","page":"381-407","source":"Taylor and Francis+NEJM","title":"Amsterdam—Nijmegen everyday language test: construction, reliability and validity","title-short":"Amsterdam—Nijmegen everyday language test","volume":"8","author":[{"family":"Blomert","given":"L."},{"family":"Kean","given":"M. L."},{"family":"Koster","given":"Ch"},{"family":"Schokker","given":"J."}],"issued":{"date-parts":[["1994",7,1]]}},"prefix":"e.g., "}],"schema":"https://github.com/citation-style-language/schema/raw/master/csl-citation.json"} </w:instrText>
      </w:r>
      <w:r>
        <w:fldChar w:fldCharType="separate"/>
      </w:r>
      <w:r w:rsidR="00E0238E" w:rsidRPr="00E0238E">
        <w:t>(e.g., Blomert et al., 1994)</w:t>
      </w:r>
      <w:r>
        <w:fldChar w:fldCharType="end"/>
      </w:r>
      <w:r>
        <w:t>.</w:t>
      </w:r>
      <w:bookmarkStart w:id="7" w:name="_yu8v54yvsya9" w:colFirst="0" w:colLast="0"/>
      <w:bookmarkEnd w:id="7"/>
    </w:p>
    <w:p w14:paraId="2D690925" w14:textId="46E8A8E0" w:rsidR="00CB1637" w:rsidRPr="00DA3672" w:rsidRDefault="00CB1637" w:rsidP="006807CC">
      <w:bookmarkStart w:id="8" w:name="_vlz8v9edu948" w:colFirst="0" w:colLast="0"/>
      <w:bookmarkEnd w:id="8"/>
      <w:r>
        <w:t xml:space="preserve">So far, to our knowledge there are </w:t>
      </w:r>
      <w:r w:rsidR="00165B9E">
        <w:t xml:space="preserve">several </w:t>
      </w:r>
      <w:r>
        <w:t>s</w:t>
      </w:r>
      <w:r w:rsidRPr="00DA3672">
        <w:t xml:space="preserve">ystematic reviews </w:t>
      </w:r>
      <w:r>
        <w:t>on</w:t>
      </w:r>
      <w:r w:rsidRPr="00DA3672">
        <w:t xml:space="preserve"> MIT </w:t>
      </w:r>
      <w:r>
        <w:fldChar w:fldCharType="begin"/>
      </w:r>
      <w:r w:rsidR="00234BC4">
        <w:instrText xml:space="preserve"> ADDIN ZOTERO_ITEM CSL_CITATION {"citationID":"mN7hb9bX","properties":{"formattedCitation":"(e.g., van der Meulen et al., 2012; Zumbansen et al., 2014)","plainCitation":"(e.g., van der Meulen et al., 2012; Zumbansen et al., 2014)","noteIndex":0},"citationItems":[{"id":"glhS9QgH/e2cE6Eai","uris":["http://zotero.org/users/7270/items/6GTDZFB5"],"uri":["http://zotero.org/users/7270/items/6GTDZFB5"],"itemData":{"id":4925,"type":"article-journal","abstract":"van der Meulen I, van de Sandt-Koenderman ME, Ribbers GM. Melodic Intonation Therapy: present controversies and future opportunities. This article describes the state of the art of Melodic Intonation Therapy (MIT), a structured aphasia therapy program using the melodic aspects of language (intonation, rhythm, and stress) to improve language production. MIT was developed in the 1970s and is still used worldwide. Nevertheless, we argue that many questions crucial for the clinical application of MIT are still unanswered. First, a review of MIT effect studies is presented showing that evidence from well-designed group studies is still lacking. It is also unclear which aspects of MIT contribute most to its therapeutic effect and which underlying neural mechanisms are involved. Two cases are presented illustrating unsolved questions concerning MIT in clinical practice, such as candidacy and the best timing of this therapy.","collection-title":"Rehabilitation of Neurological Language Disorders","container-title":"Archives of Physical Medicine and Rehabilitation","DOI":"10.1016/j.apmr.2011.05.029","ISSN":"0003-9993","issue":"1, Supplement","journalAbbreviation":"Archives of Physical Medicine and Rehabilitation","note":"00000","page":"S46-S52","source":"ScienceDirect","title":"Melodic Intonation Therapy: Present Controversies and Future Opportunities","title-short":"Melodic Intonation Therapy","volume":"93","author":[{"family":"Meulen","given":"Ineke","non-dropping-particle":"van der"},{"family":"Sandt-Koenderman","given":"Mieke E.","non-dropping-particle":"van de"},{"family":"Ribbers","given":"Gerard M."}],"issued":{"date-parts":[["2012",1,1]]}},"prefix":"e.g., "},{"id":"glhS9QgH/bH1UF1Yu","uris":["http://zotero.org/users/7270/items/VNSHMAMU"],"uri":["http://zotero.org/users/7270/items/VNSHMAMU"],"itemData":{"id":4920,"type":"article-journal","abstract":"We present a critical review of the literature on Melodic intonation therapy (MIT), one of the most formalized treatments used by speech-language therapist in Broca’s aphasia. We suggest basic clarifications to enhance the scientific support of this promising treatment. First, MIT is a program, not a single speech facilitation technique. The goal of MIT is to restore propositional speech. The rational is that patients can learn a new way to speak through singing by using language-capable regions of the right cerebral hemisphere. We argue that many treatment programs covered in systematic reviews on MIT’s efficacy do not match MIT’s therapeutic goal and rationale. Second, we distinguish between the immediate effect of MIT’s main speech facilitation technique (i.e., intoned-speech) and the effect of the entire program on language recovery. Many results in the MIT literature can be explained by this duration factor. Finally, we propose that MIT can be viewed as a treatment of apraxia of speech more than aphasia. This issue should be explored in future experimental studies.","container-title":"Frontiers in Neurology","DOI":"10.3389/fneur.2014.00007","ISSN":"1664-2295","journalAbbreviation":"Front. Neurol.","language":"English","note":"00000","source":"Frontiers","title":"Melodic Intonation Therapy: Back to Basics for Future Research","title-short":"Melodic Intonation Therapy","URL":"https://www.frontiersin.org/articles/10.3389/fneur.2014.00007/full","volume":"5","author":[{"family":"Zumbansen","given":"Anna"},{"family":"Peretz","given":"Isabelle"},{"family":"Hébert","given":"Sylvie"}],"accessed":{"date-parts":[["2018",11,19]]},"issued":{"date-parts":[["2014"]]}}}],"schema":"https://github.com/citation-style-language/schema/raw/master/csl-citation.json"} </w:instrText>
      </w:r>
      <w:r>
        <w:fldChar w:fldCharType="separate"/>
      </w:r>
      <w:r w:rsidR="00E0238E" w:rsidRPr="00E0238E">
        <w:t>(e.g., van der Meulen et al., 2012; Zumbansen et al., 2014)</w:t>
      </w:r>
      <w:r>
        <w:fldChar w:fldCharType="end"/>
      </w:r>
      <w:r w:rsidRPr="00DA3672">
        <w:t xml:space="preserve"> </w:t>
      </w:r>
      <w:r>
        <w:t>and</w:t>
      </w:r>
      <w:r w:rsidRPr="00DA3672">
        <w:t xml:space="preserve"> two meta-analyses </w:t>
      </w:r>
      <w:r>
        <w:fldChar w:fldCharType="begin"/>
      </w:r>
      <w:r w:rsidR="00234BC4">
        <w:instrText xml:space="preserve"> ADDIN ZOTERO_ITEM CSL_CITATION {"citationID":"M69ApoSc","properties":{"formattedCitation":"(Brady et al., 2016; Zumbansen &amp; Tremblay, 2018)","plainCitation":"(Brady et al., 2016; Zumbansen &amp; Tremblay, 2018)","noteIndex":0},"citationItems":[{"id":"glhS9QgH/sfuw0Tc4","uris":["http://zotero.org/users/7270/items/SIJZ3F8M"],"uri":["http://zotero.org/users/7270/items/SIJZ3F8M"],"itemData":{"id":5110,"type":"article-journal","container-title":"Cochrane Database of Systematic Reviews","DOI":"10.1002/14651858.CD000425.pub3","ISSN":"1465-1858","issue":"5","language":"en","note":"00000","source":"www.cochranelibrary.com","title":"Speech and language therapy for aphasia following stroke","URL":"https://www.cochranelibrary.com/cdsr/doi/10.1002/14651858.CD000425.pub3/abstract","author":[{"family":"Brady","given":"Marian C."},{"family":"Kelly","given":"Helen"},{"family":"Godwin","given":"Jon"},{"family":"Enderby","given":"Pam"}],"accessed":{"date-parts":[["2019",2,15]]},"issued":{"date-parts":[["2016"]]}}},{"id":"glhS9QgH/q9W6w428","uris":["http://zotero.org/users/7270/items/UI5XF4BF"],"uri":["http://zotero.org/users/7270/items/UI5XF4BF"],"itemData":{"id":9113,"type":"article-journal","abstract":"Background: Melodic Intonation Therapy, a music-based intervention for the recovery of oral language production in aphasia, has been shown to be particularly eﬀective in patients with Broca’s aphasia compared to other aphasia subtypes. It has been suggested that this therapy might improve language output by acting on motor-speech deﬁcits often associated with Broca’s aphasia. In this article, we examine the relevance of a motor-speech mechanism for music-based interventions designed to improve verbal expression in patients with any type of aphasia.","container-title":"Aphasiology","DOI":"10.1080/02687038.2018.1506089","ISSN":"0268-7038, 1464-5041","issue":"4","language":"en","note":"00009","page":"466-497","source":"Crossref","title":"Music-based interventions for aphasia could act through a motor-speech mechanism: a systematic review and case–control analysis of published individual participant data","title-short":"Music-based interventions for aphasia could act through a motor-speech mechanism","volume":"33","author":[{"family":"Zumbansen","given":"Anna"},{"family":"Tremblay","given":"Pascale"}],"issued":{"date-parts":[["2018"]]}}}],"schema":"https://github.com/citation-style-language/schema/raw/master/csl-citation.json"} </w:instrText>
      </w:r>
      <w:r>
        <w:fldChar w:fldCharType="separate"/>
      </w:r>
      <w:r w:rsidR="00E0238E" w:rsidRPr="00E0238E">
        <w:t>(Brady et al., 2016; Zumbansen &amp; Tremblay, 2018)</w:t>
      </w:r>
      <w:r>
        <w:fldChar w:fldCharType="end"/>
      </w:r>
      <w:r w:rsidRPr="00DA3672">
        <w:t xml:space="preserve">. </w:t>
      </w:r>
      <w:r>
        <w:t xml:space="preserve">These meta-analyses reflect a </w:t>
      </w:r>
      <w:r w:rsidR="00E40E05">
        <w:t xml:space="preserve">relatively </w:t>
      </w:r>
      <w:r>
        <w:t xml:space="preserve">limited amount of </w:t>
      </w:r>
      <w:r w:rsidRPr="00DA3672">
        <w:t>RCT</w:t>
      </w:r>
      <w:r>
        <w:t xml:space="preserve"> data </w:t>
      </w:r>
      <w:r>
        <w:fldChar w:fldCharType="begin"/>
      </w:r>
      <w:r w:rsidR="00234BC4">
        <w:instrText xml:space="preserve"> ADDIN ZOTERO_ITEM CSL_CITATION {"citationID":"CsAdK6MI","properties":{"formattedCitation":"(Brady et al., 2016)","plainCitation":"(Brady et al., 2016)","noteIndex":0},"citationItems":[{"id":"glhS9QgH/sfuw0Tc4","uris":["http://zotero.org/users/7270/items/SIJZ3F8M"],"uri":["http://zotero.org/users/7270/items/SIJZ3F8M"],"itemData":{"id":5110,"type":"article-journal","container-title":"Cochrane Database of Systematic Reviews","DOI":"10.1002/14651858.CD000425.pub3","ISSN":"1465-1858","issue":"5","language":"en","note":"00000","source":"www.cochranelibrary.com","title":"Speech and language therapy for aphasia following stroke","URL":"https://www.cochranelibrary.com/cdsr/doi/10.1002/14651858.CD000425.pub3/abstract","author":[{"family":"Brady","given":"Marian C."},{"family":"Kelly","given":"Helen"},{"family":"Godwin","given":"Jon"},{"family":"Enderby","given":"Pam"}],"accessed":{"date-parts":[["2019",2,15]]},"issued":{"date-parts":[["2016"]]}}}],"schema":"https://github.com/citation-style-language/schema/raw/master/csl-citation.json"} </w:instrText>
      </w:r>
      <w:r>
        <w:fldChar w:fldCharType="separate"/>
      </w:r>
      <w:r w:rsidR="00E0238E" w:rsidRPr="00E0238E">
        <w:t>(Brady et al., 2016)</w:t>
      </w:r>
      <w:r>
        <w:fldChar w:fldCharType="end"/>
      </w:r>
      <w:r>
        <w:t xml:space="preserve"> or</w:t>
      </w:r>
      <w:r w:rsidRPr="00DA3672">
        <w:t xml:space="preserve"> dichotomise post-treatment improvement</w:t>
      </w:r>
      <w:r>
        <w:t xml:space="preserve"> in a way that prevents specific estimates of</w:t>
      </w:r>
      <w:r w:rsidRPr="00586237">
        <w:t xml:space="preserve"> </w:t>
      </w:r>
      <w:r>
        <w:t xml:space="preserve">effect size </w:t>
      </w:r>
      <w:r>
        <w:fldChar w:fldCharType="begin"/>
      </w:r>
      <w:r w:rsidR="00234BC4">
        <w:instrText xml:space="preserve"> ADDIN ZOTERO_ITEM CSL_CITATION {"citationID":"9URkeIzw","properties":{"formattedCitation":"(Zumbansen &amp; Tremblay, 2018)","plainCitation":"(Zumbansen &amp; Tremblay, 2018)","noteIndex":0},"citationItems":[{"id":"glhS9QgH/q9W6w428","uris":["http://zotero.org/users/7270/items/UI5XF4BF"],"uri":["http://zotero.org/users/7270/items/UI5XF4BF"],"itemData":{"id":9113,"type":"article-journal","abstract":"Background: Melodic Intonation Therapy, a music-based intervention for the recovery of oral language production in aphasia, has been shown to be particularly eﬀective in patients with Broca’s aphasia compared to other aphasia subtypes. It has been suggested that this therapy might improve language output by acting on motor-speech deﬁcits often associated with Broca’s aphasia. In this article, we examine the relevance of a motor-speech mechanism for music-based interventions designed to improve verbal expression in patients with any type of aphasia.","container-title":"Aphasiology","DOI":"10.1080/02687038.2018.1506089","ISSN":"0268-7038, 1464-5041","issue":"4","language":"en","note":"00009","page":"466-497","source":"Crossref","title":"Music-based interventions for aphasia could act through a motor-speech mechanism: a systematic review and case–control analysis of published individual participant data","title-short":"Music-based interventions for aphasia could act through a motor-speech mechanism","volume":"33","author":[{"family":"Zumbansen","given":"Anna"},{"family":"Tremblay","given":"Pascale"}],"issued":{"date-parts":[["2018"]]}}}],"schema":"https://github.com/citation-style-language/schema/raw/master/csl-citation.json"} </w:instrText>
      </w:r>
      <w:r>
        <w:fldChar w:fldCharType="separate"/>
      </w:r>
      <w:r w:rsidR="00E0238E" w:rsidRPr="00E0238E">
        <w:t>(Zumbansen &amp; Tremblay, 2018)</w:t>
      </w:r>
      <w:r>
        <w:fldChar w:fldCharType="end"/>
      </w:r>
      <w:r w:rsidRPr="00DA3672">
        <w:t>.</w:t>
      </w:r>
      <w:r>
        <w:t xml:space="preserve"> </w:t>
      </w:r>
      <w:r w:rsidRPr="00DA3672">
        <w:t xml:space="preserve">Given the substantial burden of disease associated with aphasia, the present meta-analysis attempts to </w:t>
      </w:r>
      <w:r>
        <w:t>provide</w:t>
      </w:r>
      <w:r w:rsidRPr="00DA3672">
        <w:t xml:space="preserve"> a deeper understanding about the </w:t>
      </w:r>
      <w:r>
        <w:t>potential</w:t>
      </w:r>
      <w:r w:rsidRPr="00DA3672">
        <w:t xml:space="preserve"> and </w:t>
      </w:r>
      <w:r w:rsidRPr="00DA3672">
        <w:lastRenderedPageBreak/>
        <w:t>limitations of MIT.</w:t>
      </w:r>
      <w:r>
        <w:t xml:space="preserve"> To achieve this goal, the current analyses synthesise available studies on MIT to address five</w:t>
      </w:r>
      <w:r w:rsidRPr="00DA3672">
        <w:t xml:space="preserve"> research questions</w:t>
      </w:r>
      <w:r>
        <w:t>:</w:t>
      </w:r>
    </w:p>
    <w:p w14:paraId="3190A171" w14:textId="304D8FE5" w:rsidR="00CB1637" w:rsidRDefault="00DA6811" w:rsidP="007C40A7">
      <w:pPr>
        <w:numPr>
          <w:ilvl w:val="0"/>
          <w:numId w:val="3"/>
        </w:numPr>
        <w:spacing w:before="80"/>
        <w:ind w:left="1412" w:hanging="357"/>
      </w:pPr>
      <w:r>
        <w:rPr>
          <w:b/>
        </w:rPr>
        <w:t>Psychometric quality</w:t>
      </w:r>
      <w:r w:rsidRPr="00A4038D">
        <w:rPr>
          <w:b/>
        </w:rPr>
        <w:t xml:space="preserve"> </w:t>
      </w:r>
      <w:r w:rsidR="00CB1637" w:rsidRPr="00A4038D">
        <w:rPr>
          <w:b/>
        </w:rPr>
        <w:t>of outcomes.</w:t>
      </w:r>
      <w:r w:rsidR="00CB1637" w:rsidRPr="00483D6F">
        <w:t xml:space="preserve"> Do</w:t>
      </w:r>
      <w:r w:rsidR="00CB1637">
        <w:t>es the use of</w:t>
      </w:r>
      <w:r w:rsidR="00CB1637" w:rsidRPr="00483D6F">
        <w:t xml:space="preserve"> validated </w:t>
      </w:r>
      <w:r w:rsidR="00CB1637" w:rsidRPr="00E856C9">
        <w:rPr>
          <w:i/>
        </w:rPr>
        <w:t>versus</w:t>
      </w:r>
      <w:r w:rsidR="00CB1637" w:rsidRPr="00483D6F">
        <w:t xml:space="preserve"> </w:t>
      </w:r>
      <w:r w:rsidR="00CB1637">
        <w:t>unval</w:t>
      </w:r>
      <w:r w:rsidR="00CB1637" w:rsidRPr="00483D6F">
        <w:t xml:space="preserve">idated outcomes </w:t>
      </w:r>
      <w:r w:rsidR="00CB1637">
        <w:t xml:space="preserve">systematically alter the resulting </w:t>
      </w:r>
      <w:r w:rsidR="00CB1637" w:rsidRPr="00483D6F">
        <w:t>effect size</w:t>
      </w:r>
      <w:r w:rsidR="00CB1637">
        <w:t xml:space="preserve"> of MIT</w:t>
      </w:r>
      <w:r w:rsidR="00CB1637" w:rsidRPr="00483D6F">
        <w:t>?</w:t>
      </w:r>
    </w:p>
    <w:p w14:paraId="148E2D17" w14:textId="77777777" w:rsidR="00CB1637" w:rsidRDefault="00CB1637" w:rsidP="006C7EE8">
      <w:pPr>
        <w:numPr>
          <w:ilvl w:val="0"/>
          <w:numId w:val="3"/>
        </w:numPr>
        <w:spacing w:before="80"/>
        <w:ind w:left="1412" w:hanging="357"/>
      </w:pPr>
      <w:r>
        <w:rPr>
          <w:b/>
        </w:rPr>
        <w:t>Experimental</w:t>
      </w:r>
      <w:r w:rsidRPr="00DA3672">
        <w:rPr>
          <w:b/>
        </w:rPr>
        <w:t xml:space="preserve"> design</w:t>
      </w:r>
      <w:r>
        <w:rPr>
          <w:b/>
        </w:rPr>
        <w:t>.</w:t>
      </w:r>
      <w:r w:rsidRPr="00DA3672">
        <w:t xml:space="preserve"> Do RCT and non-RCT</w:t>
      </w:r>
      <w:r>
        <w:t xml:space="preserve"> results</w:t>
      </w:r>
      <w:r w:rsidRPr="00DA3672">
        <w:t xml:space="preserve"> </w:t>
      </w:r>
      <w:r>
        <w:t>in the context of MIT differ systematically in</w:t>
      </w:r>
      <w:r w:rsidRPr="00DA3672">
        <w:t xml:space="preserve"> </w:t>
      </w:r>
      <w:r>
        <w:t xml:space="preserve">terms of </w:t>
      </w:r>
      <w:r w:rsidRPr="001A110F">
        <w:t>effect size?</w:t>
      </w:r>
    </w:p>
    <w:p w14:paraId="2D64984F" w14:textId="77777777" w:rsidR="00CB1637" w:rsidRPr="001A110F" w:rsidRDefault="00CB1637">
      <w:pPr>
        <w:numPr>
          <w:ilvl w:val="0"/>
          <w:numId w:val="3"/>
        </w:numPr>
        <w:ind w:left="1417"/>
      </w:pPr>
      <w:r w:rsidRPr="001A110F">
        <w:rPr>
          <w:b/>
        </w:rPr>
        <w:t>Aphasia stage.</w:t>
      </w:r>
      <w:r w:rsidRPr="001A110F">
        <w:t xml:space="preserve"> Do</w:t>
      </w:r>
      <w:r>
        <w:t xml:space="preserve"> influences related to spontaneous recovery, quantified as</w:t>
      </w:r>
      <w:r w:rsidRPr="001A110F">
        <w:t xml:space="preserve"> number of months post-stroke</w:t>
      </w:r>
      <w:r>
        <w:t>-onset (MPO),</w:t>
      </w:r>
      <w:r w:rsidRPr="001A110F">
        <w:t xml:space="preserve"> </w:t>
      </w:r>
      <w:r>
        <w:t>affect the effect size of MIT</w:t>
      </w:r>
      <w:r w:rsidRPr="001A110F">
        <w:t>?</w:t>
      </w:r>
    </w:p>
    <w:p w14:paraId="0733D715" w14:textId="132D2039" w:rsidR="00CB1637" w:rsidRPr="001A110F" w:rsidRDefault="00CB1637" w:rsidP="00595AA3">
      <w:pPr>
        <w:numPr>
          <w:ilvl w:val="0"/>
          <w:numId w:val="3"/>
        </w:numPr>
        <w:ind w:left="1417"/>
      </w:pPr>
      <w:r>
        <w:rPr>
          <w:b/>
        </w:rPr>
        <w:t>Variants of</w:t>
      </w:r>
      <w:r w:rsidRPr="001A110F">
        <w:rPr>
          <w:b/>
        </w:rPr>
        <w:t xml:space="preserve"> MIT protocol. </w:t>
      </w:r>
      <w:r w:rsidRPr="001A110F">
        <w:t xml:space="preserve">Do variations </w:t>
      </w:r>
      <w:r>
        <w:t>of</w:t>
      </w:r>
      <w:r w:rsidRPr="001A110F">
        <w:t xml:space="preserve"> </w:t>
      </w:r>
      <w:r>
        <w:t xml:space="preserve">the original </w:t>
      </w:r>
      <w:r w:rsidRPr="001A110F">
        <w:t xml:space="preserve">MIT protocol </w:t>
      </w:r>
      <w:r>
        <w:t>alter the</w:t>
      </w:r>
      <w:r w:rsidRPr="001A110F">
        <w:t xml:space="preserve"> </w:t>
      </w:r>
      <w:r>
        <w:t xml:space="preserve">resulting </w:t>
      </w:r>
      <w:r w:rsidRPr="001A110F">
        <w:t>effect size?</w:t>
      </w:r>
    </w:p>
    <w:p w14:paraId="6ACF05EF" w14:textId="1658D84A" w:rsidR="00CB1637" w:rsidRPr="001A110F" w:rsidRDefault="00CB1637" w:rsidP="00762219">
      <w:pPr>
        <w:numPr>
          <w:ilvl w:val="0"/>
          <w:numId w:val="3"/>
        </w:numPr>
        <w:ind w:left="1417"/>
      </w:pPr>
      <w:r w:rsidRPr="001A110F">
        <w:rPr>
          <w:b/>
        </w:rPr>
        <w:t>Generalisability.</w:t>
      </w:r>
      <w:r w:rsidRPr="00762219">
        <w:t xml:space="preserve"> </w:t>
      </w:r>
      <w:r w:rsidR="00ED13F5">
        <w:t>Apart from trained items, d</w:t>
      </w:r>
      <w:r w:rsidRPr="001A110F">
        <w:t xml:space="preserve">oes MIT </w:t>
      </w:r>
      <w:r>
        <w:t>enhance</w:t>
      </w:r>
      <w:r w:rsidRPr="001A110F">
        <w:t xml:space="preserve"> performance</w:t>
      </w:r>
      <w:r>
        <w:t xml:space="preserve"> </w:t>
      </w:r>
      <w:r w:rsidRPr="001A110F">
        <w:t>on untrained items</w:t>
      </w:r>
      <w:r>
        <w:t xml:space="preserve"> and, if so, does the resulting effect size demonstrate gains on measures of everyday communication ability</w:t>
      </w:r>
      <w:r w:rsidRPr="001A110F">
        <w:t>?</w:t>
      </w:r>
    </w:p>
    <w:p w14:paraId="2323A2B4" w14:textId="77777777" w:rsidR="00CB1637" w:rsidRPr="00DA3672" w:rsidRDefault="00CB1637" w:rsidP="0096096E">
      <w:pPr>
        <w:pStyle w:val="Heading1"/>
      </w:pPr>
      <w:bookmarkStart w:id="9" w:name="_8juvetbw9f48" w:colFirst="0" w:colLast="0"/>
      <w:bookmarkEnd w:id="9"/>
      <w:r w:rsidRPr="00DA3672">
        <w:t>Methods</w:t>
      </w:r>
    </w:p>
    <w:p w14:paraId="2925970D" w14:textId="77777777" w:rsidR="00CB1637" w:rsidRPr="00DA3672" w:rsidRDefault="00CB1637" w:rsidP="00B65411">
      <w:pPr>
        <w:pStyle w:val="Heading2"/>
      </w:pPr>
      <w:bookmarkStart w:id="10" w:name="_2xk47jdnt9fi" w:colFirst="0" w:colLast="0"/>
      <w:bookmarkStart w:id="11" w:name="_Ref77265200"/>
      <w:bookmarkEnd w:id="10"/>
      <w:r>
        <w:t xml:space="preserve">Eligibility </w:t>
      </w:r>
      <w:r w:rsidRPr="00DA3672">
        <w:t>criteria</w:t>
      </w:r>
      <w:bookmarkEnd w:id="11"/>
    </w:p>
    <w:p w14:paraId="2220A863" w14:textId="77777777" w:rsidR="00CB1637" w:rsidRPr="00DA3672" w:rsidRDefault="00CB1637" w:rsidP="00B65411">
      <w:pPr>
        <w:pStyle w:val="Heading3"/>
      </w:pPr>
      <w:bookmarkStart w:id="12" w:name="_byydop2148np" w:colFirst="0" w:colLast="0"/>
      <w:bookmarkEnd w:id="12"/>
      <w:r w:rsidRPr="00DA3672">
        <w:t>Inclusion criteria</w:t>
      </w:r>
    </w:p>
    <w:p w14:paraId="726ADCCA" w14:textId="77777777" w:rsidR="00FD4075" w:rsidRDefault="00FD4075" w:rsidP="00FD4075">
      <w:r>
        <w:t xml:space="preserve">We defined the following basic inclusion </w:t>
      </w:r>
      <w:r w:rsidRPr="00DA3672">
        <w:t>criteria</w:t>
      </w:r>
      <w:r>
        <w:t xml:space="preserve"> for studies to be considered for the present meta-analysis:</w:t>
      </w:r>
    </w:p>
    <w:p w14:paraId="4EA3F9BC" w14:textId="07840CD6" w:rsidR="00CB1637" w:rsidRDefault="00CB1637" w:rsidP="00B65411">
      <w:pPr>
        <w:pStyle w:val="ListParagraph"/>
        <w:numPr>
          <w:ilvl w:val="0"/>
          <w:numId w:val="27"/>
        </w:numPr>
      </w:pPr>
      <w:r>
        <w:t xml:space="preserve">empirical study that </w:t>
      </w:r>
      <w:r w:rsidRPr="00DA3672">
        <w:t>administered MIT</w:t>
      </w:r>
      <w:r>
        <w:t xml:space="preserve"> to </w:t>
      </w:r>
      <w:r w:rsidRPr="00DA3672">
        <w:t xml:space="preserve">adult </w:t>
      </w:r>
      <w:r w:rsidR="00ED13F5">
        <w:t xml:space="preserve">individuals </w:t>
      </w:r>
      <w:r w:rsidR="008238FE" w:rsidRPr="008238FE">
        <w:t xml:space="preserve">(age 18 or over) </w:t>
      </w:r>
      <w:r w:rsidR="00ED13F5">
        <w:t>with aphasia</w:t>
      </w:r>
      <w:r>
        <w:t>, with or without a control group</w:t>
      </w:r>
      <w:r w:rsidR="00ED13F5">
        <w:t>;</w:t>
      </w:r>
    </w:p>
    <w:p w14:paraId="03B073A6" w14:textId="0B2C2FFE" w:rsidR="00CB1637" w:rsidRDefault="00CB1637" w:rsidP="00B65411">
      <w:pPr>
        <w:pStyle w:val="ListParagraph"/>
        <w:numPr>
          <w:ilvl w:val="0"/>
          <w:numId w:val="27"/>
        </w:numPr>
      </w:pPr>
      <w:r>
        <w:t xml:space="preserve">language-related outcomes </w:t>
      </w:r>
      <w:r w:rsidR="00ED13F5">
        <w:t>in</w:t>
      </w:r>
      <w:r>
        <w:t xml:space="preserve"> </w:t>
      </w:r>
      <w:r w:rsidRPr="00DA3672">
        <w:t>pre</w:t>
      </w:r>
      <w:r w:rsidR="00ED13F5">
        <w:t>-</w:t>
      </w:r>
      <w:r w:rsidRPr="00DA3672">
        <w:t>post</w:t>
      </w:r>
      <w:r w:rsidR="00ED13F5">
        <w:t xml:space="preserve"> assessment;</w:t>
      </w:r>
    </w:p>
    <w:p w14:paraId="23514C52" w14:textId="61E60DD9" w:rsidR="00CB1637" w:rsidRPr="00DA3672" w:rsidRDefault="00ED13F5" w:rsidP="00B65411">
      <w:pPr>
        <w:pStyle w:val="ListParagraph"/>
        <w:numPr>
          <w:ilvl w:val="0"/>
          <w:numId w:val="27"/>
        </w:numPr>
      </w:pPr>
      <w:r>
        <w:t>publication</w:t>
      </w:r>
      <w:r w:rsidRPr="00DA3672">
        <w:t xml:space="preserve"> </w:t>
      </w:r>
      <w:r>
        <w:t>in</w:t>
      </w:r>
      <w:r w:rsidR="00CB1637" w:rsidRPr="00DA3672">
        <w:t xml:space="preserve"> peer</w:t>
      </w:r>
      <w:r w:rsidR="00CB1637">
        <w:t>-</w:t>
      </w:r>
      <w:r w:rsidR="00CB1637" w:rsidRPr="00DA3672">
        <w:t>reviewed journal</w:t>
      </w:r>
      <w:r>
        <w:t>.</w:t>
      </w:r>
    </w:p>
    <w:p w14:paraId="00E9B54B" w14:textId="7CAD2C6B" w:rsidR="00CB1637" w:rsidRPr="00DA3672" w:rsidRDefault="00CB1637" w:rsidP="00B65411">
      <w:r w:rsidRPr="00DA3672">
        <w:t xml:space="preserve">Despite the </w:t>
      </w:r>
      <w:r w:rsidR="00ED13F5">
        <w:t>limited</w:t>
      </w:r>
      <w:r w:rsidR="00ED13F5" w:rsidRPr="00DA3672">
        <w:t xml:space="preserve"> </w:t>
      </w:r>
      <w:r w:rsidRPr="00DA3672">
        <w:t xml:space="preserve">quality of evidence in non-RCT designs, we chose to </w:t>
      </w:r>
      <w:r w:rsidR="004524C3">
        <w:t xml:space="preserve">also </w:t>
      </w:r>
      <w:r w:rsidRPr="00DA3672">
        <w:t>include</w:t>
      </w:r>
      <w:r w:rsidR="00331C63">
        <w:t xml:space="preserve"> </w:t>
      </w:r>
      <w:r w:rsidR="004524C3" w:rsidRPr="00DA3672">
        <w:t xml:space="preserve">case </w:t>
      </w:r>
      <w:r w:rsidR="004524C3">
        <w:t>reports</w:t>
      </w:r>
      <w:r w:rsidR="00871CD0">
        <w:t xml:space="preserve"> with</w:t>
      </w:r>
      <w:r w:rsidR="00871CD0" w:rsidRPr="00871CD0">
        <w:t xml:space="preserve"> individual patient data</w:t>
      </w:r>
      <w:r w:rsidR="00871CD0">
        <w:t xml:space="preserve"> (IPD)</w:t>
      </w:r>
      <w:r w:rsidR="004524C3">
        <w:t>,</w:t>
      </w:r>
      <w:r w:rsidR="004524C3" w:rsidRPr="00DA3672">
        <w:t xml:space="preserve"> </w:t>
      </w:r>
      <w:r w:rsidRPr="00DA3672">
        <w:t>analys</w:t>
      </w:r>
      <w:r w:rsidR="004524C3">
        <w:t>ing</w:t>
      </w:r>
      <w:r w:rsidRPr="00DA3672">
        <w:t xml:space="preserve"> </w:t>
      </w:r>
      <w:r w:rsidR="00331C63">
        <w:t xml:space="preserve">those </w:t>
      </w:r>
      <w:r w:rsidR="00871CD0">
        <w:t xml:space="preserve">studies </w:t>
      </w:r>
      <w:r w:rsidRPr="00DA3672">
        <w:t>separately and comparatively</w:t>
      </w:r>
      <w:r w:rsidR="00871CD0">
        <w:t xml:space="preserve"> relative to RCTs</w:t>
      </w:r>
      <w:r w:rsidRPr="00DA3672">
        <w:t>.</w:t>
      </w:r>
    </w:p>
    <w:p w14:paraId="20DCA702" w14:textId="77777777" w:rsidR="00CB1637" w:rsidRPr="00DA3672" w:rsidRDefault="00CB1637" w:rsidP="00B65411">
      <w:pPr>
        <w:pStyle w:val="Heading3"/>
      </w:pPr>
      <w:bookmarkStart w:id="13" w:name="_e3j09sq1dkrn" w:colFirst="0" w:colLast="0"/>
      <w:bookmarkEnd w:id="13"/>
      <w:r w:rsidRPr="00DA3672">
        <w:t>Exclusion criteria</w:t>
      </w:r>
    </w:p>
    <w:p w14:paraId="4BFFCA60" w14:textId="59DBF6F2" w:rsidR="00CB1637" w:rsidRPr="00DA3672" w:rsidRDefault="00CB1637" w:rsidP="00B65411">
      <w:r>
        <w:t xml:space="preserve">After the removal of </w:t>
      </w:r>
      <w:r w:rsidRPr="00DA3672">
        <w:t>duplicate</w:t>
      </w:r>
      <w:r>
        <w:t xml:space="preserve"> items (see </w:t>
      </w:r>
      <w:r>
        <w:fldChar w:fldCharType="begin"/>
      </w:r>
      <w:r>
        <w:instrText xml:space="preserve"> REF _Ref75116915 \h  \* MERGEFORMAT </w:instrText>
      </w:r>
      <w:r>
        <w:fldChar w:fldCharType="separate"/>
      </w:r>
      <w:r w:rsidR="00445E86" w:rsidRPr="00445E86">
        <w:rPr>
          <w:i/>
        </w:rPr>
        <w:t>Literature search procedure</w:t>
      </w:r>
      <w:r>
        <w:fldChar w:fldCharType="end"/>
      </w:r>
      <w:r w:rsidR="00E64384">
        <w:t xml:space="preserve"> in the Supplementary Materials</w:t>
      </w:r>
      <w:r>
        <w:t>), the following exclusion criteria were applied to remaining</w:t>
      </w:r>
      <w:r w:rsidRPr="004E2D45">
        <w:t xml:space="preserve"> </w:t>
      </w:r>
      <w:r>
        <w:t>studies:</w:t>
      </w:r>
    </w:p>
    <w:p w14:paraId="36E8AB54" w14:textId="2C6A7D76" w:rsidR="00CB1637" w:rsidRPr="006D3B3B" w:rsidRDefault="00D60804" w:rsidP="00B65411">
      <w:pPr>
        <w:pStyle w:val="ListParagraph"/>
        <w:numPr>
          <w:ilvl w:val="0"/>
          <w:numId w:val="15"/>
        </w:numPr>
      </w:pPr>
      <w:r>
        <w:t>s</w:t>
      </w:r>
      <w:r w:rsidR="00CB1637" w:rsidRPr="00DA3672">
        <w:t>ubstantial variation from original MIT protocol</w:t>
      </w:r>
      <w:r w:rsidR="00CB1637">
        <w:t xml:space="preserve"> </w:t>
      </w:r>
      <w:r w:rsidR="00CB1637">
        <w:fldChar w:fldCharType="begin"/>
      </w:r>
      <w:r w:rsidR="00234BC4">
        <w:instrText xml:space="preserve"> ADDIN ZOTERO_ITEM CSL_CITATION {"citationID":"ssWTWdJ8","properties":{"formattedCitation":"(Albert et al., 1973)","plainCitation":"(Albert et al., 1973)","noteIndex":0},"citationItems":[{"id":"glhS9QgH/oDpEq86J","uris":["http://zotero.org/users/7270/items/KAWPME3D"],"uri":["http://zotero.org/users/7270/items/KAWPME3D"],"itemData":{"id":4849,"type":"article-journal","container-title":"Archives of Neurology","DOI":"10.1001/archneur.1973.00490260074018","ISSN":"0003-9942","issue":"2","language":"en","note":"00591","page":"130-131","source":"Crossref","title":"Melodic Intonation Therapy for Aphasia","volume":"29","author":[{"family":"Albert","given":"M. L."},{"family":"Sparks","given":"R. W."},{"family":"Helm","given":"N. A."}],"issued":{"date-parts":[["1973",8,1]]}}}],"schema":"https://github.com/citation-style-language/schema/raw/master/csl-citation.json"} </w:instrText>
      </w:r>
      <w:r w:rsidR="00CB1637">
        <w:fldChar w:fldCharType="separate"/>
      </w:r>
      <w:r w:rsidR="00E0238E" w:rsidRPr="00E0238E">
        <w:t>(Albert et al., 1973)</w:t>
      </w:r>
      <w:r w:rsidR="00CB1637">
        <w:fldChar w:fldCharType="end"/>
      </w:r>
      <w:r>
        <w:t xml:space="preserve">. </w:t>
      </w:r>
      <w:r w:rsidR="00CB1637">
        <w:t>W</w:t>
      </w:r>
      <w:r w:rsidR="00CB1637" w:rsidRPr="00DA3672">
        <w:t xml:space="preserve">e accepted </w:t>
      </w:r>
      <w:r w:rsidR="00CB1637" w:rsidRPr="00EA064B">
        <w:rPr>
          <w:i/>
        </w:rPr>
        <w:t>minor</w:t>
      </w:r>
      <w:r w:rsidR="00CB1637">
        <w:t xml:space="preserve"> </w:t>
      </w:r>
      <w:r w:rsidR="00C34A79">
        <w:t>changes</w:t>
      </w:r>
      <w:r w:rsidR="00C34A79" w:rsidRPr="00DA3672">
        <w:t xml:space="preserve"> </w:t>
      </w:r>
      <w:r w:rsidR="00C34A79">
        <w:t>to</w:t>
      </w:r>
      <w:r w:rsidR="00C34A79" w:rsidRPr="00DA3672">
        <w:t xml:space="preserve"> </w:t>
      </w:r>
      <w:r w:rsidR="00CB1637" w:rsidRPr="00DA3672">
        <w:t>th</w:t>
      </w:r>
      <w:r w:rsidR="00CB1637">
        <w:t>e MIT</w:t>
      </w:r>
      <w:r w:rsidR="00CB1637" w:rsidRPr="00DA3672">
        <w:t xml:space="preserve"> protocol</w:t>
      </w:r>
      <w:r w:rsidR="00CB1637">
        <w:t xml:space="preserve"> (</w:t>
      </w:r>
      <w:r w:rsidR="00CB1637" w:rsidRPr="00DA3672">
        <w:t xml:space="preserve">and examined the effect </w:t>
      </w:r>
      <w:r w:rsidR="00CB1637">
        <w:t xml:space="preserve">of the </w:t>
      </w:r>
      <w:r w:rsidR="00CB1637" w:rsidRPr="00DA3672">
        <w:t>categorical variable</w:t>
      </w:r>
      <w:r w:rsidR="00CB1637">
        <w:t xml:space="preserve">: </w:t>
      </w:r>
      <w:r w:rsidR="00CB1637" w:rsidRPr="00DA3672">
        <w:t xml:space="preserve">original </w:t>
      </w:r>
      <w:r w:rsidR="00CB1637" w:rsidRPr="002A1A74">
        <w:rPr>
          <w:i/>
        </w:rPr>
        <w:t>v</w:t>
      </w:r>
      <w:r w:rsidR="00C34A79" w:rsidRPr="002A1A74">
        <w:rPr>
          <w:i/>
        </w:rPr>
        <w:t>ersu</w:t>
      </w:r>
      <w:r w:rsidR="00CB1637" w:rsidRPr="002A1A74">
        <w:rPr>
          <w:i/>
        </w:rPr>
        <w:t>s</w:t>
      </w:r>
      <w:r w:rsidR="00CB1637" w:rsidRPr="00DA3672">
        <w:t xml:space="preserve"> modified MIT)</w:t>
      </w:r>
      <w:r w:rsidR="00CB1637">
        <w:t>, as long as the protocol met all of the following features:</w:t>
      </w:r>
    </w:p>
    <w:p w14:paraId="17019640" w14:textId="354BE528" w:rsidR="00CB1637" w:rsidRPr="00DA3672" w:rsidRDefault="00C34A79" w:rsidP="00B65411">
      <w:pPr>
        <w:pStyle w:val="ListParagraph"/>
        <w:numPr>
          <w:ilvl w:val="2"/>
          <w:numId w:val="15"/>
        </w:numPr>
      </w:pPr>
      <w:r>
        <w:t>melody-based vocal expression;</w:t>
      </w:r>
    </w:p>
    <w:p w14:paraId="32EDDBD5" w14:textId="77777777" w:rsidR="00C34A79" w:rsidRDefault="00C34A79" w:rsidP="00C34A79">
      <w:pPr>
        <w:pStyle w:val="ListParagraph"/>
        <w:numPr>
          <w:ilvl w:val="2"/>
          <w:numId w:val="15"/>
        </w:numPr>
      </w:pPr>
      <w:r w:rsidRPr="00DA3672">
        <w:t xml:space="preserve">some </w:t>
      </w:r>
      <w:r w:rsidR="006E1919">
        <w:t>form of</w:t>
      </w:r>
      <w:r w:rsidRPr="00DA3672">
        <w:t xml:space="preserve"> </w:t>
      </w:r>
      <w:r w:rsidR="006E1919">
        <w:t xml:space="preserve">rhythmic pacing (e.g., left-hand </w:t>
      </w:r>
      <w:r w:rsidRPr="00DA3672">
        <w:t>tapping</w:t>
      </w:r>
      <w:r w:rsidR="006E1919">
        <w:t>)</w:t>
      </w:r>
      <w:r>
        <w:t>;</w:t>
      </w:r>
    </w:p>
    <w:p w14:paraId="6A175843" w14:textId="3BA2F717" w:rsidR="00CB1637" w:rsidRPr="00DA3672" w:rsidRDefault="00C34A79" w:rsidP="00B65411">
      <w:pPr>
        <w:pStyle w:val="ListParagraph"/>
        <w:numPr>
          <w:ilvl w:val="2"/>
          <w:numId w:val="15"/>
        </w:numPr>
      </w:pPr>
      <w:r>
        <w:t>use of verbal utterances known from everyday communicative interaction</w:t>
      </w:r>
      <w:r w:rsidR="00D60804">
        <w:t>;</w:t>
      </w:r>
    </w:p>
    <w:p w14:paraId="0BF55AF1" w14:textId="64108D69" w:rsidR="00CB1637" w:rsidRPr="00F35E7F" w:rsidRDefault="00D60804" w:rsidP="00B65411">
      <w:pPr>
        <w:pStyle w:val="ListParagraph"/>
        <w:numPr>
          <w:ilvl w:val="0"/>
          <w:numId w:val="15"/>
        </w:numPr>
      </w:pPr>
      <w:r>
        <w:t>u</w:t>
      </w:r>
      <w:r w:rsidR="00CB1637">
        <w:t>nval</w:t>
      </w:r>
      <w:r w:rsidR="00CB1637" w:rsidRPr="00DA3672">
        <w:t xml:space="preserve">idated </w:t>
      </w:r>
      <w:r w:rsidR="00CB1637">
        <w:t>outcome</w:t>
      </w:r>
      <w:r w:rsidR="00860A7D">
        <w:t xml:space="preserve"> measure</w:t>
      </w:r>
      <w:r>
        <w:t>s</w:t>
      </w:r>
      <w:r w:rsidR="00C0458D">
        <w:t>;</w:t>
      </w:r>
      <w:r w:rsidR="00CB1637">
        <w:t xml:space="preserve"> </w:t>
      </w:r>
      <w:r w:rsidR="00C0458D">
        <w:t xml:space="preserve">no published or otherwise accessible </w:t>
      </w:r>
      <w:r w:rsidR="00CB1637">
        <w:t>validation study for the particular test</w:t>
      </w:r>
      <w:r w:rsidR="00C0458D">
        <w:t xml:space="preserve"> battery</w:t>
      </w:r>
      <w:r w:rsidR="00CB1637">
        <w:t xml:space="preserve">. </w:t>
      </w:r>
      <w:r w:rsidR="00860A7D">
        <w:t>Exception: if a study included both trained and untrained items for an unvalidated measure, we included it to determine the degree of generalisation by comparing performance on trained and untrained items;</w:t>
      </w:r>
    </w:p>
    <w:p w14:paraId="727029CB" w14:textId="4CD1BF4A" w:rsidR="00CB1637" w:rsidRPr="00DA3672" w:rsidRDefault="00D60804" w:rsidP="00A604A7">
      <w:pPr>
        <w:pStyle w:val="ListParagraph"/>
        <w:numPr>
          <w:ilvl w:val="0"/>
          <w:numId w:val="15"/>
        </w:numPr>
      </w:pPr>
      <w:r>
        <w:t>o</w:t>
      </w:r>
      <w:r w:rsidR="00CB1637" w:rsidRPr="00DA3672">
        <w:t>ther essential data not reported and</w:t>
      </w:r>
      <w:r>
        <w:t xml:space="preserve"> </w:t>
      </w:r>
      <w:r w:rsidR="00CB1637" w:rsidRPr="00DA3672">
        <w:t>/</w:t>
      </w:r>
      <w:r>
        <w:t xml:space="preserve"> </w:t>
      </w:r>
      <w:r w:rsidR="00CB1637" w:rsidRPr="00DA3672">
        <w:t>or not retrievable</w:t>
      </w:r>
      <w:r w:rsidR="00CB1637">
        <w:t>, even</w:t>
      </w:r>
      <w:r w:rsidR="00CB1637" w:rsidRPr="00DA3672">
        <w:t xml:space="preserve"> after contacting the authors</w:t>
      </w:r>
      <w:r w:rsidR="00EB6020">
        <w:t xml:space="preserve"> </w:t>
      </w:r>
      <w:r w:rsidR="00EB6020" w:rsidRPr="00EB6020">
        <w:t>(e.g., no sample size or standard error, insufficient information to compute an effect size)</w:t>
      </w:r>
      <w:r>
        <w:t>.</w:t>
      </w:r>
    </w:p>
    <w:p w14:paraId="54004A0E" w14:textId="149A4E24" w:rsidR="00CB1637" w:rsidRPr="00DA3672" w:rsidRDefault="009A6138" w:rsidP="00B65411">
      <w:pPr>
        <w:pStyle w:val="Heading3"/>
      </w:pPr>
      <w:r>
        <w:lastRenderedPageBreak/>
        <w:t>I</w:t>
      </w:r>
      <w:r w:rsidR="00CB1637" w:rsidRPr="00DA3672">
        <w:t xml:space="preserve">ncluded </w:t>
      </w:r>
      <w:r>
        <w:t xml:space="preserve">and excluded </w:t>
      </w:r>
      <w:r w:rsidR="00CB1637" w:rsidRPr="00DA3672">
        <w:t>studies</w:t>
      </w:r>
    </w:p>
    <w:p w14:paraId="1B21DBE2" w14:textId="260AE210" w:rsidR="00835CE9" w:rsidRPr="00780059" w:rsidRDefault="00CB1637" w:rsidP="00B65411">
      <w:r>
        <w:t xml:space="preserve">For a list of the </w:t>
      </w:r>
      <w:r w:rsidR="009A6138">
        <w:t xml:space="preserve">included studies, and also of the </w:t>
      </w:r>
      <w:r w:rsidR="00835CE9" w:rsidRPr="006A738F">
        <w:t>excluded (though initially included) studies</w:t>
      </w:r>
      <w:r>
        <w:t>, see</w:t>
      </w:r>
      <w:r w:rsidR="00E64384">
        <w:t xml:space="preserve"> the Supplementary Materials</w:t>
      </w:r>
      <w:r>
        <w:t>.</w:t>
      </w:r>
    </w:p>
    <w:p w14:paraId="148F3F96" w14:textId="77777777" w:rsidR="00CB1637" w:rsidRPr="00DA3672" w:rsidRDefault="00CB1637" w:rsidP="0096096E">
      <w:pPr>
        <w:pStyle w:val="Heading2"/>
      </w:pPr>
      <w:r w:rsidRPr="00DA3672">
        <w:t>Search strategy</w:t>
      </w:r>
    </w:p>
    <w:p w14:paraId="35FA60B6" w14:textId="56CD5974" w:rsidR="00A40BA9" w:rsidRPr="00DA3672" w:rsidRDefault="00CB1637" w:rsidP="006807CC">
      <w:r w:rsidRPr="00DA3672">
        <w:t xml:space="preserve">The literature search strategy was devised and implemented by authors TP and MZ. This was designed to obtain high search sensitivity, using both free-text and subject headings in databases, </w:t>
      </w:r>
      <w:r>
        <w:t xml:space="preserve">which </w:t>
      </w:r>
      <w:r w:rsidRPr="00DA3672">
        <w:t xml:space="preserve">were not restricted by language or publication form </w:t>
      </w:r>
      <w:r>
        <w:t xml:space="preserve"> </w:t>
      </w:r>
      <w:r>
        <w:fldChar w:fldCharType="begin"/>
      </w:r>
      <w:r w:rsidR="00234BC4">
        <w:instrText xml:space="preserve"> ADDIN ZOTERO_ITEM CSL_CITATION {"citationID":"WVQPh9mj","properties":{"formattedCitation":"(Higgins et al., 2021)","plainCitation":"(Higgins et al., 2021)","noteIndex":0},"citationItems":[{"id":"glhS9QgH/2IGZIx3v","uris":["http://zotero.org/users/7270/items/3G6AEKL6"],"uri":["http://zotero.org/users/7270/items/3G6AEKL6"],"itemData":{"id":13475,"type":"book","collection-title":"version 6.2","note":"00000","publisher":"Cochrane","title":"Cochrane Handbook for Systematic Reviews of Interventions","URL":"www.training.cochrane.org/handbook","editor":[{"family":"Higgins","given":"JPT"},{"family":"Thomas","given":"J"},{"family":"Chandler","given":"J"},{"family":"Cumpston","given":"M"},{"family":"Li","given":"T"},{"family":"Page","given":"MJ"},{"family":"Welch","given":"VA"}],"issued":{"date-parts":[["2021",2]]}}}],"schema":"https://github.com/citation-style-language/schema/raw/master/csl-citation.json"} </w:instrText>
      </w:r>
      <w:r>
        <w:fldChar w:fldCharType="separate"/>
      </w:r>
      <w:r w:rsidR="00E0238E" w:rsidRPr="00E0238E">
        <w:t>(Higgins et al., 2021)</w:t>
      </w:r>
      <w:r>
        <w:fldChar w:fldCharType="end"/>
      </w:r>
      <w:r w:rsidRPr="00DA3672">
        <w:t>.</w:t>
      </w:r>
      <w:r w:rsidR="00A40BA9">
        <w:t xml:space="preserve"> The full literature search procedure, including</w:t>
      </w:r>
      <w:r w:rsidR="006A738F" w:rsidRPr="006A738F">
        <w:t xml:space="preserve"> search terms and databases used, </w:t>
      </w:r>
      <w:r w:rsidR="00835CE9">
        <w:t xml:space="preserve">and </w:t>
      </w:r>
      <w:r w:rsidR="006A738F" w:rsidRPr="006A738F">
        <w:t xml:space="preserve">the PRISMA statement diagram, </w:t>
      </w:r>
      <w:r w:rsidR="00A40BA9">
        <w:t>is reported in the Supplementary Materials.</w:t>
      </w:r>
    </w:p>
    <w:p w14:paraId="2B02C403" w14:textId="77777777" w:rsidR="00CB1637" w:rsidRPr="00DA3672" w:rsidRDefault="00CB1637" w:rsidP="0096096E">
      <w:pPr>
        <w:pStyle w:val="Heading2"/>
      </w:pPr>
      <w:bookmarkStart w:id="14" w:name="_73oy38nsqsta" w:colFirst="0" w:colLast="0"/>
      <w:bookmarkStart w:id="15" w:name="_xthu2npbuohu" w:colFirst="0" w:colLast="0"/>
      <w:bookmarkStart w:id="16" w:name="_8k1c8oksnk9r" w:colFirst="0" w:colLast="0"/>
      <w:bookmarkEnd w:id="14"/>
      <w:bookmarkEnd w:id="15"/>
      <w:bookmarkEnd w:id="16"/>
      <w:r w:rsidRPr="00DA3672">
        <w:t>Study coding and double-coding</w:t>
      </w:r>
    </w:p>
    <w:p w14:paraId="24267757" w14:textId="77777777" w:rsidR="00CB1637" w:rsidRPr="00DA3672" w:rsidRDefault="00CB1637" w:rsidP="003E4C8F">
      <w:r w:rsidRPr="00DA3672">
        <w:t>All studies were coded by the first author (TP)</w:t>
      </w:r>
      <w:r>
        <w:t>. T</w:t>
      </w:r>
      <w:r w:rsidRPr="00DA3672">
        <w:t xml:space="preserve">wo </w:t>
      </w:r>
      <w:r>
        <w:t xml:space="preserve">of the </w:t>
      </w:r>
      <w:r w:rsidRPr="00DA3672">
        <w:t xml:space="preserve">authors (FH, TM) re-coded </w:t>
      </w:r>
      <w:r>
        <w:t>all studies,</w:t>
      </w:r>
      <w:r w:rsidRPr="00DA3672">
        <w:t xml:space="preserve"> verif</w:t>
      </w:r>
      <w:r>
        <w:t>ying</w:t>
      </w:r>
      <w:r w:rsidRPr="00DA3672">
        <w:t xml:space="preserve"> the cross-coder consistency. Agreement among the three coders occurred in a majority of cases, and any discrepancies found between coding sheets were solved by consensus. The ICCs (intraclass correlations) were &gt;0.9 in the remaining cases, such as errors arisen from numerically estimating data reported in plot format</w:t>
      </w:r>
      <w:r w:rsidRPr="0042510B">
        <w:t xml:space="preserve"> </w:t>
      </w:r>
      <w:r w:rsidRPr="00DA3672">
        <w:t>only.</w:t>
      </w:r>
    </w:p>
    <w:p w14:paraId="72BD0CAF" w14:textId="77777777" w:rsidR="00CB1637" w:rsidRPr="00DA3672" w:rsidRDefault="00CB1637" w:rsidP="0096096E">
      <w:pPr>
        <w:pStyle w:val="Heading2"/>
      </w:pPr>
      <w:bookmarkStart w:id="17" w:name="_rm5rofkxwz4j" w:colFirst="0" w:colLast="0"/>
      <w:bookmarkStart w:id="18" w:name="_Ref77264802"/>
      <w:bookmarkEnd w:id="17"/>
      <w:r w:rsidRPr="00DA3672">
        <w:t xml:space="preserve">Tests and </w:t>
      </w:r>
      <w:r>
        <w:t xml:space="preserve">outcome </w:t>
      </w:r>
      <w:r w:rsidRPr="00DA3672">
        <w:t>measures</w:t>
      </w:r>
      <w:r>
        <w:t xml:space="preserve"> in primary studies</w:t>
      </w:r>
      <w:bookmarkEnd w:id="18"/>
    </w:p>
    <w:p w14:paraId="1CBA1723" w14:textId="50A4F8B2" w:rsidR="001E1E15" w:rsidRDefault="001E1E15" w:rsidP="003E4C8F">
      <w:r>
        <w:t xml:space="preserve">Tables </w:t>
      </w:r>
      <w:r w:rsidR="009175C1">
        <w:t xml:space="preserve">in the Supplementary Materials </w:t>
      </w:r>
      <w:r w:rsidR="00CB1637" w:rsidRPr="00DA3672">
        <w:t>show</w:t>
      </w:r>
    </w:p>
    <w:p w14:paraId="63E5AD69" w14:textId="43EC6218" w:rsidR="003F050B" w:rsidRDefault="003F050B" w:rsidP="003F050B">
      <w:pPr>
        <w:pStyle w:val="ListParagraph"/>
        <w:numPr>
          <w:ilvl w:val="0"/>
          <w:numId w:val="30"/>
        </w:numPr>
      </w:pPr>
      <w:r>
        <w:t>A hierarchical categorisation scheme</w:t>
      </w:r>
      <w:r w:rsidRPr="00DA3672">
        <w:t xml:space="preserve"> show</w:t>
      </w:r>
      <w:r>
        <w:t>ing</w:t>
      </w:r>
      <w:r w:rsidRPr="00DA3672">
        <w:t xml:space="preserve"> how</w:t>
      </w:r>
      <w:r>
        <w:t xml:space="preserve">, for each of the target syndromes considered (aphasia and </w:t>
      </w:r>
      <w:r w:rsidRPr="00445597">
        <w:t>apraxia of speech</w:t>
      </w:r>
      <w:r>
        <w:t>),</w:t>
      </w:r>
      <w:r w:rsidRPr="00DA3672">
        <w:t xml:space="preserve"> the different measures </w:t>
      </w:r>
      <w:r>
        <w:t xml:space="preserve">(subtests) </w:t>
      </w:r>
      <w:r w:rsidRPr="00DA3672">
        <w:t xml:space="preserve">from the batteries of </w:t>
      </w:r>
      <w:r>
        <w:t xml:space="preserve">validated </w:t>
      </w:r>
      <w:r w:rsidRPr="00DA3672">
        <w:t>tests that we considered contributed to</w:t>
      </w:r>
      <w:r>
        <w:t>wards</w:t>
      </w:r>
      <w:r w:rsidRPr="00DA3672">
        <w:t xml:space="preserve"> the </w:t>
      </w:r>
      <w:r>
        <w:t xml:space="preserve">relevant linguistic </w:t>
      </w:r>
      <w:r w:rsidRPr="003F050B">
        <w:rPr>
          <w:i/>
        </w:rPr>
        <w:t>Abilities</w:t>
      </w:r>
      <w:r>
        <w:t xml:space="preserve">, and further towards the </w:t>
      </w:r>
      <w:r w:rsidRPr="00DA3672">
        <w:t>meta-analysed dependent variables</w:t>
      </w:r>
      <w:r>
        <w:t xml:space="preserve"> (which we deemed </w:t>
      </w:r>
      <w:r w:rsidRPr="003F050B">
        <w:rPr>
          <w:i/>
        </w:rPr>
        <w:t>Domains</w:t>
      </w:r>
      <w:r>
        <w:t>)</w:t>
      </w:r>
      <w:r w:rsidRPr="00DA3672">
        <w:t>.</w:t>
      </w:r>
    </w:p>
    <w:p w14:paraId="599C8BBC" w14:textId="2CB39A23" w:rsidR="00CB1637" w:rsidRDefault="003F050B" w:rsidP="003F050B">
      <w:pPr>
        <w:pStyle w:val="ListParagraph"/>
        <w:numPr>
          <w:ilvl w:val="0"/>
          <w:numId w:val="30"/>
        </w:numPr>
      </w:pPr>
      <w:r>
        <w:t>A</w:t>
      </w:r>
      <w:r w:rsidR="00CB1637" w:rsidRPr="00DA3672">
        <w:t>ll the tests reported in the primary studies considered, and the reason for excluding some of them.</w:t>
      </w:r>
    </w:p>
    <w:p w14:paraId="46AC9424" w14:textId="707A3B36" w:rsidR="00CB1637" w:rsidRDefault="00CB1637" w:rsidP="0096096E">
      <w:pPr>
        <w:pStyle w:val="Heading2"/>
      </w:pPr>
      <w:r w:rsidRPr="00DA3672">
        <w:t>MIT variants</w:t>
      </w:r>
      <w:r>
        <w:t xml:space="preserve"> </w:t>
      </w:r>
    </w:p>
    <w:p w14:paraId="1C3E792F" w14:textId="6E3DC5B0" w:rsidR="005D5D27" w:rsidRPr="005D5D27" w:rsidRDefault="005D5D27" w:rsidP="005D5D27">
      <w:r w:rsidRPr="005D5D27">
        <w:t xml:space="preserve">The included MIT variants were: SIPARI, Music therapy (sic!), Singing therapy, Speech–Music Therapy for Aphasia (SMTA), Modified Melodic Intonation Therapy (MMIT). The excluded variants </w:t>
      </w:r>
      <w:r w:rsidR="00117484">
        <w:t xml:space="preserve">(cf exclusion criteria) </w:t>
      </w:r>
      <w:r w:rsidRPr="005D5D27">
        <w:t xml:space="preserve">were: choir therapy, metrical pacing technique (MPT), music therapy combined with SLT, </w:t>
      </w:r>
      <w:commentRangeStart w:id="19"/>
      <w:r w:rsidRPr="005D5D27">
        <w:t>Modified Melodic Intonation Therapy (MMIT)</w:t>
      </w:r>
      <w:commentRangeEnd w:id="19"/>
      <w:r w:rsidR="00117484">
        <w:rPr>
          <w:rStyle w:val="CommentReference"/>
        </w:rPr>
        <w:commentReference w:id="19"/>
      </w:r>
      <w:r w:rsidR="00117484">
        <w:t>.</w:t>
      </w:r>
    </w:p>
    <w:p w14:paraId="1D834298" w14:textId="77777777" w:rsidR="00CB1637" w:rsidRPr="00DA3672" w:rsidRDefault="00CB1637" w:rsidP="0096096E">
      <w:pPr>
        <w:pStyle w:val="Heading2"/>
      </w:pPr>
      <w:bookmarkStart w:id="20" w:name="meta-analysis-methods"/>
      <w:bookmarkEnd w:id="20"/>
      <w:r w:rsidRPr="00DA3672">
        <w:t>Meta-analysis methods</w:t>
      </w:r>
    </w:p>
    <w:p w14:paraId="4F9E7D16" w14:textId="77777777" w:rsidR="00CB1637" w:rsidRPr="00DA3672" w:rsidRDefault="00CB1637" w:rsidP="0096096E">
      <w:pPr>
        <w:pStyle w:val="Heading3"/>
      </w:pPr>
      <w:bookmarkStart w:id="21" w:name="outcome-metric"/>
      <w:bookmarkEnd w:id="21"/>
      <w:r>
        <w:t>Computed o</w:t>
      </w:r>
      <w:r w:rsidRPr="00DA3672">
        <w:t>utcome metric</w:t>
      </w:r>
    </w:p>
    <w:p w14:paraId="0E3193DB" w14:textId="07681487" w:rsidR="00CB1637" w:rsidRDefault="00EB6020" w:rsidP="003E4C8F">
      <w:r w:rsidRPr="00DA3672">
        <w:t>To maximi</w:t>
      </w:r>
      <w:r>
        <w:t>s</w:t>
      </w:r>
      <w:r w:rsidRPr="00DA3672">
        <w:t xml:space="preserve">e comparability of effects across studies, we used change scores from </w:t>
      </w:r>
      <w:r>
        <w:t xml:space="preserve">pre-test </w:t>
      </w:r>
      <w:r w:rsidRPr="00DA3672">
        <w:t xml:space="preserve">to post-test as the outcome variable, expressed in </w:t>
      </w:r>
      <w:r w:rsidRPr="00DA3672">
        <w:rPr>
          <w:i/>
          <w:iCs/>
        </w:rPr>
        <w:t>z</w:t>
      </w:r>
      <w:r w:rsidRPr="00DA3672">
        <w:t xml:space="preserve">-scores. For group-level </w:t>
      </w:r>
      <w:r>
        <w:t>studies (the RCTs in the current analyses)</w:t>
      </w:r>
      <w:r w:rsidRPr="00DA3672">
        <w:t xml:space="preserve">, we </w:t>
      </w:r>
      <w:r>
        <w:t>standardis</w:t>
      </w:r>
      <w:r w:rsidRPr="00DA3672">
        <w:t xml:space="preserve">ed </w:t>
      </w:r>
      <w:r w:rsidRPr="00DA3672">
        <w:rPr>
          <w:i/>
          <w:iCs/>
        </w:rPr>
        <w:t>z</w:t>
      </w:r>
      <w:r w:rsidRPr="00DA3672">
        <w:t xml:space="preserve">-scores using pooled </w:t>
      </w:r>
      <w:r>
        <w:t xml:space="preserve">pre-test </w:t>
      </w:r>
      <w:r w:rsidRPr="00DA3672">
        <w:t xml:space="preserve">standard deviation across control and treatment groups. For </w:t>
      </w:r>
      <w:r>
        <w:t xml:space="preserve">individual patient data studies (the </w:t>
      </w:r>
      <w:r w:rsidRPr="00DA3672">
        <w:t xml:space="preserve">case </w:t>
      </w:r>
      <w:r>
        <w:t>reports in the current analyses)</w:t>
      </w:r>
      <w:r w:rsidRPr="00DA3672">
        <w:t xml:space="preserve">, we computed </w:t>
      </w:r>
      <w:r w:rsidRPr="00DA3672">
        <w:rPr>
          <w:i/>
          <w:iCs/>
        </w:rPr>
        <w:t>z</w:t>
      </w:r>
      <w:r w:rsidRPr="00DA3672">
        <w:t>-scores in one of three ways.</w:t>
      </w:r>
      <w:r w:rsidR="00CB1637" w:rsidRPr="00DA3672">
        <w:t xml:space="preserve"> For studies that reported results as </w:t>
      </w:r>
      <w:r w:rsidR="00CB1637" w:rsidRPr="00DA3672">
        <w:rPr>
          <w:i/>
          <w:iCs/>
        </w:rPr>
        <w:t>z</w:t>
      </w:r>
      <w:r w:rsidR="00CB1637" w:rsidRPr="00DA3672">
        <w:t xml:space="preserve">-scores (e.g., based on test norms), we used the </w:t>
      </w:r>
      <w:r w:rsidR="00CB1637" w:rsidRPr="00DA3672">
        <w:rPr>
          <w:i/>
          <w:iCs/>
        </w:rPr>
        <w:t>z</w:t>
      </w:r>
      <w:r w:rsidR="00CB1637" w:rsidRPr="00DA3672">
        <w:t xml:space="preserve">-scores directly. For studies that reported results as percentile scores (e.g., based on test norms), we converted these to </w:t>
      </w:r>
      <w:r w:rsidR="00CB1637" w:rsidRPr="00DA3672">
        <w:rPr>
          <w:i/>
          <w:iCs/>
        </w:rPr>
        <w:t>z</w:t>
      </w:r>
      <w:r w:rsidR="00CB1637" w:rsidRPr="00DA3672">
        <w:t xml:space="preserve">-scores using the quantiles of the standard Normal distribution. For other studies, we estimated </w:t>
      </w:r>
      <w:r w:rsidR="00CB1637" w:rsidRPr="00DA3672">
        <w:rPr>
          <w:i/>
          <w:iCs/>
        </w:rPr>
        <w:t>z</w:t>
      </w:r>
      <w:r w:rsidR="00CB1637" w:rsidRPr="00DA3672">
        <w:t xml:space="preserve">-scores using the following procedure. We </w:t>
      </w:r>
      <w:r w:rsidR="00CB1637" w:rsidRPr="00DA3672">
        <w:lastRenderedPageBreak/>
        <w:t xml:space="preserve">first converted </w:t>
      </w:r>
      <w:r w:rsidR="00CB1637">
        <w:t xml:space="preserve">normalised </w:t>
      </w:r>
      <w:r w:rsidR="00CB1637" w:rsidRPr="00DA3672">
        <w:t xml:space="preserve">raw scores to reflect the proportion of the maximum possible score </w:t>
      </w:r>
      <w:r w:rsidR="00CB1637">
        <w:fldChar w:fldCharType="begin"/>
      </w:r>
      <w:r w:rsidR="00234BC4">
        <w:instrText xml:space="preserve"> ADDIN ZOTERO_ITEM CSL_CITATION {"citationID":"1CVyCH0z","properties":{"formattedCitation":"(POMP; Cohen et al., 1999)","plainCitation":"(POMP; Cohen et al., 1999)","noteIndex":0},"citationItems":[{"id":59383,"uris":["http://zotero.org/users/1386342/items/YHVIKDSG"],"uri":["http://zotero.org/users/1386342/items/YHVIKDSG"],"itemData":{"id":59383,"type":"article-journal","abstract":"Many areas of the behavioral sciences have few measures that are accepted as the standard for the operationalization of a construct. One consequence is that there is hardly ever an articulated and understood framework for the units of the measures that are employed. Without meaningful measurement units, theoretical formulations are limited to statements of the direction of an effect or association, or to effects expressed in standardized units. Thus the long term scientific goal of generation of laws expressing the relationships among variables in scale units is greatly hindered. This article reviews alternative methods of scoring a scale. Two recent journal volumes are surveyed with regard to current scoring practices. Alternative methods of scoring are evaluated against seven articulated criteria representing the information conveyed by each in an illustrative example. Converting scores to the percent of maximum possible score (POMP) is shown to provide useful additional information in many cases.","container-title":"Multivariate Behavioral Research","DOI":"10.1207/S15327906MBR3403_2","ISSN":"0027-3171","issue":"3","note":"Citation key: Cohen1999POMPscores\npublisher: Routledge\n_eprint: https://doi.org/10.1207/S15327906MBR3403_2","page":"315-346","source":"Taylor and Francis+NEJM","title":"The problem of units and the circumstance for POMP","URL":"https://doi.org/10.1207/S15327906MBR3403_2","volume":"34","author":[{"family":"Cohen","given":"Patricia"},{"family":"Cohen","given":"Jacob"},{"family":"Aiken","given":"Leona S."},{"family":"West","given":"Stephen G."}],"accessed":{"date-parts":[["2020",4,26]]},"issued":{"date-parts":[["1999",7,1]]}},"prefix":"POMP;"}],"schema":"https://github.com/citation-style-language/schema/raw/master/csl-citation.json"} </w:instrText>
      </w:r>
      <w:r w:rsidR="00CB1637">
        <w:fldChar w:fldCharType="separate"/>
      </w:r>
      <w:r w:rsidR="00E0238E" w:rsidRPr="00E0238E">
        <w:t>(POMP; Cohen et al., 1999)</w:t>
      </w:r>
      <w:r w:rsidR="00CB1637">
        <w:fldChar w:fldCharType="end"/>
      </w:r>
      <w:r w:rsidR="00CB1637" w:rsidRPr="00DA3672">
        <w:t>.</w:t>
      </w:r>
      <w:r w:rsidR="00CB1637" w:rsidRPr="00B55982">
        <w:rPr>
          <w:rStyle w:val="FootnoteReference"/>
        </w:rPr>
        <w:footnoteReference w:id="1"/>
      </w:r>
      <w:r w:rsidR="00CB1637" w:rsidRPr="00DA3672">
        <w:t xml:space="preserve"> Next, we estimated a three-level random-intercept model for the </w:t>
      </w:r>
      <w:r w:rsidR="00CB1637">
        <w:t xml:space="preserve">pre-test </w:t>
      </w:r>
      <w:r w:rsidR="00CB1637" w:rsidRPr="00DA3672">
        <w:t>POMP scores, with individual test scores nested within patients nested within studies</w:t>
      </w:r>
      <w:r w:rsidR="00CB1637">
        <w:t xml:space="preserve"> (see </w:t>
      </w:r>
      <w:r w:rsidR="00CB1637">
        <w:fldChar w:fldCharType="begin"/>
      </w:r>
      <w:r w:rsidR="00CB1637">
        <w:instrText xml:space="preserve"> REF _Ref77263971 \h </w:instrText>
      </w:r>
      <w:r w:rsidR="00CB1637">
        <w:fldChar w:fldCharType="separate"/>
      </w:r>
      <w:r w:rsidR="00445E86">
        <w:t xml:space="preserve">Figure </w:t>
      </w:r>
      <w:r w:rsidR="00445E86">
        <w:rPr>
          <w:noProof/>
        </w:rPr>
        <w:t>1</w:t>
      </w:r>
      <w:r w:rsidR="00CB1637">
        <w:fldChar w:fldCharType="end"/>
      </w:r>
      <w:r w:rsidR="00CB1637">
        <w:t>)</w:t>
      </w:r>
      <w:r w:rsidR="00CB1637" w:rsidRPr="00DA3672">
        <w:t xml:space="preserve">. From these models, we used the population intercept as the estimated POMP score </w:t>
      </w:r>
      <w:r w:rsidR="00CB1637" w:rsidRPr="00B7515B">
        <w:rPr>
          <w:i/>
        </w:rPr>
        <w:t>mean</w:t>
      </w:r>
      <w:r w:rsidR="00CB1637">
        <w:t>,</w:t>
      </w:r>
      <w:r w:rsidR="00CB1637" w:rsidRPr="00DA3672">
        <w:t xml:space="preserve"> and the patient-level random effects standard deviation as the estimated POMP score </w:t>
      </w:r>
      <w:r w:rsidR="00CB1637" w:rsidRPr="00DA3672">
        <w:rPr>
          <w:i/>
          <w:iCs/>
        </w:rPr>
        <w:t>SD</w:t>
      </w:r>
      <w:r w:rsidR="00CB1637" w:rsidRPr="007C4E11">
        <w:rPr>
          <w:iCs/>
        </w:rPr>
        <w:t xml:space="preserve"> (</w:t>
      </w:r>
      <w:r w:rsidR="00CB1637" w:rsidRPr="00B7515B">
        <w:t>τ</w:t>
      </w:r>
      <w:r w:rsidR="00CB1637" w:rsidRPr="007C4E11">
        <w:rPr>
          <w:iCs/>
        </w:rPr>
        <w:t>)</w:t>
      </w:r>
      <w:r w:rsidR="00CB1637" w:rsidRPr="00DA3672">
        <w:t xml:space="preserve">. We </w:t>
      </w:r>
      <w:r w:rsidR="00CB1637">
        <w:t xml:space="preserve">then </w:t>
      </w:r>
      <w:r w:rsidR="00CB1637" w:rsidRPr="00DA3672">
        <w:t xml:space="preserve">used this </w:t>
      </w:r>
      <w:r w:rsidR="00CB1637" w:rsidRPr="00B7515B">
        <w:rPr>
          <w:i/>
        </w:rPr>
        <w:t>mean</w:t>
      </w:r>
      <w:r w:rsidR="00CB1637" w:rsidRPr="00DA3672">
        <w:t xml:space="preserve"> and </w:t>
      </w:r>
      <w:r w:rsidR="00CB1637" w:rsidRPr="00DA3672">
        <w:rPr>
          <w:i/>
          <w:iCs/>
        </w:rPr>
        <w:t>SD</w:t>
      </w:r>
      <w:r w:rsidR="00CB1637" w:rsidRPr="00DA3672">
        <w:t xml:space="preserve"> to </w:t>
      </w:r>
      <w:r w:rsidR="00CB1637">
        <w:t>standardis</w:t>
      </w:r>
      <w:r w:rsidR="00CB1637" w:rsidRPr="00DA3672">
        <w:t xml:space="preserve">e the </w:t>
      </w:r>
      <w:r w:rsidR="00CB1637">
        <w:t xml:space="preserve">pre-test </w:t>
      </w:r>
      <w:r w:rsidR="00CB1637" w:rsidRPr="00DA3672">
        <w:t>and post-test POMP scores.</w:t>
      </w:r>
    </w:p>
    <w:p w14:paraId="1F01EA63" w14:textId="748ED98F" w:rsidR="00CB1637" w:rsidRDefault="002360D7" w:rsidP="00F94F41">
      <w:pPr>
        <w:keepNext/>
      </w:pPr>
      <w:r w:rsidRPr="005A7B64">
        <w:rPr>
          <w:noProof/>
          <w:lang w:val="de-DE" w:eastAsia="de-DE"/>
        </w:rPr>
        <w:drawing>
          <wp:inline distT="0" distB="0" distL="0" distR="0" wp14:anchorId="156F1CFF" wp14:editId="7F68DA62">
            <wp:extent cx="5473065" cy="975995"/>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3065" cy="975995"/>
                    </a:xfrm>
                    <a:prstGeom prst="rect">
                      <a:avLst/>
                    </a:prstGeom>
                    <a:noFill/>
                    <a:ln>
                      <a:noFill/>
                    </a:ln>
                  </pic:spPr>
                </pic:pic>
              </a:graphicData>
            </a:graphic>
          </wp:inline>
        </w:drawing>
      </w:r>
    </w:p>
    <w:p w14:paraId="2789A9CA" w14:textId="2B2F2013" w:rsidR="00CB1637" w:rsidRDefault="00CB1637" w:rsidP="00F94F41">
      <w:pPr>
        <w:pStyle w:val="Caption"/>
      </w:pPr>
      <w:bookmarkStart w:id="22" w:name="_Ref77263971"/>
      <w:r>
        <w:t xml:space="preserve">Figure </w:t>
      </w:r>
      <w:r>
        <w:fldChar w:fldCharType="begin"/>
      </w:r>
      <w:r>
        <w:instrText xml:space="preserve"> SEQ Figure \* ARABIC </w:instrText>
      </w:r>
      <w:r>
        <w:fldChar w:fldCharType="separate"/>
      </w:r>
      <w:r w:rsidR="00445E86">
        <w:rPr>
          <w:noProof/>
        </w:rPr>
        <w:t>1</w:t>
      </w:r>
      <w:r>
        <w:fldChar w:fldCharType="end"/>
      </w:r>
      <w:bookmarkEnd w:id="22"/>
      <w:r>
        <w:t>:</w:t>
      </w:r>
      <w:r w:rsidRPr="00F94F41">
        <w:t xml:space="preserve"> </w:t>
      </w:r>
      <w:r w:rsidRPr="00B7515B">
        <w:t>Three-level model employed, with SDs (τ) at study-, patient- and measure-level.</w:t>
      </w:r>
    </w:p>
    <w:p w14:paraId="67436B58" w14:textId="77777777" w:rsidR="00CB1637" w:rsidRPr="00DA3672" w:rsidRDefault="00CB1637" w:rsidP="003E4C8F"/>
    <w:p w14:paraId="2079FB51" w14:textId="61E3C99A" w:rsidR="00CB1637" w:rsidRPr="00DA3672" w:rsidRDefault="00CB1637" w:rsidP="0096096E">
      <w:pPr>
        <w:pStyle w:val="Heading3"/>
      </w:pPr>
      <w:bookmarkStart w:id="23" w:name="group-level-rct"/>
      <w:bookmarkEnd w:id="23"/>
      <w:r w:rsidRPr="00DA3672">
        <w:t>RCT</w:t>
      </w:r>
      <w:r>
        <w:t>s</w:t>
      </w:r>
    </w:p>
    <w:p w14:paraId="02AB1EEE" w14:textId="7085D310" w:rsidR="00CB1637" w:rsidRPr="00DA3672" w:rsidRDefault="003D0D95" w:rsidP="003E4C8F">
      <w:r>
        <w:t xml:space="preserve">All </w:t>
      </w:r>
      <w:r w:rsidRPr="00DA3672">
        <w:t>RCT</w:t>
      </w:r>
      <w:r>
        <w:t>s were reported at the group-level. W</w:t>
      </w:r>
      <w:r w:rsidRPr="00DA3672">
        <w:t xml:space="preserve">e computed effect sizes </w:t>
      </w:r>
      <w:r w:rsidR="00CB1637" w:rsidRPr="00DA3672">
        <w:t xml:space="preserve">as the pretest-posttest-control group Hedges’ </w:t>
      </w:r>
      <w:r w:rsidR="00CB1637" w:rsidRPr="00DA3672">
        <w:rPr>
          <w:i/>
          <w:iCs/>
        </w:rPr>
        <w:t>g</w:t>
      </w:r>
      <w:r w:rsidR="00CB1637" w:rsidRPr="00DA3672">
        <w:t xml:space="preserve">: </w:t>
      </w:r>
      <m:oMath>
        <m:sSub>
          <m:sSubPr>
            <m:ctrlPr>
              <w:rPr>
                <w:rFonts w:ascii="Cambria Math" w:hAnsi="Cambria Math"/>
                <w:i/>
              </w:rPr>
            </m:ctrlPr>
          </m:sSubPr>
          <m:e>
            <m:r>
              <w:rPr>
                <w:rFonts w:ascii="Cambria Math" w:hAnsi="Cambria Math"/>
              </w:rPr>
              <m:t>g</m:t>
            </m:r>
          </m:e>
          <m:sub>
            <m:r>
              <w:rPr>
                <w:rFonts w:ascii="Cambria Math" w:hAnsi="Cambria Math"/>
              </w:rPr>
              <m:t>ppc</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rea</m:t>
                </m:r>
                <m:sSub>
                  <m:sSubPr>
                    <m:ctrlPr>
                      <w:rPr>
                        <w:rFonts w:ascii="Cambria Math" w:hAnsi="Cambria Math"/>
                        <w:i/>
                      </w:rPr>
                    </m:ctrlPr>
                  </m:sSubPr>
                  <m:e>
                    <m:r>
                      <w:rPr>
                        <w:rFonts w:ascii="Cambria Math" w:hAnsi="Cambria Math"/>
                      </w:rPr>
                      <m:t>t</m:t>
                    </m:r>
                  </m:e>
                  <m:sub>
                    <m:r>
                      <w:rPr>
                        <w:rFonts w:ascii="Cambria Math" w:hAnsi="Cambria Math"/>
                      </w:rPr>
                      <m:t>post</m:t>
                    </m:r>
                  </m:sub>
                </m:sSub>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rea</m:t>
                </m:r>
                <m:sSub>
                  <m:sSubPr>
                    <m:ctrlPr>
                      <w:rPr>
                        <w:rFonts w:ascii="Cambria Math" w:hAnsi="Cambria Math"/>
                        <w:i/>
                      </w:rPr>
                    </m:ctrlPr>
                  </m:sSubPr>
                  <m:e>
                    <m:r>
                      <w:rPr>
                        <w:rFonts w:ascii="Cambria Math" w:hAnsi="Cambria Math"/>
                      </w:rPr>
                      <m:t>t</m:t>
                    </m:r>
                  </m:e>
                  <m:sub>
                    <m:r>
                      <w:rPr>
                        <w:rFonts w:ascii="Cambria Math" w:hAnsi="Cambria Math"/>
                      </w:rPr>
                      <m:t>pre</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cont</m:t>
                </m:r>
                <m:sSub>
                  <m:sSubPr>
                    <m:ctrlPr>
                      <w:rPr>
                        <w:rFonts w:ascii="Cambria Math" w:hAnsi="Cambria Math"/>
                        <w:i/>
                      </w:rPr>
                    </m:ctrlPr>
                  </m:sSubPr>
                  <m:e>
                    <m:r>
                      <w:rPr>
                        <w:rFonts w:ascii="Cambria Math" w:hAnsi="Cambria Math"/>
                      </w:rPr>
                      <m:t>r</m:t>
                    </m:r>
                  </m:e>
                  <m:sub>
                    <m:r>
                      <w:rPr>
                        <w:rFonts w:ascii="Cambria Math" w:hAnsi="Cambria Math"/>
                      </w:rPr>
                      <m:t>post</m:t>
                    </m:r>
                  </m:sub>
                </m:sSub>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nt</m:t>
                </m:r>
                <m:sSub>
                  <m:sSubPr>
                    <m:ctrlPr>
                      <w:rPr>
                        <w:rFonts w:ascii="Cambria Math" w:hAnsi="Cambria Math"/>
                        <w:i/>
                      </w:rPr>
                    </m:ctrlPr>
                  </m:sSubPr>
                  <m:e>
                    <m:r>
                      <w:rPr>
                        <w:rFonts w:ascii="Cambria Math" w:hAnsi="Cambria Math"/>
                      </w:rPr>
                      <m:t>r</m:t>
                    </m:r>
                  </m:e>
                  <m:sub>
                    <m:r>
                      <w:rPr>
                        <w:rFonts w:ascii="Cambria Math" w:hAnsi="Cambria Math"/>
                      </w:rPr>
                      <m:t>pre</m:t>
                    </m:r>
                  </m:sub>
                </m:sSub>
              </m:sub>
            </m:sSub>
          </m:e>
        </m:d>
      </m:oMath>
      <w:r w:rsidR="00CB1637" w:rsidRPr="00755841">
        <w:fldChar w:fldCharType="begin"/>
      </w:r>
      <w:r w:rsidR="00CB1637" w:rsidRPr="00755841">
        <w:instrText xml:space="preserve"> QUOTE </w:instrText>
      </w:r>
      <w:r w:rsidR="002360D7" w:rsidRPr="005A7B64">
        <w:rPr>
          <w:noProof/>
          <w:lang w:val="de-DE" w:eastAsia="de-DE"/>
        </w:rPr>
        <w:drawing>
          <wp:inline distT="0" distB="0" distL="0" distR="0" wp14:anchorId="62B81776" wp14:editId="38F9524F">
            <wp:extent cx="3091180" cy="28003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91180" cy="280035"/>
                    </a:xfrm>
                    <a:prstGeom prst="rect">
                      <a:avLst/>
                    </a:prstGeom>
                    <a:noFill/>
                    <a:ln>
                      <a:noFill/>
                    </a:ln>
                  </pic:spPr>
                </pic:pic>
              </a:graphicData>
            </a:graphic>
          </wp:inline>
        </w:drawing>
      </w:r>
      <w:r w:rsidR="00CB1637" w:rsidRPr="00755841">
        <w:instrText xml:space="preserve"> </w:instrText>
      </w:r>
      <w:r w:rsidR="00CB1637" w:rsidRPr="00755841">
        <w:fldChar w:fldCharType="separate"/>
      </w:r>
      <w:r w:rsidR="00445E86" w:rsidRPr="005A7B64">
        <w:rPr>
          <w:noProof/>
          <w:lang w:val="de-DE" w:eastAsia="de-DE"/>
        </w:rPr>
        <w:drawing>
          <wp:inline distT="0" distB="0" distL="0" distR="0" wp14:anchorId="483A722C" wp14:editId="053ACB7E">
            <wp:extent cx="3091180" cy="28003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91180" cy="280035"/>
                    </a:xfrm>
                    <a:prstGeom prst="rect">
                      <a:avLst/>
                    </a:prstGeom>
                    <a:noFill/>
                    <a:ln>
                      <a:noFill/>
                    </a:ln>
                  </pic:spPr>
                </pic:pic>
              </a:graphicData>
            </a:graphic>
          </wp:inline>
        </w:drawing>
      </w:r>
      <w:r w:rsidR="00CB1637" w:rsidRPr="00755841">
        <w:fldChar w:fldCharType="end"/>
      </w:r>
      <w:r w:rsidR="00CB1637" w:rsidRPr="00DA3672">
        <w:t xml:space="preserve"> </w:t>
      </w:r>
      <w:r w:rsidR="00CB1637">
        <w:fldChar w:fldCharType="begin"/>
      </w:r>
      <w:r w:rsidR="00234BC4">
        <w:instrText xml:space="preserve"> ADDIN ZOTERO_ITEM CSL_CITATION {"citationID":"irZxQIj8","properties":{"formattedCitation":"(Morris, 2008)","plainCitation":"(Morris, 2008)","noteIndex":0},"citationItems":[{"id":61800,"uris":["http://zotero.org/users/1386342/items/KBL45S35"],"uri":["http://zotero.org/users/1386342/items/KBL45S35"],"itemData":{"id":61800,"type":"article-journal","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container-title":"Organizational Research Methods","DOI":"10.1177/1094428106291059","ISSN":"1094-4281","issue":"2","journalAbbreviation":"Org. Res. Meth.","language":"en","note":"publisher: SAGE Publications Inc","page":"364-386","source":"SAGE Journals","title":"Estimating effect sizes from pretest-posttest-control group designs","URL":"https://doi.org/10.1177/1094428106291059","volume":"11","author":[{"family":"Morris","given":"Scott B."}],"accessed":{"date-parts":[["2021",6,11]]},"issued":{"date-parts":[["2008",4,1]]}}}],"schema":"https://github.com/citation-style-language/schema/raw/master/csl-citation.json"} </w:instrText>
      </w:r>
      <w:r w:rsidR="00CB1637">
        <w:fldChar w:fldCharType="separate"/>
      </w:r>
      <w:r w:rsidR="00E0238E" w:rsidRPr="00E0238E">
        <w:t>(Morris, 2008)</w:t>
      </w:r>
      <w:r w:rsidR="00CB1637">
        <w:fldChar w:fldCharType="end"/>
      </w:r>
      <w:r w:rsidR="00CB1637" w:rsidRPr="00DA3672">
        <w:t xml:space="preserve">. We computed the variance for each </w:t>
      </w:r>
      <w:r w:rsidR="00CB1637" w:rsidRPr="00DA3672">
        <w:rPr>
          <w:i/>
          <w:iCs/>
        </w:rPr>
        <w:t>g</w:t>
      </w:r>
      <w:r w:rsidR="00CB1637" w:rsidRPr="00DA3672">
        <w:t xml:space="preserve"> using the method of Morris (2008). We estimated multi</w:t>
      </w:r>
      <w:r w:rsidR="00CB1637">
        <w:t>-</w:t>
      </w:r>
      <w:r w:rsidR="00CB1637" w:rsidRPr="00DA3672">
        <w:t xml:space="preserve">level mixed effects meta-regression models to account for effect size dependency, with random intercepts for each study. We first fit an overall meta-analysis combining all effect sizes. Second, we fit additional meta-regression models including potential moderator variables. For these meta-regression models, we included random slopes for the </w:t>
      </w:r>
      <w:r w:rsidR="00CB1637" w:rsidRPr="00C3345A">
        <w:rPr>
          <w:i/>
        </w:rPr>
        <w:t>Domain</w:t>
      </w:r>
      <w:r w:rsidR="00CB1637" w:rsidRPr="00DA3672">
        <w:t xml:space="preserve"> moderator</w:t>
      </w:r>
      <w:r w:rsidR="00CB1637">
        <w:t>,</w:t>
      </w:r>
      <w:r w:rsidR="00CB1637" w:rsidRPr="00DA3672">
        <w:t xml:space="preserve"> nested within studies </w:t>
      </w:r>
      <w:r w:rsidR="00CB1637">
        <w:fldChar w:fldCharType="begin"/>
      </w:r>
      <w:r w:rsidR="00234BC4">
        <w:instrText xml:space="preserve"> ADDIN ZOTERO_ITEM CSL_CITATION {"citationID":"FYQx0OY0","properties":{"formattedCitation":"(Konstantopoulos, 2011)","plainCitation":"(Konstantopoulos, 2011)","noteIndex":0},"citationItems":[{"id":60619,"uris":["http://zotero.org/users/1386342/items/JBSBX9ZW"],"uri":["http://zotero.org/users/1386342/items/JBSBX9ZW"],"itemData":{"id":60619,"type":"article-journal","container-title":"Research Synthesis Methods","DOI":"10.1002/jrsm.35","ISSN":"17592879","issue":"1","language":"en","page":"61-76","source":"Crossref","title":"Fixed effects and variance components estimation in three-level meta-analysis: Three-level meta-analysis","title-short":"Fixed effects and variance components estimation in three-level meta-analysis","URL":"http://doi.wiley.com/10.1002/jrsm.35","volume":"2","author":[{"family":"Konstantopoulos","given":"Spyros"}],"accessed":{"date-parts":[["2020",11,8]]},"issued":{"date-parts":[["2011",3]]}}}],"schema":"https://github.com/citation-style-language/schema/raw/master/csl-citation.json"} </w:instrText>
      </w:r>
      <w:r w:rsidR="00CB1637">
        <w:fldChar w:fldCharType="separate"/>
      </w:r>
      <w:r w:rsidR="00E0238E" w:rsidRPr="00E0238E">
        <w:t>(Konstantopoulos, 2011)</w:t>
      </w:r>
      <w:r w:rsidR="00CB1637">
        <w:fldChar w:fldCharType="end"/>
      </w:r>
      <w:r w:rsidR="00CB1637" w:rsidRPr="00DA3672">
        <w:t>. We used a homoscedastic compound symmetric structure for the random effects, estimating a single random effects variance and correlation for all abilities.</w:t>
      </w:r>
      <w:r w:rsidR="00CB1637" w:rsidRPr="00B55982">
        <w:rPr>
          <w:rStyle w:val="FootnoteReference"/>
        </w:rPr>
        <w:footnoteReference w:id="2"/>
      </w:r>
      <w:r w:rsidR="00CB1637" w:rsidRPr="00DA3672">
        <w:t xml:space="preserve"> We estimated the amount of heterogeneity (i.e., </w:t>
      </w:r>
      <w:r w:rsidR="006F13CE" w:rsidRPr="00AC69DD">
        <w:rPr>
          <w:i/>
          <w:iCs/>
        </w:rPr>
        <w:t>τ</w:t>
      </w:r>
      <w:r w:rsidR="00CB1637" w:rsidRPr="00755841">
        <w:fldChar w:fldCharType="begin"/>
      </w:r>
      <w:r w:rsidR="00CB1637" w:rsidRPr="00755841">
        <w:instrText xml:space="preserve"> QUOTE </w:instrText>
      </w:r>
      <w:r w:rsidR="002360D7" w:rsidRPr="005A7B64">
        <w:rPr>
          <w:noProof/>
          <w:lang w:val="de-DE" w:eastAsia="de-DE"/>
        </w:rPr>
        <w:drawing>
          <wp:inline distT="0" distB="0" distL="0" distR="0" wp14:anchorId="1247C4AE" wp14:editId="02D4BAC0">
            <wp:extent cx="102235" cy="16383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2235" cy="163830"/>
                    </a:xfrm>
                    <a:prstGeom prst="rect">
                      <a:avLst/>
                    </a:prstGeom>
                    <a:noFill/>
                    <a:ln>
                      <a:noFill/>
                    </a:ln>
                  </pic:spPr>
                </pic:pic>
              </a:graphicData>
            </a:graphic>
          </wp:inline>
        </w:drawing>
      </w:r>
      <w:r w:rsidR="00CB1637" w:rsidRPr="00755841">
        <w:instrText xml:space="preserve"> </w:instrText>
      </w:r>
      <w:r w:rsidR="00CB1637" w:rsidRPr="00755841">
        <w:fldChar w:fldCharType="separate"/>
      </w:r>
      <w:r w:rsidR="00445E86" w:rsidRPr="005A7B64">
        <w:rPr>
          <w:noProof/>
          <w:lang w:val="de-DE" w:eastAsia="de-DE"/>
        </w:rPr>
        <w:drawing>
          <wp:inline distT="0" distB="0" distL="0" distR="0" wp14:anchorId="3AC1117B" wp14:editId="1BC85C33">
            <wp:extent cx="102235" cy="163830"/>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2235" cy="163830"/>
                    </a:xfrm>
                    <a:prstGeom prst="rect">
                      <a:avLst/>
                    </a:prstGeom>
                    <a:noFill/>
                    <a:ln>
                      <a:noFill/>
                    </a:ln>
                  </pic:spPr>
                </pic:pic>
              </a:graphicData>
            </a:graphic>
          </wp:inline>
        </w:drawing>
      </w:r>
      <w:r w:rsidR="00CB1637" w:rsidRPr="00755841">
        <w:fldChar w:fldCharType="end"/>
      </w:r>
      <w:r w:rsidR="00CB1637" w:rsidRPr="00DA3672">
        <w:t xml:space="preserve">) using the restricted maximum-likelihood estimator </w:t>
      </w:r>
      <w:r w:rsidR="00CB1637">
        <w:fldChar w:fldCharType="begin"/>
      </w:r>
      <w:r w:rsidR="00234BC4">
        <w:instrText xml:space="preserve"> ADDIN ZOTERO_ITEM CSL_CITATION {"citationID":"MHpFNYBH","properties":{"formattedCitation":"(Viechtbauer, 2005)","plainCitation":"(Viechtbauer, 2005)","noteIndex":0},"citationItems":[{"id":59238,"uris":["http://zotero.org/users/1386342/items/D58ZIPD3"],"uri":["http://zotero.org/users/1386342/items/D58ZIPD3"],"itemData":{"id":59238,"type":"article-journal","abstract":"The meta-analytic random effects model assumes that the variability in effect size estimates drawn from a set of studies can be decomposed into two parts: heterogeneity due to random population effects and sampling variance. In this context, the usual goal is to estimate the central tendency and the amount of heterogeneity in the population effect sizes. The amount of heterogeneity in a set of effect sizes has implications regarding the interpretation of the meta-analytic findings and often serves as an indicator for the presence of potential moderator variables. Five population heterogeneity estimators were compared in this article analytically and via Monte Carlo simulations with respect to their bias and efficiency.","container-title":"Journal of Educational and Behavioral Statistics","DOI":"10.3102/10769986030003261","ISSN":"1076-9986, 1935-1054","issue":"3","language":"en","page":"261-293","source":"Crossref","title":"Bias and efficiency of meta-analytic variance estimators in the random-effects model","URL":"http://journals.sagepub.com/doi/10.3102/10769986030003261","volume":"30","author":[{"family":"Viechtbauer","given":"Wolfgang"}],"accessed":{"date-parts":[["2020",2,11]]},"issued":{"date-parts":[["2005",9]]}}}],"schema":"https://github.com/citation-style-language/schema/raw/master/csl-citation.json"} </w:instrText>
      </w:r>
      <w:r w:rsidR="00CB1637">
        <w:fldChar w:fldCharType="separate"/>
      </w:r>
      <w:r w:rsidR="00E0238E" w:rsidRPr="00E0238E">
        <w:t>(Viechtbauer, 2005)</w:t>
      </w:r>
      <w:r w:rsidR="00CB1637">
        <w:fldChar w:fldCharType="end"/>
      </w:r>
      <w:r w:rsidR="00CB1637" w:rsidRPr="00DA3672">
        <w:t xml:space="preserve">. We computed confidence intervals for meta-regression coefficients and mean treatment effects using the Knapp and Hartung </w:t>
      </w:r>
      <w:r w:rsidR="006F13CE" w:rsidRPr="006F13CE">
        <w:rPr>
          <w:i/>
        </w:rPr>
        <w:t>t</w:t>
      </w:r>
      <w:r w:rsidR="00CB1637" w:rsidRPr="00DA3672">
        <w:t xml:space="preserve">-distribution method </w:t>
      </w:r>
      <w:r w:rsidR="00CB1637">
        <w:fldChar w:fldCharType="begin"/>
      </w:r>
      <w:r w:rsidR="00234BC4">
        <w:instrText xml:space="preserve"> ADDIN ZOTERO_ITEM CSL_CITATION {"citationID":"2w0Fqf1l","properties":{"formattedCitation":"(Knapp &amp; Hartung, 2003)","plainCitation":"(Knapp &amp; Hartung, 2003)","noteIndex":0},"citationItems":[{"id":60569,"uris":["http://zotero.org/users/1386342/items/V8TK72V3"],"uri":["http://zotero.org/users/1386342/items/V8TK72V3"],"itemData":{"id":60569,"type":"article-journal","abstract":"The explanation of heterogeneity plays an important role in meta-analysis. The random effects meta-regression model allows the inclusion of trial-specific covariates which may explain a part of the heterogeneity. We examine the commonly used tests on the parameters in the random effects meta-regression with one covariate and propose some new test statistics based on an improved estimator of the variance of the parameter estimates. The approximation of the distribution of the newly proposed tests is based on some theoretical considerations. Moreover, the newly proposed tests can easily be extended to the case of more than one covariate. In a simulation study, we compare the tests with regard to their actual significance level and we consider the log relative risk as the parameter of interest. Our simulation study reflects the meta-analysis of the efficacy of a vaccine for the prevention of tuberculosis originally discussed in Berkey et al. The simulation study shows that the newly proposed tests are superior to the commonly used test in holding the nominal significance level. Copyright © 2003 John Wiley &amp; Sons, Ltd.","container-title":"Statistics in Medicine","DOI":"10.1002/sim.1482","ISSN":"1097-0258","issue":"17","language":"fr","note":"_eprint: https://onlinelibrary.wiley.com/doi/pdf/10.1002/sim.1482","page":"2693-2710","source":"Wiley Online Library","title":"Improved tests for a random effects meta-regression with a single covariate","URL":"https://onlinelibrary.wiley.com/doi/abs/10.1002/sim.1482","volume":"22","author":[{"family":"Knapp","given":"Guido"},{"family":"Hartung","given":"Joachim"}],"accessed":{"date-parts":[["2020",10,25]]},"issued":{"date-parts":[["2003"]]}}}],"schema":"https://github.com/citation-style-language/schema/raw/master/csl-citation.json"} </w:instrText>
      </w:r>
      <w:r w:rsidR="00CB1637">
        <w:fldChar w:fldCharType="separate"/>
      </w:r>
      <w:r w:rsidR="00E0238E" w:rsidRPr="00E0238E">
        <w:t>(Knapp &amp; Hartung, 2003)</w:t>
      </w:r>
      <w:r w:rsidR="00CB1637">
        <w:fldChar w:fldCharType="end"/>
      </w:r>
      <w:r w:rsidR="00CB1637">
        <w:t xml:space="preserve">, </w:t>
      </w:r>
      <w:r w:rsidR="00CB1637" w:rsidRPr="00DA3672">
        <w:t xml:space="preserve">and for the random effects components using profile likelihood. We estimated models using </w:t>
      </w:r>
      <w:r w:rsidR="00CB1637" w:rsidRPr="00DA3672">
        <w:rPr>
          <w:i/>
          <w:iCs/>
        </w:rPr>
        <w:t>R</w:t>
      </w:r>
      <w:r w:rsidR="00CB1637" w:rsidRPr="00DA3672">
        <w:t xml:space="preserve"> </w:t>
      </w:r>
      <w:r w:rsidR="00CB1637">
        <w:fldChar w:fldCharType="begin"/>
      </w:r>
      <w:r w:rsidR="00234BC4">
        <w:instrText xml:space="preserve"> ADDIN ZOTERO_ITEM CSL_CITATION {"citationID":"UUxTqREF","properties":{"formattedCitation":"(version 4.1.0; R Core Team, 2021)","plainCitation":"(version 4.1.0; R Core Team, 2021)","noteIndex":0},"citationItems":[{"id":10955,"uris":["http://zotero.org/users/1386342/items/MWUKNHJZ"],"uri":["http://zotero.org/users/1386342/items/MWUKNHJZ"],"itemData":{"id":10955,"type":"book","event-place":"Vienna, Austria","publisher":"R Foundation for Statistical Computing","publisher-place":"Vienna, Austria","title":"R: a language and environment for statistical computing","title-short":"R","URL":"http://www.r-project.org/","version":"4.1.0","author":[{"literal":"R Core Team"}],"issued":{"date-parts":[["2021"]]}},"prefix":"version 4.1.0;"}],"schema":"https://github.com/citation-style-language/schema/raw/master/csl-citation.json"} </w:instrText>
      </w:r>
      <w:r w:rsidR="00CB1637">
        <w:fldChar w:fldCharType="separate"/>
      </w:r>
      <w:r w:rsidR="00E0238E" w:rsidRPr="00E0238E">
        <w:t>(version 4.1.0; R Core Team, 2021)</w:t>
      </w:r>
      <w:r w:rsidR="00CB1637">
        <w:fldChar w:fldCharType="end"/>
      </w:r>
      <w:r w:rsidR="00CB1637" w:rsidRPr="00DA3672">
        <w:t xml:space="preserve"> and the </w:t>
      </w:r>
      <w:r w:rsidR="00CB1637" w:rsidRPr="00DA3672">
        <w:rPr>
          <w:i/>
          <w:iCs/>
        </w:rPr>
        <w:t>metafor</w:t>
      </w:r>
      <w:r w:rsidR="00CB1637" w:rsidRPr="00DA3672">
        <w:t xml:space="preserve"> package </w:t>
      </w:r>
      <w:r w:rsidR="00CB1637">
        <w:fldChar w:fldCharType="begin"/>
      </w:r>
      <w:r w:rsidR="00234BC4">
        <w:instrText xml:space="preserve"> ADDIN ZOTERO_ITEM CSL_CITATION {"citationID":"c1INMKiu","properties":{"formattedCitation":"(version 3.-01 Viechtbauer, 2010)","plainCitation":"(version 3.-01 Viechtbauer, 2010)","noteIndex":0},"citationItems":[{"id":11364,"uris":["http://zotero.org/users/1386342/items/V84FAFYC"],"uri":["http://zotero.org/users/1386342/items/V84FAFYC"],"itemData":{"id":11364,"type":"article-journal","container-title":"Journal of Statistical Software","DOI":"10.18637/jss.v036.i03","ISSN":"1548-7660","issue":"3","language":"en","source":"CrossRef","title":"Conducting meta-analyses in &lt;i&gt;R&lt;/i&gt; with the &lt;i&gt;metafor&lt;/i&gt; package","URL":"http://www.jstatsoft.org/v36/i03/","volume":"36","author":[{"family":"Viechtbauer","given":"Wolfgang"}],"accessed":{"date-parts":[["2017",8,30]]},"issued":{"date-parts":[["2010"]]}},"prefix":"version 3.-01"}],"schema":"https://github.com/citation-style-language/schema/raw/master/csl-citation.json"} </w:instrText>
      </w:r>
      <w:r w:rsidR="00CB1637">
        <w:fldChar w:fldCharType="separate"/>
      </w:r>
      <w:r w:rsidR="00E0238E" w:rsidRPr="00E0238E">
        <w:t>(version 3.-01 Viechtbauer, 2010)</w:t>
      </w:r>
      <w:r w:rsidR="00CB1637">
        <w:fldChar w:fldCharType="end"/>
      </w:r>
      <w:r w:rsidR="00CB1637" w:rsidRPr="00DA3672">
        <w:t>.</w:t>
      </w:r>
      <w:r w:rsidR="00CB1637" w:rsidRPr="00B55982">
        <w:rPr>
          <w:rStyle w:val="FootnoteReference"/>
        </w:rPr>
        <w:footnoteReference w:id="3"/>
      </w:r>
    </w:p>
    <w:p w14:paraId="79CE5564" w14:textId="320C4BF9" w:rsidR="00CB1637" w:rsidRPr="00DA3672" w:rsidRDefault="003D0D95" w:rsidP="0096096E">
      <w:pPr>
        <w:pStyle w:val="Heading3"/>
      </w:pPr>
      <w:bookmarkStart w:id="24" w:name="individual-patient-data-ipd-case-series"/>
      <w:bookmarkEnd w:id="24"/>
      <w:r>
        <w:lastRenderedPageBreak/>
        <w:t>C</w:t>
      </w:r>
      <w:r w:rsidR="00CB1637" w:rsidRPr="00DA3672">
        <w:t xml:space="preserve">ase </w:t>
      </w:r>
      <w:r w:rsidR="00DA753E">
        <w:t>report</w:t>
      </w:r>
      <w:r w:rsidR="00CB1637" w:rsidRPr="00DA3672">
        <w:t>s</w:t>
      </w:r>
    </w:p>
    <w:p w14:paraId="7BAEE1BA" w14:textId="5D32F924" w:rsidR="00CB1637" w:rsidRPr="00DA3672" w:rsidRDefault="00C063C0" w:rsidP="003E4C8F">
      <w:r>
        <w:t>All case reports reported results as individual-level data, so we analy</w:t>
      </w:r>
      <w:r w:rsidR="00274CE5">
        <w:t>s</w:t>
      </w:r>
      <w:r>
        <w:t>ed these studies using individual patient data (IPD) meta-analysis. W</w:t>
      </w:r>
      <w:r w:rsidRPr="00DA3672">
        <w:t xml:space="preserve">e computed individual-level scores as the difference between </w:t>
      </w:r>
      <w:r>
        <w:t xml:space="preserve">pre-test </w:t>
      </w:r>
      <w:r w:rsidRPr="00DA3672">
        <w:t xml:space="preserve">and </w:t>
      </w:r>
      <w:r>
        <w:t xml:space="preserve">post-test </w:t>
      </w:r>
      <w:r w:rsidRPr="00DA3672">
        <w:rPr>
          <w:i/>
          <w:iCs/>
        </w:rPr>
        <w:t>z</w:t>
      </w:r>
      <w:r w:rsidRPr="00DA3672">
        <w:t>-scores (the mean difference in th</w:t>
      </w:r>
      <w:r>
        <w:t>e</w:t>
      </w:r>
      <w:r w:rsidRPr="00DA3672">
        <w:t>s</w:t>
      </w:r>
      <w:r>
        <w:t>e</w:t>
      </w:r>
      <w:r w:rsidRPr="00DA3672">
        <w:t xml:space="preserve"> scores is the pretest-</w:t>
      </w:r>
      <w:r>
        <w:t xml:space="preserve">posttest </w:t>
      </w:r>
      <w:r w:rsidRPr="00DA3672">
        <w:t xml:space="preserve">Hedges’ </w:t>
      </w:r>
      <w:r w:rsidRPr="00DA3672">
        <w:rPr>
          <w:i/>
          <w:iCs/>
        </w:rPr>
        <w:t>g</w:t>
      </w:r>
      <w:r w:rsidRPr="00DA3672">
        <w:t xml:space="preserve">, </w:t>
      </w:r>
      <w:r>
        <w:rPr>
          <w:i/>
          <w:iCs/>
        </w:rPr>
        <w:t>g</w:t>
      </w:r>
      <w:r>
        <w:rPr>
          <w:i/>
          <w:iCs/>
          <w:vertAlign w:val="subscript"/>
        </w:rPr>
        <w:t>pp</w:t>
      </w:r>
      <w:r w:rsidRPr="00755841">
        <w:fldChar w:fldCharType="begin"/>
      </w:r>
      <w:r w:rsidRPr="00755841">
        <w:instrText xml:space="preserve"> QUOTE </w:instrText>
      </w:r>
      <w:r w:rsidRPr="005A7B64">
        <w:rPr>
          <w:noProof/>
          <w:lang w:val="de-DE" w:eastAsia="de-DE"/>
        </w:rPr>
        <w:drawing>
          <wp:inline distT="0" distB="0" distL="0" distR="0" wp14:anchorId="071BD0F6" wp14:editId="512C2CE8">
            <wp:extent cx="225425" cy="116205"/>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5425" cy="116205"/>
                    </a:xfrm>
                    <a:prstGeom prst="rect">
                      <a:avLst/>
                    </a:prstGeom>
                    <a:noFill/>
                    <a:ln>
                      <a:noFill/>
                    </a:ln>
                  </pic:spPr>
                </pic:pic>
              </a:graphicData>
            </a:graphic>
          </wp:inline>
        </w:drawing>
      </w:r>
      <w:r w:rsidRPr="00755841">
        <w:instrText xml:space="preserve"> </w:instrText>
      </w:r>
      <w:r w:rsidRPr="00755841">
        <w:fldChar w:fldCharType="separate"/>
      </w:r>
      <w:r w:rsidR="00445E86" w:rsidRPr="005A7B64">
        <w:rPr>
          <w:noProof/>
          <w:lang w:val="de-DE" w:eastAsia="de-DE"/>
        </w:rPr>
        <w:drawing>
          <wp:inline distT="0" distB="0" distL="0" distR="0" wp14:anchorId="2294B2C3" wp14:editId="3D9A98F0">
            <wp:extent cx="225425" cy="116205"/>
            <wp:effectExtent l="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5425" cy="116205"/>
                    </a:xfrm>
                    <a:prstGeom prst="rect">
                      <a:avLst/>
                    </a:prstGeom>
                    <a:noFill/>
                    <a:ln>
                      <a:noFill/>
                    </a:ln>
                  </pic:spPr>
                </pic:pic>
              </a:graphicData>
            </a:graphic>
          </wp:inline>
        </w:drawing>
      </w:r>
      <w:r w:rsidRPr="00755841">
        <w:fldChar w:fldCharType="end"/>
      </w:r>
      <w:r w:rsidRPr="00DA3672">
        <w:t xml:space="preserve">). We then pooled data across studies using a three-level random-effects IPD meta-analysis, with individual scores </w:t>
      </w:r>
      <w:r>
        <w:t>again (</w:t>
      </w:r>
      <w:r w:rsidR="000E1B5F">
        <w:t xml:space="preserve">see </w:t>
      </w:r>
      <w:r w:rsidR="00CB1637">
        <w:fldChar w:fldCharType="begin"/>
      </w:r>
      <w:r w:rsidR="00CB1637">
        <w:instrText xml:space="preserve"> REF _Ref77263971 \h </w:instrText>
      </w:r>
      <w:r w:rsidR="00CB1637">
        <w:fldChar w:fldCharType="separate"/>
      </w:r>
      <w:r w:rsidR="00445E86">
        <w:t xml:space="preserve">Figure </w:t>
      </w:r>
      <w:r w:rsidR="00445E86">
        <w:rPr>
          <w:noProof/>
        </w:rPr>
        <w:t>1</w:t>
      </w:r>
      <w:r w:rsidR="00CB1637">
        <w:fldChar w:fldCharType="end"/>
      </w:r>
      <w:r w:rsidR="00CB1637">
        <w:t xml:space="preserve">) </w:t>
      </w:r>
      <w:r w:rsidR="00CB1637" w:rsidRPr="00DA3672">
        <w:t xml:space="preserve">nested within patients nested within studies </w:t>
      </w:r>
      <w:r w:rsidR="00CB1637">
        <w:fldChar w:fldCharType="begin"/>
      </w:r>
      <w:r w:rsidR="00234BC4">
        <w:instrText xml:space="preserve"> ADDIN ZOTERO_ITEM CSL_CITATION {"citationID":"ySybnY9x","properties":{"formattedCitation":"(Riley et al., 2010)","plainCitation":"(Riley et al., 2010)","noteIndex":0},"citationItems":[{"id":58395,"uris":["http://zotero.org/users/1386342/items/NTHR4NF9"],"uri":["http://zotero.org/users/1386342/items/NTHR4NF9"],"itemData":{"id":58395,"type":"article-journal","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container-title":"BMJ","DOI":"10.1136/bmj.c221","ISSN":"0959-8138, 1468-5833","journalAbbreviation":"BMJ","language":"en","note":"Citation key: Riley2010IPDmeta\nPMID: 20139215","page":"c221","source":"www.bmj.com","title":"Meta-analysis of individual participant data: rationale, conduct, and reporting","title-short":"Meta-analysis of individual participant data","URL":"https://www.bmj.com/content/340/bmj.c221","volume":"340","author":[{"family":"Riley","given":"Richard D."},{"family":"Lambert","given":"Paul C."},{"family":"Abo-Zaid","given":"Ghada"}],"accessed":{"date-parts":[["2019",11,3]]},"issued":{"date-parts":[["2010",2,5]]}}}],"schema":"https://github.com/citation-style-language/schema/raw/master/csl-citation.json"} </w:instrText>
      </w:r>
      <w:r w:rsidR="00CB1637">
        <w:fldChar w:fldCharType="separate"/>
      </w:r>
      <w:r w:rsidR="00E0238E" w:rsidRPr="00E0238E">
        <w:t>(Riley et al., 2010)</w:t>
      </w:r>
      <w:r w:rsidR="00CB1637">
        <w:fldChar w:fldCharType="end"/>
      </w:r>
      <w:r w:rsidR="00CB1637" w:rsidRPr="00DA3672">
        <w:t>. Similar to the group-level RCT meta-analyses, we first fit an overall model including all data points with no moderators, then fit additional models including potential moderator variables as predictors. For these models, we included random intercepts for patients and studies.</w:t>
      </w:r>
      <w:r w:rsidR="00CB1637" w:rsidRPr="00B55982">
        <w:rPr>
          <w:rStyle w:val="FootnoteReference"/>
        </w:rPr>
        <w:footnoteReference w:id="4"/>
      </w:r>
      <w:r w:rsidR="00CB1637" w:rsidRPr="00DA3672">
        <w:t xml:space="preserve"> We estimated random effects components using REML and computed confidence intervals using profile likelihood. We estimated models using </w:t>
      </w:r>
      <w:r w:rsidR="00CB1637" w:rsidRPr="00DA3672">
        <w:rPr>
          <w:i/>
          <w:iCs/>
        </w:rPr>
        <w:t>R</w:t>
      </w:r>
      <w:r w:rsidR="00CB1637" w:rsidRPr="00DA3672">
        <w:t xml:space="preserve"> </w:t>
      </w:r>
      <w:r w:rsidR="00CB1637">
        <w:fldChar w:fldCharType="begin"/>
      </w:r>
      <w:r w:rsidR="00234BC4">
        <w:instrText xml:space="preserve"> ADDIN ZOTERO_ITEM CSL_CITATION {"citationID":"9w1QVlTL","properties":{"formattedCitation":"(version 4.1.0; R Core Team, 2021)","plainCitation":"(version 4.1.0; R Core Team, 2021)","noteIndex":0},"citationItems":[{"id":10955,"uris":["http://zotero.org/users/1386342/items/MWUKNHJZ"],"uri":["http://zotero.org/users/1386342/items/MWUKNHJZ"],"itemData":{"id":10955,"type":"book","event-place":"Vienna, Austria","publisher":"R Foundation for Statistical Computing","publisher-place":"Vienna, Austria","title":"R: a language and environment for statistical computing","title-short":"R","URL":"http://www.r-project.org/","version":"4.1.0","author":[{"literal":"R Core Team"}],"issued":{"date-parts":[["2021"]]}},"prefix":"version 4.1.0;"}],"schema":"https://github.com/citation-style-language/schema/raw/master/csl-citation.json"} </w:instrText>
      </w:r>
      <w:r w:rsidR="00CB1637">
        <w:fldChar w:fldCharType="separate"/>
      </w:r>
      <w:r w:rsidR="00E0238E" w:rsidRPr="00E0238E">
        <w:t>(version 4.1.0; R Core Team, 2021)</w:t>
      </w:r>
      <w:r w:rsidR="00CB1637">
        <w:fldChar w:fldCharType="end"/>
      </w:r>
      <w:r w:rsidR="00CB1637" w:rsidRPr="00DA3672">
        <w:t xml:space="preserve"> and the </w:t>
      </w:r>
      <w:r w:rsidR="00CB1637" w:rsidRPr="00DA3672">
        <w:rPr>
          <w:i/>
          <w:iCs/>
        </w:rPr>
        <w:t>lme4</w:t>
      </w:r>
      <w:r w:rsidR="00CB1637" w:rsidRPr="00DA3672">
        <w:t xml:space="preserve"> package </w:t>
      </w:r>
      <w:r w:rsidR="00CB1637">
        <w:fldChar w:fldCharType="begin"/>
      </w:r>
      <w:r w:rsidR="00234BC4">
        <w:instrText xml:space="preserve"> ADDIN ZOTERO_ITEM CSL_CITATION {"citationID":"O0wUl6No","properties":{"formattedCitation":"(version 1.1-27; Bates et al., 2015a)","plainCitation":"(version 1.1-27; Bates et al., 2015a)","noteIndex":0},"citationItems":[{"id":61761,"uris":["http://zotero.org/users/1386342/items/YA57QQNH"],"uri":["http://zotero.org/users/1386342/items/YA57QQNH"],"itemData":{"id":61761,"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note":"Citation Key: lme4article","source":"DOI.org (Crossref)","title":"Fitting linear mixed-effects models using &lt;span class=\"nocase\"&gt;&lt;i&gt;lme4&lt;/i&gt;&lt;/span&gt;","URL":"http://www.jstatsoft.org/v67/i01/","volume":"67","author":[{"family":"Bates","given":"Douglas"},{"family":"Mächler","given":"Martin"},{"family":"Bolker","given":"Ben"},{"family":"Walker","given":"Steve"}],"accessed":{"date-parts":[["2021",5,26]]},"issued":{"date-parts":[["2015"]]}},"prefix":"version 1.1-27;"}],"schema":"https://github.com/citation-style-language/schema/raw/master/csl-citation.json"} </w:instrText>
      </w:r>
      <w:r w:rsidR="00CB1637">
        <w:fldChar w:fldCharType="separate"/>
      </w:r>
      <w:r w:rsidR="00E0238E" w:rsidRPr="00E0238E">
        <w:t>(version 1.1-27; Bates et al., 2015a)</w:t>
      </w:r>
      <w:r w:rsidR="00CB1637">
        <w:fldChar w:fldCharType="end"/>
      </w:r>
      <w:r w:rsidR="00CB1637" w:rsidRPr="00DA3672">
        <w:t>.</w:t>
      </w:r>
    </w:p>
    <w:p w14:paraId="7F168BD6" w14:textId="77777777" w:rsidR="00CB1637" w:rsidRPr="00DA3672" w:rsidRDefault="00CB1637" w:rsidP="0096096E">
      <w:pPr>
        <w:pStyle w:val="Heading3"/>
      </w:pPr>
      <w:bookmarkStart w:id="25" w:name="moderator-analyses"/>
      <w:bookmarkEnd w:id="25"/>
      <w:r w:rsidRPr="00DA3672">
        <w:t>Moderator analyses</w:t>
      </w:r>
    </w:p>
    <w:p w14:paraId="1EFF86E8" w14:textId="3B63759B" w:rsidR="00CB1637" w:rsidRPr="00DA3672" w:rsidRDefault="00CB1637" w:rsidP="003E4C8F">
      <w:r w:rsidRPr="00DA3672">
        <w:t xml:space="preserve">For the RCT meta-analyses, we fit a meta-regression model </w:t>
      </w:r>
      <w:r>
        <w:t>with the</w:t>
      </w:r>
      <w:r w:rsidRPr="00800150">
        <w:t xml:space="preserve"> </w:t>
      </w:r>
      <w:r w:rsidRPr="00DA3672">
        <w:t>moderators</w:t>
      </w:r>
      <w:r>
        <w:t xml:space="preserve"> </w:t>
      </w:r>
      <w:r w:rsidRPr="00DA3672">
        <w:t>(1) Domain</w:t>
      </w:r>
      <w:r>
        <w:t xml:space="preserve"> (</w:t>
      </w:r>
      <w:r w:rsidR="002F6335">
        <w:t>cf.</w:t>
      </w:r>
      <w:r>
        <w:t xml:space="preserve"> section </w:t>
      </w:r>
      <w:r>
        <w:fldChar w:fldCharType="begin"/>
      </w:r>
      <w:r>
        <w:instrText xml:space="preserve"> REF _Ref77264802 \r \h </w:instrText>
      </w:r>
      <w:r>
        <w:fldChar w:fldCharType="separate"/>
      </w:r>
      <w:r w:rsidR="00445E86">
        <w:t>2.4</w:t>
      </w:r>
      <w:r>
        <w:fldChar w:fldCharType="end"/>
      </w:r>
      <w:r>
        <w:t>);</w:t>
      </w:r>
      <w:r w:rsidRPr="00DA3672">
        <w:t xml:space="preserve"> (2) whether the study used validated test</w:t>
      </w:r>
      <w:r w:rsidR="00122697">
        <w:t>s</w:t>
      </w:r>
      <w:r w:rsidRPr="00DA3672">
        <w:t xml:space="preserve"> </w:t>
      </w:r>
      <w:r w:rsidR="00226F6F">
        <w:t>as its outcome measure</w:t>
      </w:r>
      <w:r w:rsidR="00122697">
        <w:t>s</w:t>
      </w:r>
      <w:r w:rsidR="00226F6F">
        <w:t xml:space="preserve">, </w:t>
      </w:r>
      <w:r w:rsidRPr="00DA3672">
        <w:t xml:space="preserve">or </w:t>
      </w:r>
      <w:r w:rsidR="006A06A9" w:rsidRPr="00EB2CE7">
        <w:t>unvalidated</w:t>
      </w:r>
      <w:r w:rsidRPr="00DA3672">
        <w:t xml:space="preserve"> </w:t>
      </w:r>
      <w:r w:rsidR="00226F6F">
        <w:t>one</w:t>
      </w:r>
      <w:r w:rsidR="00122697">
        <w:t>s</w:t>
      </w:r>
      <w:r w:rsidR="002F6335">
        <w:t xml:space="preserve"> </w:t>
      </w:r>
      <w:r w:rsidR="002F6335" w:rsidRPr="002F6335">
        <w:t>(for unvalidated measures, we treated trained and untrained items as separate groups to avoid confounding measure validation and training effects)</w:t>
      </w:r>
      <w:r>
        <w:t>;</w:t>
      </w:r>
      <w:r w:rsidRPr="00DA3672">
        <w:t xml:space="preserve"> and (3) the Domain × Validated interaction. Next, we fit another model adding </w:t>
      </w:r>
      <w:r>
        <w:t>the</w:t>
      </w:r>
      <w:r w:rsidRPr="00D84D7A">
        <w:t xml:space="preserve"> </w:t>
      </w:r>
      <w:r w:rsidRPr="00DA3672">
        <w:t xml:space="preserve">additional moderators </w:t>
      </w:r>
      <w:r>
        <w:t xml:space="preserve">of </w:t>
      </w:r>
      <w:r w:rsidRPr="00DA3672">
        <w:t>(1) mean MPO across treatment and control groups</w:t>
      </w:r>
      <w:r>
        <w:t>;</w:t>
      </w:r>
      <w:r w:rsidRPr="00DA3672">
        <w:t xml:space="preserve"> and (2) the difference in mean MPO between treatment and control groups.</w:t>
      </w:r>
    </w:p>
    <w:p w14:paraId="4BE736FD" w14:textId="6BDD9639" w:rsidR="00CB1637" w:rsidRPr="00DA3672" w:rsidRDefault="00CB1637" w:rsidP="003E4C8F">
      <w:r w:rsidRPr="00DA3672">
        <w:t xml:space="preserve">For the </w:t>
      </w:r>
      <w:r w:rsidR="00DB6C67">
        <w:t>case report</w:t>
      </w:r>
      <w:r w:rsidRPr="00DA3672">
        <w:t xml:space="preserve"> meta-analyses, we </w:t>
      </w:r>
      <w:r>
        <w:t xml:space="preserve">initially </w:t>
      </w:r>
      <w:r w:rsidRPr="00DA3672">
        <w:t>fit</w:t>
      </w:r>
      <w:r>
        <w:t xml:space="preserve">ted the same </w:t>
      </w:r>
      <w:r w:rsidRPr="00DA3672">
        <w:t xml:space="preserve">meta-regression model </w:t>
      </w:r>
      <w:r>
        <w:t>with three moderators as for RCTs</w:t>
      </w:r>
      <w:r w:rsidRPr="00DA3672">
        <w:t xml:space="preserve">. We then fit </w:t>
      </w:r>
      <w:r w:rsidR="00DB6C67">
        <w:t>two</w:t>
      </w:r>
      <w:r w:rsidRPr="00DA3672">
        <w:t xml:space="preserve"> additional models adding one moderator at a time to this baseline model. First, we fit a model adding individual-level MPO. Second, we fit a model adding whether a study used the original MIT protocol or a modified protocol.</w:t>
      </w:r>
    </w:p>
    <w:p w14:paraId="00357768" w14:textId="77777777" w:rsidR="00CB1637" w:rsidRPr="00DA3672" w:rsidRDefault="00CB1637" w:rsidP="0096096E">
      <w:pPr>
        <w:pStyle w:val="Heading1"/>
      </w:pPr>
      <w:bookmarkStart w:id="26" w:name="_5shh93miv43" w:colFirst="0" w:colLast="0"/>
      <w:bookmarkStart w:id="27" w:name="_whriylx7dzyr" w:colFirst="0" w:colLast="0"/>
      <w:bookmarkEnd w:id="26"/>
      <w:bookmarkEnd w:id="27"/>
      <w:r w:rsidRPr="00DA3672">
        <w:t>Results</w:t>
      </w:r>
    </w:p>
    <w:p w14:paraId="14A69708" w14:textId="30CBB0F7" w:rsidR="00CB1637" w:rsidRPr="00DA3672" w:rsidRDefault="00CB1637" w:rsidP="008202BC">
      <w:bookmarkStart w:id="28" w:name="_5jizkx5idpvy" w:colFirst="0" w:colLast="0"/>
      <w:bookmarkStart w:id="29" w:name="_t4js3cyufq7" w:colFirst="0" w:colLast="0"/>
      <w:bookmarkEnd w:id="28"/>
      <w:bookmarkEnd w:id="29"/>
      <w:r w:rsidRPr="00DA3672">
        <w:t xml:space="preserve">Study-level </w:t>
      </w:r>
      <w:r>
        <w:t>standardis</w:t>
      </w:r>
      <w:r w:rsidRPr="00DA3672">
        <w:t xml:space="preserve">ed mean difference scores and meta-analytic mean differences by Domain are shown in </w:t>
      </w:r>
      <w:r w:rsidRPr="00DA3672">
        <w:fldChar w:fldCharType="begin"/>
      </w:r>
      <w:r w:rsidRPr="00DA3672">
        <w:instrText xml:space="preserve"> REF _Ref75116297 \h </w:instrText>
      </w:r>
      <w:r w:rsidRPr="00DA3672">
        <w:fldChar w:fldCharType="separate"/>
      </w:r>
      <w:r w:rsidR="00445E86" w:rsidRPr="00DA3672">
        <w:t xml:space="preserve">Figure </w:t>
      </w:r>
      <w:r w:rsidR="00445E86">
        <w:rPr>
          <w:noProof/>
        </w:rPr>
        <w:t>2</w:t>
      </w:r>
      <w:r w:rsidRPr="00DA3672">
        <w:fldChar w:fldCharType="end"/>
      </w:r>
      <w:r w:rsidRPr="00DA3672">
        <w:t xml:space="preserve">. Full meta-regression results tables are </w:t>
      </w:r>
      <w:r>
        <w:t>reported</w:t>
      </w:r>
      <w:r w:rsidRPr="00DA3672">
        <w:t xml:space="preserve"> in the </w:t>
      </w:r>
      <w:r>
        <w:t xml:space="preserve">Supplementary </w:t>
      </w:r>
      <w:r w:rsidRPr="00DA3672">
        <w:t>Materials.</w:t>
      </w:r>
    </w:p>
    <w:p w14:paraId="55FCBD56" w14:textId="2198FC62" w:rsidR="00CB1637" w:rsidRPr="00DA3672" w:rsidRDefault="002360D7" w:rsidP="0088057F">
      <w:pPr>
        <w:pStyle w:val="FirstParagraph"/>
        <w:keepNext/>
      </w:pPr>
      <w:bookmarkStart w:id="30" w:name="figure-2.-results-of-meta-analyses"/>
      <w:bookmarkEnd w:id="30"/>
      <w:r w:rsidRPr="005A7B64">
        <w:rPr>
          <w:noProof/>
          <w:lang w:val="de-DE" w:eastAsia="de-DE"/>
        </w:rPr>
        <w:lastRenderedPageBreak/>
        <w:drawing>
          <wp:inline distT="0" distB="0" distL="0" distR="0" wp14:anchorId="40192CE5" wp14:editId="2EAAE805">
            <wp:extent cx="5292155" cy="7560223"/>
            <wp:effectExtent l="0" t="0" r="3810" b="3175"/>
            <wp:docPr id="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pic:cNvPicPr>
                      <a:picLocks noChangeAspect="1" noChangeArrowheads="1"/>
                    </pic:cNvPicPr>
                  </pic:nvPicPr>
                  <pic:blipFill>
                    <a:blip r:embed="rId15"/>
                    <a:stretch>
                      <a:fillRect/>
                    </a:stretch>
                  </pic:blipFill>
                  <pic:spPr bwMode="auto">
                    <a:xfrm>
                      <a:off x="0" y="0"/>
                      <a:ext cx="5292155" cy="7560223"/>
                    </a:xfrm>
                    <a:prstGeom prst="rect">
                      <a:avLst/>
                    </a:prstGeom>
                    <a:noFill/>
                    <a:ln>
                      <a:noFill/>
                    </a:ln>
                  </pic:spPr>
                </pic:pic>
              </a:graphicData>
            </a:graphic>
          </wp:inline>
        </w:drawing>
      </w:r>
    </w:p>
    <w:p w14:paraId="5BF86541" w14:textId="7A4EBC74" w:rsidR="00CB1637" w:rsidRPr="00DA3672" w:rsidRDefault="00CB1637" w:rsidP="00B53C9C">
      <w:pPr>
        <w:pStyle w:val="Caption"/>
      </w:pPr>
      <w:bookmarkStart w:id="31" w:name="_Ref75116297"/>
      <w:r w:rsidRPr="00DA3672">
        <w:t xml:space="preserve">Figure </w:t>
      </w:r>
      <w:r>
        <w:fldChar w:fldCharType="begin"/>
      </w:r>
      <w:r>
        <w:instrText xml:space="preserve"> SEQ Figure \* ARABIC </w:instrText>
      </w:r>
      <w:r>
        <w:fldChar w:fldCharType="separate"/>
      </w:r>
      <w:r w:rsidR="00445E86">
        <w:rPr>
          <w:noProof/>
        </w:rPr>
        <w:t>2</w:t>
      </w:r>
      <w:r>
        <w:fldChar w:fldCharType="end"/>
      </w:r>
      <w:bookmarkEnd w:id="31"/>
      <w:r w:rsidRPr="00DA3672">
        <w:t xml:space="preserve">: Results of meta-analyses. Points are study-level </w:t>
      </w:r>
      <w:r>
        <w:t>standardis</w:t>
      </w:r>
      <w:r w:rsidRPr="00DA3672">
        <w:t>ed mean pretest-</w:t>
      </w:r>
      <w:r>
        <w:t xml:space="preserve">posttest </w:t>
      </w:r>
      <w:r w:rsidRPr="00DA3672">
        <w:t>difference scores, either adjusted for a control group (</w:t>
      </w:r>
      <w:r w:rsidRPr="00DA3672">
        <w:rPr>
          <w:i/>
        </w:rPr>
        <w:t>g</w:t>
      </w:r>
      <w:r w:rsidRPr="00DA3672">
        <w:rPr>
          <w:i/>
          <w:vertAlign w:val="subscript"/>
        </w:rPr>
        <w:t>ppc</w:t>
      </w:r>
      <w:r w:rsidRPr="00DA3672">
        <w:t>) or not (</w:t>
      </w:r>
      <w:r w:rsidRPr="00DA3672">
        <w:rPr>
          <w:i/>
        </w:rPr>
        <w:t>g</w:t>
      </w:r>
      <w:r w:rsidRPr="00DA3672">
        <w:rPr>
          <w:i/>
          <w:vertAlign w:val="subscript"/>
        </w:rPr>
        <w:t>pp</w:t>
      </w:r>
      <w:r w:rsidRPr="00DA3672">
        <w:t xml:space="preserve">). Points </w:t>
      </w:r>
      <w:r>
        <w:t>of</w:t>
      </w:r>
      <w:r w:rsidRPr="00DA3672">
        <w:t xml:space="preserve"> different colours </w:t>
      </w:r>
      <w:r>
        <w:t xml:space="preserve">are </w:t>
      </w:r>
      <w:r w:rsidRPr="00DA3672">
        <w:t xml:space="preserve">drawn from different studies. Large points are mean </w:t>
      </w:r>
      <w:r w:rsidRPr="00DA3672">
        <w:rPr>
          <w:i/>
        </w:rPr>
        <w:t>g</w:t>
      </w:r>
      <w:r w:rsidRPr="00DA3672">
        <w:rPr>
          <w:i/>
          <w:vertAlign w:val="subscript"/>
        </w:rPr>
        <w:t>pp</w:t>
      </w:r>
      <w:r w:rsidR="001D7FC8">
        <w:rPr>
          <w:i/>
          <w:vertAlign w:val="subscript"/>
        </w:rPr>
        <w:t>(</w:t>
      </w:r>
      <w:r w:rsidRPr="00DA3672">
        <w:rPr>
          <w:i/>
          <w:vertAlign w:val="subscript"/>
        </w:rPr>
        <w:t>c</w:t>
      </w:r>
      <w:r w:rsidR="001D7FC8">
        <w:rPr>
          <w:i/>
          <w:vertAlign w:val="subscript"/>
        </w:rPr>
        <w:t>)</w:t>
      </w:r>
      <w:r w:rsidRPr="00DA3672">
        <w:t xml:space="preserve"> </w:t>
      </w:r>
      <w:r w:rsidR="001D7FC8" w:rsidRPr="001D7FC8">
        <w:t xml:space="preserve">for validated measures </w:t>
      </w:r>
      <w:r w:rsidRPr="00DA3672">
        <w:t xml:space="preserve">with 66% (thick bar) and 95% (thin bar) confidence intervals and </w:t>
      </w:r>
      <w:r w:rsidRPr="00A31176">
        <w:rPr>
          <w:i/>
        </w:rPr>
        <w:t>t</w:t>
      </w:r>
      <w:r w:rsidRPr="00DA3672">
        <w:t xml:space="preserve">-distribution confidence densities. For case </w:t>
      </w:r>
      <w:r w:rsidR="00DA753E">
        <w:t>reports</w:t>
      </w:r>
      <w:r w:rsidRPr="00DA3672">
        <w:t xml:space="preserve">, one aphasia severity study with </w:t>
      </w:r>
      <w:r w:rsidRPr="00DA3672">
        <w:rPr>
          <w:i/>
        </w:rPr>
        <w:t>g</w:t>
      </w:r>
      <w:r w:rsidRPr="00DA3672">
        <w:rPr>
          <w:i/>
          <w:vertAlign w:val="subscript"/>
        </w:rPr>
        <w:t>ppc</w:t>
      </w:r>
      <w:r w:rsidRPr="00DA3672">
        <w:t xml:space="preserve"> = </w:t>
      </w:r>
      <w:r w:rsidR="009F63C3">
        <w:rPr>
          <w:lang w:val="en-US"/>
        </w:rPr>
        <w:t>−4</w:t>
      </w:r>
      <w:r w:rsidRPr="00DA3672">
        <w:t xml:space="preserve">.88 </w:t>
      </w:r>
      <w:r w:rsidR="003E2611">
        <w:t xml:space="preserve">is </w:t>
      </w:r>
      <w:r w:rsidR="001D7FC8">
        <w:t>not displayed</w:t>
      </w:r>
      <w:r w:rsidRPr="00DA3672">
        <w:t>.</w:t>
      </w:r>
    </w:p>
    <w:p w14:paraId="635166B9" w14:textId="77777777" w:rsidR="00CB1637" w:rsidRPr="00DA3672" w:rsidRDefault="00CB1637" w:rsidP="0088057F">
      <w:pPr>
        <w:pStyle w:val="Caption"/>
      </w:pPr>
    </w:p>
    <w:p w14:paraId="44DEA791" w14:textId="77777777" w:rsidR="00CB1637" w:rsidRPr="00DA3672" w:rsidRDefault="00CB1637" w:rsidP="0096096E">
      <w:pPr>
        <w:pStyle w:val="Heading2"/>
      </w:pPr>
      <w:bookmarkStart w:id="32" w:name="rct-studies"/>
      <w:bookmarkEnd w:id="32"/>
      <w:r w:rsidRPr="00DA3672">
        <w:t xml:space="preserve">RCT </w:t>
      </w:r>
      <w:r>
        <w:t>data</w:t>
      </w:r>
    </w:p>
    <w:p w14:paraId="2CCF2FC8" w14:textId="66B37179" w:rsidR="00CB1637" w:rsidRPr="00DA3672" w:rsidRDefault="00CB1637" w:rsidP="003E4C8F">
      <w:r w:rsidRPr="00DA3672">
        <w:t xml:space="preserve">Overall, RCT </w:t>
      </w:r>
      <w:r>
        <w:t>data</w:t>
      </w:r>
      <w:r w:rsidRPr="00DA3672">
        <w:t xml:space="preserve"> showed a small to moderate</w:t>
      </w:r>
      <w:r w:rsidR="00C73F1E">
        <w:t xml:space="preserve"> </w:t>
      </w:r>
      <w:r>
        <w:t xml:space="preserve">pretest-posttest </w:t>
      </w:r>
      <w:r w:rsidRPr="00DA3672">
        <w:t>effect of MIT on aphasia outcomes</w:t>
      </w:r>
      <w:r>
        <w:t>,</w:t>
      </w:r>
      <w:r w:rsidRPr="00DA3672">
        <w:t xml:space="preserve"> after accounting for the control group (</w:t>
      </w:r>
      <w:r w:rsidRPr="00DA3672">
        <w:rPr>
          <w:i/>
          <w:iCs/>
        </w:rPr>
        <w:t>g̅</w:t>
      </w:r>
      <w:r w:rsidRPr="00DA3672">
        <w:t xml:space="preserve"> = .31 [95% CI −.01, .63]). These results were primarily based on </w:t>
      </w:r>
      <w:r>
        <w:t>Non-Communicative Language Expression</w:t>
      </w:r>
      <w:r w:rsidRPr="00DA3672">
        <w:t xml:space="preserve"> (</w:t>
      </w:r>
      <w:r w:rsidR="006A06A9">
        <w:t>r</w:t>
      </w:r>
      <w:r w:rsidRPr="00DA3672">
        <w:t xml:space="preserve">epetition) tasks. Other abilities were less commonly assessed. In moderator analyses, effects appeared to be much weaker for Communication and Language Comprehension tasks than for </w:t>
      </w:r>
      <w:r>
        <w:t>Non-Communicative Language Expression</w:t>
      </w:r>
      <w:r w:rsidRPr="00DA3672">
        <w:t xml:space="preserve">, but confidence intervals for these differences were wide (see </w:t>
      </w:r>
      <w:r w:rsidRPr="00DA3672">
        <w:fldChar w:fldCharType="begin"/>
      </w:r>
      <w:r w:rsidRPr="00DA3672">
        <w:instrText xml:space="preserve"> REF _Ref75116297 \h </w:instrText>
      </w:r>
      <w:r w:rsidRPr="00DA3672">
        <w:fldChar w:fldCharType="separate"/>
      </w:r>
      <w:r w:rsidR="00445E86" w:rsidRPr="00DA3672">
        <w:t xml:space="preserve">Figure </w:t>
      </w:r>
      <w:r w:rsidR="00445E86">
        <w:rPr>
          <w:noProof/>
        </w:rPr>
        <w:t>2</w:t>
      </w:r>
      <w:r w:rsidRPr="00DA3672">
        <w:fldChar w:fldCharType="end"/>
      </w:r>
      <w:r w:rsidRPr="00DA3672">
        <w:t xml:space="preserve">). Effects were estimated to be somewhat heterogeneous across studies (random effects standard deviation, </w:t>
      </w:r>
      <w:r w:rsidRPr="00DA3672">
        <w:rPr>
          <w:i/>
          <w:iCs/>
        </w:rPr>
        <w:t>τ = </w:t>
      </w:r>
      <w:r w:rsidRPr="00DA3672">
        <w:t>.3</w:t>
      </w:r>
      <w:r w:rsidR="008969AF">
        <w:t>3</w:t>
      </w:r>
      <w:r w:rsidRPr="00DA3672">
        <w:t xml:space="preserve"> [95% CI .1</w:t>
      </w:r>
      <w:r w:rsidR="008969AF">
        <w:t>5</w:t>
      </w:r>
      <w:r w:rsidRPr="00DA3672">
        <w:t xml:space="preserve">, </w:t>
      </w:r>
      <w:r w:rsidR="008969AF">
        <w:t>1</w:t>
      </w:r>
      <w:r w:rsidRPr="00DA3672">
        <w:t>.</w:t>
      </w:r>
      <w:r w:rsidR="008969AF">
        <w:t>01</w:t>
      </w:r>
      <w:r w:rsidRPr="00DA3672">
        <w:t>]).</w:t>
      </w:r>
    </w:p>
    <w:p w14:paraId="4CD93AFA" w14:textId="50D71017" w:rsidR="00D95CAB" w:rsidRPr="00D95CAB" w:rsidRDefault="00D95CAB" w:rsidP="00D95CAB">
      <w:bookmarkStart w:id="33" w:name="moderator-analyses-1"/>
      <w:bookmarkEnd w:id="33"/>
      <w:r w:rsidRPr="00D95CAB">
        <w:t xml:space="preserve">Two studies included several unvalidated measures of Non-Communicative Language Expression. </w:t>
      </w:r>
      <w:r w:rsidRPr="00D95CAB">
        <w:rPr>
          <w:lang w:val="en-US"/>
        </w:rPr>
        <w:t xml:space="preserve">For these measures, treatment effects for untrained items were </w:t>
      </w:r>
      <w:r w:rsidR="002C1DCD">
        <w:rPr>
          <w:lang w:val="en-US"/>
        </w:rPr>
        <w:t>somewhat smaller than</w:t>
      </w:r>
      <w:r w:rsidRPr="00D95CAB">
        <w:rPr>
          <w:lang w:val="en-US"/>
        </w:rPr>
        <w:t xml:space="preserve"> those for validated measures</w:t>
      </w:r>
      <w:r w:rsidR="002C1DCD">
        <w:rPr>
          <w:lang w:val="en-US"/>
        </w:rPr>
        <w:t xml:space="preserve">, though the confidence interval for this difference was </w:t>
      </w:r>
      <w:r w:rsidR="00234BC4">
        <w:rPr>
          <w:lang w:val="en-US"/>
        </w:rPr>
        <w:t xml:space="preserve">fairly </w:t>
      </w:r>
      <w:r w:rsidR="002C1DCD">
        <w:rPr>
          <w:lang w:val="en-US"/>
        </w:rPr>
        <w:t>wide</w:t>
      </w:r>
      <w:r w:rsidRPr="00D95CAB">
        <w:rPr>
          <w:lang w:val="en-US"/>
        </w:rPr>
        <w:t xml:space="preserve"> (∆</w:t>
      </w:r>
      <w:r w:rsidRPr="00D95CAB">
        <w:rPr>
          <w:i/>
          <w:iCs/>
          <w:lang w:val="en-US"/>
        </w:rPr>
        <w:t>g̅</w:t>
      </w:r>
      <w:r w:rsidRPr="00D95CAB">
        <w:rPr>
          <w:lang w:val="en-US"/>
        </w:rPr>
        <w:t xml:space="preserve"> = −.15 [95% CI −.46, .15]). As expected, estimated treatment effects were much larger when patients were tested using trained items (∆</w:t>
      </w:r>
      <w:r w:rsidRPr="00D95CAB">
        <w:rPr>
          <w:i/>
          <w:iCs/>
          <w:lang w:val="en-US"/>
        </w:rPr>
        <w:t>g̅</w:t>
      </w:r>
      <w:r w:rsidRPr="00D95CAB">
        <w:rPr>
          <w:lang w:val="en-US"/>
        </w:rPr>
        <w:t xml:space="preserve"> = .99 [95% CI .60, 1.39]; trained vs. untrained items contrast: 1.15 [95% CI .74, 1.56]). </w:t>
      </w:r>
      <w:r w:rsidR="002C1DCD">
        <w:rPr>
          <w:lang w:val="en-US"/>
        </w:rPr>
        <w:t>Smaller effect sizes for unvalidated measures may be attributable to poorer reliability compared to validated measures; measurement error tends to attenuate effect sizes</w:t>
      </w:r>
      <w:r w:rsidRPr="00D95CAB">
        <w:rPr>
          <w:lang w:val="en-US"/>
        </w:rPr>
        <w:t xml:space="preserve"> </w:t>
      </w:r>
      <w:r w:rsidRPr="00D95CAB">
        <w:fldChar w:fldCharType="begin"/>
      </w:r>
      <w:r w:rsidR="00234BC4">
        <w:instrText xml:space="preserve"> ADDIN ZOTERO_ITEM CSL_CITATION {"citationID":"VDtGLO4n","properties":{"formattedCitation":"(Ivanova &amp; Hallowell, 2013; van Smeden et al., 2020; Wiernik &amp; Dahlke, 2020)","plainCitation":"(Ivanova &amp; Hallowell, 2013; van Smeden et al., 2020; Wiernik &amp; Dahlke, 2020)","noteIndex":0},"citationItems":[{"id":61768,"uris":["http://zotero.org/users/1386342/items/U6HV89SR"],"uri":["http://zotero.org/users/1386342/items/U6HV89SR"],"itemData":{"id":61768,"type":"article-journal","abstract":"Background: There are a limited number of aphasia language tests in the majority of the world's commonly spoken languages. Furthermore, few aphasia tests in languages other than English have been standardised and normed, and few have supportive psychometric data pertaining to reliability and validity. The lack of standardised assessment tools across many of the world's languages poses serious challenges to clinical practice and research in aphasia. Aims: The current review addresses this lack of assessment tools by providing conceptual and statistical guidance for the development of aphasia assessment tools and establishment of their psychometric properties. Main Contribution: A list of aphasia tests in the 20 most widely spoken languages is included. The pitfalls of translating an existing test into a new language versus creating a new test are outlined. Factors to be considered in determining test content are discussed. Further, a description of test items corresponding to different language functions is provided, with special emphasis on implementing important controls in test design. Next, a broad review of principal psychometric properties relevant to aphasia tests is presented, with specific statistical guidance for establishing psychometric properties of standardised assessment tools. Conclusions: This article may be used to help guide future work on developing, standardising and validating aphasia language tests. The considerations discussed are also applicable to the development of standardised tests of other cognitive functions.","container-title":"Aphasiology","DOI":"10.1080/02687038.2013.805728","ISSN":"0268-7038","issue":"8","note":"publisher: Routledge\n_eprint: https://doi.org/10.1080/02687038.2013.805728","page":"891-920","source":"Taylor and Francis+NEJM","title":"A tutorial on aphasia test development in any language: Key substantive and psychometric considerations","title-short":"A tutorial on aphasia test development in any language","URL":"https://doi.org/10.1080/02687038.2013.805728","volume":"27","author":[{"family":"Ivanova","given":"Maria V."},{"family":"Hallowell","given":"Brooke"}],"accessed":{"date-parts":[["2021",6,3]]},"issued":{"date-parts":[["2013",8,1]]}}},{"id":59381,"uris":["http://zotero.org/users/1386342/items/SNDHIQKN"],"uri":["http://zotero.org/users/1386342/items/SNDHIQKN"],"itemData":{"id":59381,"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journalAbbreviation":"Advances in Methods and Practices in Psychological Science","language":"en","note":"tex.ids: WiernikObtainingunbiasedresults2019, WiernikObtainingunbiasedresults2020\npublisher: SAGE Publications","page":"94-123","source":"SAGE Journals","title":"Obtaining unbiased results in meta-analysis: the importance of correcting for statistical artifacts","title-short":"Obtaining unbiased results in meta-analysis","URL":"https://doi.org/10.1177/2515245919885611","volume":"3","author":[{"family":"Wiernik","given":"Brenton M."},{"family":"Dahlke","given":"Jeffrey A."}],"accessed":{"date-parts":[["2020",4,26]]},"issued":{"date-parts":[["2020",3,1]]}}},{"id":59706,"uris":["http://zotero.org/users/1386342/items/IKZ5RP97"],"uri":["http://zotero.org/users/1386342/items/IKZ5RP97"],"itemData":{"id":59706,"type":"article-journal","abstract":"Abstract.  Epidemiologists are often confronted with datasets to analyse which contain measurement error due to, for instance, mistaken data entries, inaccurate","container-title":"International Journal of Epidemiology","DOI":"10.1093/ije/dyz251","ISSN":"0300-5771","issue":"1","journalAbbreviation":"Int J Epidemiol","language":"en","note":"publisher: Oxford Academic","page":"338-347","source":"academic.oup.com","title":"Reflection on modern methods: five myths about measurement error in epidemiological research","title-short":"Reflection on modern methods","URL":"https://academic.oup.com/ije/article/49/1/338/5671729","volume":"49","author":[{"family":"Smeden","given":"Maarten","non-dropping-particle":"van"},{"family":"Lash","given":"Timothy L."},{"family":"Groenwold","given":"Rolf H. H."}],"accessed":{"date-parts":[["2020",6,9]]},"issued":{"date-parts":[["2020",2,1]]}}}],"schema":"https://github.com/citation-style-language/schema/raw/master/csl-citation.json"} </w:instrText>
      </w:r>
      <w:r w:rsidRPr="00D95CAB">
        <w:fldChar w:fldCharType="separate"/>
      </w:r>
      <w:r w:rsidR="00234BC4" w:rsidRPr="00234BC4">
        <w:t>(Ivanova &amp; Hallowell, 2013; van Smeden et al., 2020; Wiernik &amp; Dahlke, 2020)</w:t>
      </w:r>
      <w:r w:rsidRPr="00D95CAB">
        <w:fldChar w:fldCharType="end"/>
      </w:r>
      <w:r w:rsidRPr="00D95CAB">
        <w:t>.</w:t>
      </w:r>
    </w:p>
    <w:p w14:paraId="082B027B" w14:textId="1312FDBC" w:rsidR="00CB1637" w:rsidRPr="00DA3672" w:rsidRDefault="004C523E" w:rsidP="003E4C8F">
      <w:r w:rsidRPr="00DA3672">
        <w:t>When aphasia stage (</w:t>
      </w:r>
      <w:r>
        <w:t>MPO</w:t>
      </w:r>
      <w:r w:rsidRPr="00DA3672">
        <w:t xml:space="preserve">) </w:t>
      </w:r>
      <w:r>
        <w:t xml:space="preserve">was </w:t>
      </w:r>
      <w:r w:rsidRPr="00DA3672">
        <w:t>added to the RCT model, neither mean MPO across groups (∆</w:t>
      </w:r>
      <w:r w:rsidRPr="00DA3672">
        <w:rPr>
          <w:i/>
          <w:iCs/>
        </w:rPr>
        <w:t>g̅</w:t>
      </w:r>
      <w:r w:rsidRPr="00DA3672">
        <w:t xml:space="preserve"> per month = −.00</w:t>
      </w:r>
      <w:r>
        <w:t>8</w:t>
      </w:r>
      <w:r w:rsidRPr="00DA3672">
        <w:t xml:space="preserve"> [95% CI −.02</w:t>
      </w:r>
      <w:r>
        <w:t>4</w:t>
      </w:r>
      <w:r w:rsidRPr="00DA3672">
        <w:t>, .0</w:t>
      </w:r>
      <w:r>
        <w:t>08</w:t>
      </w:r>
      <w:r w:rsidRPr="00DA3672">
        <w:t>]) nor difference in mean MPO between MIT and control groups (∆</w:t>
      </w:r>
      <w:r w:rsidRPr="00DA3672">
        <w:rPr>
          <w:i/>
          <w:iCs/>
        </w:rPr>
        <w:t>g̅</w:t>
      </w:r>
      <w:r w:rsidRPr="00DA3672">
        <w:t xml:space="preserve"> per month = −.00</w:t>
      </w:r>
      <w:r>
        <w:t>4</w:t>
      </w:r>
      <w:r w:rsidRPr="00DA3672">
        <w:t xml:space="preserve"> [95% CI −.020, .01</w:t>
      </w:r>
      <w:r>
        <w:t>1</w:t>
      </w:r>
      <w:r w:rsidRPr="00DA3672">
        <w:t xml:space="preserve">]) showed meaningful relationships with MIT treatment effects. Importantly, effect sizes for RCT analyses were drawn from only </w:t>
      </w:r>
      <w:r>
        <w:t>three</w:t>
      </w:r>
      <w:r w:rsidRPr="00DA3672">
        <w:t xml:space="preserve"> studies, so these group-level MPO analyses have limited power to estimate </w:t>
      </w:r>
      <w:r>
        <w:t xml:space="preserve">the </w:t>
      </w:r>
      <w:r w:rsidRPr="00DA3672">
        <w:t>impact of MPO on MIT treatment effects.</w:t>
      </w:r>
    </w:p>
    <w:p w14:paraId="750ACE98" w14:textId="1403E88F" w:rsidR="00CB1637" w:rsidRPr="00DA3672" w:rsidRDefault="003D0D95" w:rsidP="0096096E">
      <w:pPr>
        <w:pStyle w:val="Heading2"/>
      </w:pPr>
      <w:bookmarkStart w:id="34" w:name="ipd-case-series-studies"/>
      <w:bookmarkEnd w:id="34"/>
      <w:r>
        <w:t>Case report</w:t>
      </w:r>
      <w:r w:rsidR="00CB1637" w:rsidRPr="00DA3672">
        <w:t xml:space="preserve"> </w:t>
      </w:r>
      <w:r w:rsidR="00CB1637">
        <w:t>data</w:t>
      </w:r>
    </w:p>
    <w:p w14:paraId="3AA499FA" w14:textId="5CC346DE" w:rsidR="00CB1637" w:rsidRPr="00DA3672" w:rsidRDefault="00CB1637" w:rsidP="003E4C8F">
      <w:r w:rsidRPr="00DA3672">
        <w:t xml:space="preserve">Compared to RCT studies, case </w:t>
      </w:r>
      <w:r w:rsidR="00334EE9">
        <w:t>reports</w:t>
      </w:r>
      <w:r w:rsidR="00334EE9" w:rsidRPr="00DA3672">
        <w:t xml:space="preserve"> </w:t>
      </w:r>
      <w:r w:rsidRPr="00DA3672">
        <w:t>with</w:t>
      </w:r>
      <w:r w:rsidR="00334EE9">
        <w:t xml:space="preserve"> no</w:t>
      </w:r>
      <w:r w:rsidRPr="00DA3672">
        <w:t xml:space="preserve"> control group estimated much larger effects of MIT (</w:t>
      </w:r>
      <w:r w:rsidRPr="00DA3672">
        <w:rPr>
          <w:i/>
          <w:iCs/>
        </w:rPr>
        <w:t>g̅</w:t>
      </w:r>
      <w:r w:rsidRPr="00DA3672">
        <w:t xml:space="preserve"> = 1.</w:t>
      </w:r>
      <w:r w:rsidR="007C740A">
        <w:t>72</w:t>
      </w:r>
      <w:r w:rsidRPr="00DA3672">
        <w:t xml:space="preserve"> [95% CI </w:t>
      </w:r>
      <w:r w:rsidR="007C740A">
        <w:t>1</w:t>
      </w:r>
      <w:r w:rsidRPr="00DA3672">
        <w:t>.</w:t>
      </w:r>
      <w:r w:rsidR="007C740A">
        <w:t>00</w:t>
      </w:r>
      <w:r w:rsidRPr="00DA3672">
        <w:t>, 2.</w:t>
      </w:r>
      <w:r w:rsidR="007C740A">
        <w:t>4</w:t>
      </w:r>
      <w:r w:rsidRPr="00DA3672">
        <w:t xml:space="preserve">2]). As with RCT studies, these results were primarily based on </w:t>
      </w:r>
      <w:r>
        <w:t>Non-Communicative Language Expression</w:t>
      </w:r>
      <w:r w:rsidRPr="00DA3672">
        <w:t xml:space="preserve"> (repetition) tasks. Overall aphasia severity and language comprehension appeared to show somewhat smaller effects, but confidence intervals on these differences were </w:t>
      </w:r>
      <w:r w:rsidR="00280788">
        <w:t xml:space="preserve">very </w:t>
      </w:r>
      <w:r w:rsidRPr="00DA3672">
        <w:t>wide. Effects were estimated to be highly heterogeneous across studies (</w:t>
      </w:r>
      <w:r w:rsidR="008255CC" w:rsidRPr="00DA3672">
        <w:rPr>
          <w:i/>
          <w:iCs/>
        </w:rPr>
        <w:t>τ</w:t>
      </w:r>
      <w:r w:rsidR="008255CC" w:rsidRPr="00DA3672">
        <w:t xml:space="preserve"> [between-studies] = </w:t>
      </w:r>
      <w:r w:rsidR="007C740A">
        <w:t>1</w:t>
      </w:r>
      <w:r w:rsidR="008255CC" w:rsidRPr="00DA3672">
        <w:t>.</w:t>
      </w:r>
      <w:r w:rsidR="007C740A">
        <w:t>41</w:t>
      </w:r>
      <w:r w:rsidR="007C740A" w:rsidRPr="00DA3672">
        <w:t xml:space="preserve"> </w:t>
      </w:r>
      <w:r w:rsidR="008255CC" w:rsidRPr="00DA3672">
        <w:t>[95% CI .</w:t>
      </w:r>
      <w:r w:rsidR="007C740A">
        <w:t>89</w:t>
      </w:r>
      <w:r w:rsidR="008255CC" w:rsidRPr="00DA3672">
        <w:t xml:space="preserve">, </w:t>
      </w:r>
      <w:r w:rsidR="007C740A">
        <w:t>2</w:t>
      </w:r>
      <w:r w:rsidR="008255CC" w:rsidRPr="00DA3672">
        <w:t>.</w:t>
      </w:r>
      <w:r w:rsidR="007C740A">
        <w:t>05</w:t>
      </w:r>
      <w:r w:rsidR="008255CC" w:rsidRPr="00DA3672">
        <w:t>]),</w:t>
      </w:r>
      <w:r w:rsidRPr="00DA3672">
        <w:t xml:space="preserve">), to </w:t>
      </w:r>
      <w:r>
        <w:t>the</w:t>
      </w:r>
      <w:r w:rsidRPr="00DA3672">
        <w:t xml:space="preserve"> degree that MIT was even estimated to be harmful in a small proportion of settings </w:t>
      </w:r>
      <w:r>
        <w:fldChar w:fldCharType="begin"/>
      </w:r>
      <w:r w:rsidR="00234BC4">
        <w:instrText xml:space="preserve"> ADDIN ZOTERO_ITEM CSL_CITATION {"citationID":"aOD4Mg2G","properties":{"formattedCitation":"(for instance, the 95% normal-theory prediction interval for Non-Communicative Language Expression ranged \\uc0\\u8722{}0.88 to +4.90; IntHout et al., 2016)","plainCitation":"(for instance, the 95% normal-theory prediction interval for Non-Communicative Language Expression ranged −0.88 to +4.90; IntHout et al., 2016)","noteIndex":0},"citationItems":[{"id":59432,"uris":["http://zotero.org/users/1386342/items/8L3823KC"],"uri":["http://zotero.org/users/1386342/items/8L3823KC"],"itemData":{"id":59432,"type":"article-journal","abstract":"Objectives Evaluating the variation in the strength of the effect across studies is a key feature of meta-analyses. This variability is reflected by measures like τ2 or I2, but their clinical interpretation is not straightforward. A prediction interval is less complicated: it presents the expected range of true effects in similar studies. We aimed to show the advantages of having the prediction interval routinely reported in meta-analyses.\nDesign We show how the prediction interval can help understand the uncertainty about whether an intervention works or not. To evaluate the implications of using this interval to interpret the results, we selected the first meta-analysis per intervention review of the Cochrane Database of Systematic Reviews Issues 2009–2013 with a dichotomous (n=2009) or continuous (n=1254) outcome, and generated 95% prediction intervals for them.\nResults In 72.4% of 479 statistically significant (random-effects p&lt;0.05) meta-analyses in the Cochrane Database 2009–2013 with heterogeneity (I2&gt;0), the 95% prediction interval suggested that the intervention effect could be null or even be in the opposite direction. In 20.3% of those 479 meta-analyses, the prediction interval showed that the effect could be completely opposite to the point estimate of the meta-analysis. We demonstrate also how the prediction interval can be used to calculate the probability that a new trial will show a negative effect and to improve the calculations of the power of a new trial.\nConclusions The prediction interval reflects the variation in treatment effects over different settings, including what effect is to be expected in future patients, such as the patients that a clinician is interested to treat. Prediction intervals should be routinely reported to allow more informative inferences in meta-analyses.","container-title":"BMJ Open","DOI":"10.1136/bmjopen-2015-010247","ISSN":"2044-6055, 2044-6055","issue":"7","language":"en","note":"tex.ids: IntHout2016PleaRoutinelya, IntHoutPlearoutinelypresenting2016\nPMID: 27406637\npublisher: British Medical Journal Publishing Group\nsection: Research methods","page":"e010247","source":"bmjopen.bmj.com","title":"Plea for routinely presenting prediction intervals in meta-analysis","URL":"https://bmjopen.bmj.com/content/6/7/e010247","volume":"6","author":[{"family":"IntHout","given":"Joanna"},{"family":"Ioannidis","given":"John P. A."},{"family":"Rovers","given":"Maroeska M."},{"family":"Goeman","given":"Jelle J."}],"accessed":{"date-parts":[["2020",4,29]]},"issued":{"date-parts":[["2016",7,1]]}},"prefix":"for instance, the 95% normal-theory prediction interval for Non-Communicative Language Expression ranged −0.88 to +4.90;"}],"schema":"https://github.com/citation-style-language/schema/raw/master/csl-citation.json"} </w:instrText>
      </w:r>
      <w:r>
        <w:fldChar w:fldCharType="separate"/>
      </w:r>
      <w:r w:rsidR="00234BC4" w:rsidRPr="00234BC4">
        <w:rPr>
          <w:szCs w:val="24"/>
        </w:rPr>
        <w:t>(for instance, the 95% normal-theory prediction interval for Non-Communicative Language Expression ranged −0.88 to +4.90; IntHout et al., 2016)</w:t>
      </w:r>
      <w:r>
        <w:fldChar w:fldCharType="end"/>
      </w:r>
      <w:r>
        <w:t>.</w:t>
      </w:r>
    </w:p>
    <w:p w14:paraId="57B3CFEE" w14:textId="13BFDB84" w:rsidR="00CB1637" w:rsidRPr="00DA3672" w:rsidRDefault="00544726" w:rsidP="003E4C8F">
      <w:bookmarkStart w:id="35" w:name="moderator-analyses-2"/>
      <w:bookmarkEnd w:id="35"/>
      <w:r w:rsidRPr="00544726">
        <w:t>Four studies included several unvalidated measures of Non-Communicative Language Expression. As with RCT studies, treatment effects for untrained items</w:t>
      </w:r>
      <w:r w:rsidR="00234BC4">
        <w:t xml:space="preserve"> on unvalidated measures appeared to be smaller than</w:t>
      </w:r>
      <w:r w:rsidR="002C1DCD">
        <w:t xml:space="preserve"> </w:t>
      </w:r>
      <w:r w:rsidRPr="00544726">
        <w:t xml:space="preserve">those for validated measures (with a wide confidence interval; ∆g̅ = </w:t>
      </w:r>
      <w:r w:rsidR="002C1DCD">
        <w:t>−</w:t>
      </w:r>
      <w:r w:rsidRPr="00544726">
        <w:t>.</w:t>
      </w:r>
      <w:r w:rsidR="002C1DCD">
        <w:t>47</w:t>
      </w:r>
      <w:r w:rsidRPr="00544726">
        <w:t xml:space="preserve"> [95% CI −</w:t>
      </w:r>
      <w:r w:rsidR="002C1DCD">
        <w:t>2</w:t>
      </w:r>
      <w:r w:rsidRPr="00544726">
        <w:t>.</w:t>
      </w:r>
      <w:r w:rsidR="002C1DCD">
        <w:t>40</w:t>
      </w:r>
      <w:r w:rsidRPr="00544726">
        <w:t>, 1.</w:t>
      </w:r>
      <w:r w:rsidR="002C1DCD">
        <w:t>46</w:t>
      </w:r>
      <w:r w:rsidRPr="00544726">
        <w:t>])</w:t>
      </w:r>
      <w:r w:rsidR="00234BC4">
        <w:t xml:space="preserve">. Also similar to RCTs, </w:t>
      </w:r>
      <w:r w:rsidRPr="00544726">
        <w:t xml:space="preserve">apparent treatment effects were much larger for trained items (∆g̅ = </w:t>
      </w:r>
      <w:r w:rsidR="002C1DCD">
        <w:t>2</w:t>
      </w:r>
      <w:r w:rsidRPr="00544726">
        <w:t>.</w:t>
      </w:r>
      <w:r w:rsidR="002C1DCD">
        <w:t>37</w:t>
      </w:r>
      <w:r w:rsidRPr="00544726">
        <w:t xml:space="preserve"> [95% CI .4</w:t>
      </w:r>
      <w:r w:rsidR="002C1DCD">
        <w:t>4</w:t>
      </w:r>
      <w:r w:rsidRPr="00544726">
        <w:t xml:space="preserve">, </w:t>
      </w:r>
      <w:r w:rsidR="002C1DCD">
        <w:t>4</w:t>
      </w:r>
      <w:r w:rsidRPr="00544726">
        <w:t>.3</w:t>
      </w:r>
      <w:r w:rsidR="002C1DCD">
        <w:t>1</w:t>
      </w:r>
      <w:r w:rsidRPr="00544726">
        <w:t xml:space="preserve">]; trained vs. untrained items contrast: </w:t>
      </w:r>
      <w:r w:rsidR="002C1DCD">
        <w:t>2</w:t>
      </w:r>
      <w:r w:rsidRPr="00544726">
        <w:t>.</w:t>
      </w:r>
      <w:r w:rsidR="002C1DCD">
        <w:t>84</w:t>
      </w:r>
      <w:r w:rsidRPr="00544726">
        <w:t xml:space="preserve"> [95% CI </w:t>
      </w:r>
      <w:r w:rsidR="002C1DCD">
        <w:t>1</w:t>
      </w:r>
      <w:r w:rsidRPr="00544726">
        <w:t>.</w:t>
      </w:r>
      <w:r w:rsidR="002C1DCD">
        <w:t>21</w:t>
      </w:r>
      <w:r w:rsidRPr="00544726">
        <w:t xml:space="preserve">, </w:t>
      </w:r>
      <w:r w:rsidR="002C1DCD">
        <w:t>4</w:t>
      </w:r>
      <w:r w:rsidRPr="00544726">
        <w:t>.4</w:t>
      </w:r>
      <w:r w:rsidR="002C1DCD">
        <w:t>8</w:t>
      </w:r>
      <w:r w:rsidRPr="00544726">
        <w:t>]).</w:t>
      </w:r>
    </w:p>
    <w:p w14:paraId="283CBB93" w14:textId="4EA4D94F" w:rsidR="00CB1637" w:rsidRPr="00DA3672" w:rsidRDefault="00CB1637" w:rsidP="003E4C8F">
      <w:r w:rsidRPr="00DA3672">
        <w:t>When aphasia stage (</w:t>
      </w:r>
      <w:r>
        <w:t>MPO</w:t>
      </w:r>
      <w:r w:rsidRPr="00DA3672">
        <w:t xml:space="preserve">) was added to the </w:t>
      </w:r>
      <w:r w:rsidR="004E11D9">
        <w:t>case reports</w:t>
      </w:r>
      <w:r w:rsidRPr="00DA3672">
        <w:t xml:space="preserve"> model, MPO showed a moderate negative relationship with treatment effects (∆</w:t>
      </w:r>
      <w:r w:rsidRPr="00DA3672">
        <w:rPr>
          <w:i/>
          <w:iCs/>
        </w:rPr>
        <w:t>g̅</w:t>
      </w:r>
      <w:r w:rsidRPr="00DA3672">
        <w:t xml:space="preserve"> per month = −.02 [95% CI −.0</w:t>
      </w:r>
      <w:r w:rsidR="002C1DCD">
        <w:t>3</w:t>
      </w:r>
      <w:r w:rsidRPr="00DA3672">
        <w:t>, −.01]; estimated effect for 12 months, −.1</w:t>
      </w:r>
      <w:r w:rsidR="002C1DCD">
        <w:t>8</w:t>
      </w:r>
      <w:r w:rsidRPr="00DA3672">
        <w:t xml:space="preserve"> [95% CI −.</w:t>
      </w:r>
      <w:r w:rsidR="002C1DCD">
        <w:t>30</w:t>
      </w:r>
      <w:r w:rsidRPr="00DA3672">
        <w:t>, −.</w:t>
      </w:r>
      <w:r w:rsidR="002C1DCD">
        <w:t>07</w:t>
      </w:r>
      <w:r w:rsidRPr="00DA3672">
        <w:t>]; estimated effect for 24 months, −.3</w:t>
      </w:r>
      <w:r w:rsidR="002C1DCD">
        <w:t>7</w:t>
      </w:r>
      <w:r w:rsidRPr="00DA3672">
        <w:t xml:space="preserve"> [95% CI −.</w:t>
      </w:r>
      <w:r w:rsidR="002C1DCD">
        <w:t>61</w:t>
      </w:r>
      <w:r w:rsidRPr="00DA3672">
        <w:t>, −.</w:t>
      </w:r>
      <w:r w:rsidR="002C1DCD">
        <w:t>14</w:t>
      </w:r>
      <w:r w:rsidRPr="00DA3672">
        <w:t>]).</w:t>
      </w:r>
    </w:p>
    <w:p w14:paraId="3CF4AF46" w14:textId="73D70188" w:rsidR="00CB1637" w:rsidRPr="00DA3672" w:rsidRDefault="00CB1637" w:rsidP="003E4C8F">
      <w:r w:rsidRPr="00DA3672">
        <w:lastRenderedPageBreak/>
        <w:t xml:space="preserve">Compared to studies that used the original MIT protocol, studies that used a modified </w:t>
      </w:r>
      <w:r>
        <w:t xml:space="preserve">variant of the </w:t>
      </w:r>
      <w:r w:rsidRPr="00DA3672">
        <w:t xml:space="preserve">protocol appeared to show </w:t>
      </w:r>
      <w:r w:rsidR="002C1DCD">
        <w:t xml:space="preserve">somewhat </w:t>
      </w:r>
      <w:r w:rsidRPr="00DA3672">
        <w:t>larger treatment effects, though the confidence interval on this difference was very wide (∆</w:t>
      </w:r>
      <w:r w:rsidRPr="00DA3672">
        <w:rPr>
          <w:i/>
          <w:iCs/>
        </w:rPr>
        <w:t>g̅</w:t>
      </w:r>
      <w:r w:rsidRPr="00DA3672">
        <w:t xml:space="preserve"> = .</w:t>
      </w:r>
      <w:r w:rsidR="002C1DCD">
        <w:t>56</w:t>
      </w:r>
      <w:r w:rsidRPr="00DA3672">
        <w:t xml:space="preserve"> [95% CI −.9</w:t>
      </w:r>
      <w:r w:rsidR="002C1DCD">
        <w:t>2</w:t>
      </w:r>
      <w:r w:rsidRPr="00DA3672">
        <w:t>, 2.</w:t>
      </w:r>
      <w:r w:rsidR="002C1DCD">
        <w:t>03</w:t>
      </w:r>
      <w:r w:rsidRPr="00DA3672">
        <w:t>]).</w:t>
      </w:r>
    </w:p>
    <w:p w14:paraId="7B05D3A9" w14:textId="77777777" w:rsidR="00CB1637" w:rsidRPr="00DA3672" w:rsidRDefault="00CB1637" w:rsidP="0096096E">
      <w:pPr>
        <w:pStyle w:val="Heading1"/>
      </w:pPr>
      <w:bookmarkStart w:id="36" w:name="_f2nvziqp5kv2" w:colFirst="0" w:colLast="0"/>
      <w:bookmarkEnd w:id="36"/>
      <w:commentRangeStart w:id="37"/>
      <w:r w:rsidRPr="00DA3672">
        <w:t>Discussion</w:t>
      </w:r>
      <w:commentRangeEnd w:id="37"/>
      <w:r w:rsidR="006F1679">
        <w:rPr>
          <w:rStyle w:val="CommentReference"/>
          <w:rFonts w:ascii="Cambria" w:hAnsi="Cambria"/>
          <w:b w:val="0"/>
          <w:smallCaps w:val="0"/>
          <w:spacing w:val="0"/>
          <w:u w:val="none"/>
        </w:rPr>
        <w:commentReference w:id="37"/>
      </w:r>
    </w:p>
    <w:p w14:paraId="19301FF7" w14:textId="77777777" w:rsidR="00373D0D" w:rsidRDefault="000D6073" w:rsidP="008202BC">
      <w:pPr>
        <w:rPr>
          <w:ins w:id="38" w:author="Brenton Wiernik" w:date="2021-08-13T11:18:00Z"/>
        </w:rPr>
      </w:pPr>
      <w:r>
        <w:t>The present meta-analysis aimed to investigate the efficacy and clinical relevance of MIT while accounting for crucial methodological aspects</w:t>
      </w:r>
      <w:r w:rsidRPr="00F159D8">
        <w:t xml:space="preserve"> </w:t>
      </w:r>
      <w:r>
        <w:t>of primary studies, such as validated outcomes, use of control comparison, and</w:t>
      </w:r>
      <w:r w:rsidRPr="00F159D8">
        <w:t xml:space="preserve"> </w:t>
      </w:r>
      <w:r>
        <w:t>randomised group</w:t>
      </w:r>
      <w:r w:rsidR="009955C1" w:rsidRPr="009955C1">
        <w:t xml:space="preserve"> </w:t>
      </w:r>
      <w:r w:rsidR="009955C1">
        <w:t>allocation</w:t>
      </w:r>
      <w:r w:rsidRPr="00DA3672">
        <w:t>.</w:t>
      </w:r>
      <w:r>
        <w:t xml:space="preserve"> Our results reveal that</w:t>
      </w:r>
      <w:r w:rsidR="00E96679">
        <w:t xml:space="preserve"> several poor methodological practices in this literature may introduce substantial biases into estimated treatment effects. For example</w:t>
      </w:r>
      <w:r>
        <w:t xml:space="preserve">, </w:t>
      </w:r>
      <w:bookmarkStart w:id="39" w:name="_Hlk78449672"/>
      <w:r>
        <w:t xml:space="preserve">for RCT studies of non-communicative language expression, </w:t>
      </w:r>
      <w:bookmarkStart w:id="40" w:name="_Hlk78368740"/>
      <w:commentRangeStart w:id="41"/>
      <w:commentRangeStart w:id="42"/>
      <w:r w:rsidR="00E96679">
        <w:t xml:space="preserve">using </w:t>
      </w:r>
      <w:r>
        <w:t xml:space="preserve">unvalidated outcome measures </w:t>
      </w:r>
      <w:bookmarkEnd w:id="40"/>
      <w:r w:rsidR="00E96679">
        <w:t xml:space="preserve">(using untrained items) </w:t>
      </w:r>
      <w:commentRangeEnd w:id="41"/>
      <w:r w:rsidR="00174135">
        <w:rPr>
          <w:rStyle w:val="CommentReference"/>
        </w:rPr>
        <w:commentReference w:id="41"/>
      </w:r>
      <w:commentRangeEnd w:id="42"/>
      <w:r w:rsidR="00A90D61">
        <w:rPr>
          <w:rStyle w:val="CommentReference"/>
        </w:rPr>
        <w:commentReference w:id="42"/>
      </w:r>
      <w:r w:rsidR="00E96679">
        <w:t xml:space="preserve">may attenuate observed </w:t>
      </w:r>
      <w:r>
        <w:t>MIT</w:t>
      </w:r>
      <w:r w:rsidRPr="00483D6F">
        <w:t xml:space="preserve"> </w:t>
      </w:r>
      <w:r w:rsidR="00E96679">
        <w:t xml:space="preserve">treatment effects </w:t>
      </w:r>
      <w:r>
        <w:t>by</w:t>
      </w:r>
      <w:r w:rsidR="00E96679">
        <w:t xml:space="preserve"> about 43% (</w:t>
      </w:r>
      <w:r w:rsidR="00E96679">
        <w:rPr>
          <w:i/>
          <w:iCs/>
        </w:rPr>
        <w:t>g̅</w:t>
      </w:r>
      <w:r w:rsidR="00E96679">
        <w:rPr>
          <w:i/>
          <w:iCs/>
          <w:vertAlign w:val="subscript"/>
        </w:rPr>
        <w:t>unvalidated</w:t>
      </w:r>
      <w:r w:rsidR="00E96679">
        <w:t xml:space="preserve"> = .20 vs. </w:t>
      </w:r>
      <w:r w:rsidR="00E96679">
        <w:rPr>
          <w:i/>
          <w:iCs/>
        </w:rPr>
        <w:t>g̅</w:t>
      </w:r>
      <w:r w:rsidR="00E96679">
        <w:rPr>
          <w:i/>
          <w:iCs/>
          <w:vertAlign w:val="subscript"/>
        </w:rPr>
        <w:t>validated</w:t>
      </w:r>
      <w:r w:rsidR="00E96679">
        <w:t xml:space="preserve"> = .35)</w:t>
      </w:r>
      <w:r>
        <w:t xml:space="preserve"> when compared to validated outcome measures. </w:t>
      </w:r>
      <w:r w:rsidR="00CB1637">
        <w:t xml:space="preserve"> </w:t>
      </w:r>
      <w:bookmarkEnd w:id="39"/>
      <w:r w:rsidR="00913008">
        <w:t xml:space="preserve">Similarly, </w:t>
      </w:r>
      <w:r w:rsidR="008244C6">
        <w:t>holding domain and validation status constant</w:t>
      </w:r>
      <w:r w:rsidR="00E96679">
        <w:t xml:space="preserve">, </w:t>
      </w:r>
      <w:r w:rsidR="008244C6">
        <w:t xml:space="preserve">we estimate </w:t>
      </w:r>
      <w:r w:rsidR="00913008">
        <w:t xml:space="preserve">the apparent effect size of MIT </w:t>
      </w:r>
      <w:r w:rsidR="005E45D1">
        <w:t>to be</w:t>
      </w:r>
      <w:r w:rsidR="00436316">
        <w:t xml:space="preserve"> </w:t>
      </w:r>
      <w:r w:rsidR="00913008">
        <w:t>≈</w:t>
      </w:r>
      <w:r w:rsidR="00E96679">
        <w:t> 5</w:t>
      </w:r>
      <w:r w:rsidR="00913008">
        <w:t>.</w:t>
      </w:r>
      <w:r w:rsidR="00E96679">
        <w:t>7</w:t>
      </w:r>
      <w:r w:rsidR="00913008">
        <w:t xml:space="preserve"> times larger </w:t>
      </w:r>
      <w:r w:rsidR="00E96679">
        <w:t>(</w:t>
      </w:r>
      <w:r w:rsidR="00E96679">
        <w:rPr>
          <w:i/>
          <w:iCs/>
        </w:rPr>
        <w:t>g̅</w:t>
      </w:r>
      <w:r w:rsidR="00E96679">
        <w:rPr>
          <w:i/>
          <w:iCs/>
          <w:vertAlign w:val="subscript"/>
        </w:rPr>
        <w:t>case report</w:t>
      </w:r>
      <w:r w:rsidR="00E96679">
        <w:t xml:space="preserve"> = 2.01 vs. </w:t>
      </w:r>
      <w:r w:rsidR="00E96679">
        <w:rPr>
          <w:i/>
          <w:iCs/>
        </w:rPr>
        <w:t>g̅</w:t>
      </w:r>
      <w:r w:rsidR="00E96679">
        <w:rPr>
          <w:i/>
          <w:iCs/>
          <w:vertAlign w:val="subscript"/>
        </w:rPr>
        <w:t>RCT</w:t>
      </w:r>
      <w:r w:rsidR="00E96679">
        <w:t xml:space="preserve"> = .35) </w:t>
      </w:r>
      <w:r w:rsidR="00913008">
        <w:t>for non-RCT data compared to RCT data</w:t>
      </w:r>
      <w:r w:rsidR="00E96679">
        <w:t xml:space="preserve"> (for </w:t>
      </w:r>
      <w:r w:rsidR="00E96679" w:rsidRPr="00D328C7">
        <w:t xml:space="preserve">validated </w:t>
      </w:r>
      <w:r w:rsidR="00D94FB1" w:rsidRPr="00D328C7">
        <w:t>Non-Communicative Language Expression</w:t>
      </w:r>
      <w:r w:rsidR="00D94FB1">
        <w:t xml:space="preserve"> </w:t>
      </w:r>
      <w:r w:rsidR="00E96679" w:rsidRPr="00D328C7">
        <w:t>measures</w:t>
      </w:r>
      <w:r w:rsidR="00E96679">
        <w:t xml:space="preserve">). </w:t>
      </w:r>
    </w:p>
    <w:p w14:paraId="4EEAB30B" w14:textId="22CFD0D1" w:rsidR="00373D0D" w:rsidRDefault="00373D0D" w:rsidP="00373D0D">
      <w:pPr>
        <w:pStyle w:val="Heading2"/>
        <w:rPr>
          <w:ins w:id="43" w:author="Brenton Wiernik" w:date="2021-08-13T11:18:00Z"/>
        </w:rPr>
        <w:pPrChange w:id="44" w:author="Brenton Wiernik" w:date="2021-08-13T11:18:00Z">
          <w:pPr/>
        </w:pPrChange>
      </w:pPr>
      <w:ins w:id="45" w:author="Brenton Wiernik" w:date="2021-08-13T11:18:00Z">
        <w:r>
          <w:t>Research implications</w:t>
        </w:r>
      </w:ins>
    </w:p>
    <w:p w14:paraId="0F0EF312" w14:textId="198A9F85" w:rsidR="00941AAC" w:rsidRDefault="00E96679" w:rsidP="008202BC">
      <w:pPr>
        <w:rPr>
          <w:ins w:id="46" w:author="Brenton Wiernik" w:date="2021-08-13T11:18:00Z"/>
        </w:rPr>
      </w:pPr>
      <w:commentRangeStart w:id="47"/>
      <w:commentRangeStart w:id="48"/>
      <w:r>
        <w:t xml:space="preserve">These results indicate </w:t>
      </w:r>
      <w:r w:rsidR="00CB1637">
        <w:t xml:space="preserve">that rigorous </w:t>
      </w:r>
      <w:del w:id="49" w:author="Brenton Wiernik" w:date="2021-08-13T11:12:00Z">
        <w:r w:rsidR="00CB1637" w:rsidDel="00A90D61">
          <w:delText xml:space="preserve">experimental </w:delText>
        </w:r>
      </w:del>
      <w:ins w:id="50" w:author="Brenton Wiernik" w:date="2021-08-13T11:12:00Z">
        <w:r w:rsidR="00A90D61">
          <w:t>study</w:t>
        </w:r>
        <w:r w:rsidR="00A90D61">
          <w:t xml:space="preserve"> </w:t>
        </w:r>
      </w:ins>
      <w:r w:rsidR="00CB1637">
        <w:t xml:space="preserve">design </w:t>
      </w:r>
      <w:commentRangeEnd w:id="47"/>
      <w:r w:rsidR="001F2BFF">
        <w:rPr>
          <w:rStyle w:val="CommentReference"/>
        </w:rPr>
        <w:commentReference w:id="47"/>
      </w:r>
      <w:commentRangeEnd w:id="48"/>
      <w:r w:rsidR="00373D0D">
        <w:rPr>
          <w:rStyle w:val="CommentReference"/>
        </w:rPr>
        <w:commentReference w:id="48"/>
      </w:r>
      <w:ins w:id="51" w:author="Brenton Wiernik" w:date="2021-08-13T11:11:00Z">
        <w:r w:rsidR="00A90D61">
          <w:t>(e.g., random assignment, control groups, hig</w:t>
        </w:r>
      </w:ins>
      <w:ins w:id="52" w:author="Brenton Wiernik" w:date="2021-08-13T11:12:00Z">
        <w:r w:rsidR="00A90D61">
          <w:t xml:space="preserve">h-quality measurement) </w:t>
        </w:r>
      </w:ins>
      <w:r w:rsidR="00CB1637">
        <w:t>can help reduce confound</w:t>
      </w:r>
      <w:r w:rsidR="00CB33E7">
        <w:t>s</w:t>
      </w:r>
      <w:r>
        <w:t xml:space="preserve"> and </w:t>
      </w:r>
      <w:r w:rsidR="00CB1637">
        <w:t>obtain more realistic estimates.</w:t>
      </w:r>
      <w:r w:rsidR="00BA6B90">
        <w:t xml:space="preserve"> </w:t>
      </w:r>
      <w:r w:rsidR="003D6B41">
        <w:t>In particular,</w:t>
      </w:r>
      <w:r w:rsidR="002C3114">
        <w:t xml:space="preserve"> </w:t>
      </w:r>
      <w:commentRangeStart w:id="53"/>
      <w:commentRangeStart w:id="54"/>
      <w:r w:rsidR="002C3114">
        <w:t xml:space="preserve">this result </w:t>
      </w:r>
      <w:commentRangeEnd w:id="53"/>
      <w:r w:rsidR="00474CE2">
        <w:rPr>
          <w:rStyle w:val="CommentReference"/>
        </w:rPr>
        <w:commentReference w:id="53"/>
      </w:r>
      <w:commentRangeEnd w:id="54"/>
      <w:r w:rsidR="00373D0D">
        <w:rPr>
          <w:rStyle w:val="CommentReference"/>
        </w:rPr>
        <w:commentReference w:id="54"/>
      </w:r>
      <w:r w:rsidR="002C3114">
        <w:t xml:space="preserve">reaffirms that </w:t>
      </w:r>
      <w:r w:rsidR="00C13D52">
        <w:t>(</w:t>
      </w:r>
      <w:r w:rsidR="00670400">
        <w:t xml:space="preserve">having and </w:t>
      </w:r>
      <w:r w:rsidR="003D6B41" w:rsidRPr="003D6B41">
        <w:t>adjusting for</w:t>
      </w:r>
      <w:r w:rsidR="00C13D52">
        <w:t>)</w:t>
      </w:r>
      <w:r w:rsidR="003D6B41" w:rsidRPr="003D6B41">
        <w:t xml:space="preserve"> </w:t>
      </w:r>
      <w:r w:rsidR="00670400">
        <w:t xml:space="preserve">a </w:t>
      </w:r>
      <w:r w:rsidR="003D6B41" w:rsidRPr="003D6B41">
        <w:t xml:space="preserve">control group is critical. </w:t>
      </w:r>
      <w:r w:rsidR="002C3114">
        <w:t xml:space="preserve">Without </w:t>
      </w:r>
      <w:r w:rsidR="00670400">
        <w:t>this</w:t>
      </w:r>
      <w:r w:rsidR="002C3114">
        <w:t xml:space="preserve">, </w:t>
      </w:r>
      <w:r w:rsidR="003D6B41" w:rsidRPr="003D6B41">
        <w:t xml:space="preserve">most of the change observed in case </w:t>
      </w:r>
      <w:r w:rsidR="002C3114">
        <w:t>reports</w:t>
      </w:r>
      <w:r w:rsidR="00BA6B90">
        <w:t>,</w:t>
      </w:r>
      <w:r w:rsidR="00BA6B90" w:rsidRPr="00BA6B90">
        <w:t xml:space="preserve"> </w:t>
      </w:r>
      <w:r w:rsidR="00BA6B90">
        <w:t xml:space="preserve">visible in </w:t>
      </w:r>
      <w:r w:rsidR="00BA6B90" w:rsidRPr="003D6B41">
        <w:t>inflated estimates of the efficacy of MIT</w:t>
      </w:r>
      <w:r w:rsidR="00BA6B90">
        <w:t xml:space="preserve">, </w:t>
      </w:r>
      <w:r w:rsidR="003D6B41" w:rsidRPr="003D6B41">
        <w:t xml:space="preserve">are </w:t>
      </w:r>
      <w:r w:rsidR="002C3114">
        <w:t xml:space="preserve">inseparable from </w:t>
      </w:r>
      <w:r w:rsidR="008810F1">
        <w:t xml:space="preserve">the phenomena of </w:t>
      </w:r>
      <w:r w:rsidR="002C3114">
        <w:t>spontaneous recovery</w:t>
      </w:r>
      <w:r w:rsidR="008810F1">
        <w:t xml:space="preserve"> as well as, ultimately, </w:t>
      </w:r>
      <w:r w:rsidR="003D6B41" w:rsidRPr="003D6B41">
        <w:t xml:space="preserve">regression to the mean, </w:t>
      </w:r>
      <w:r w:rsidR="008810F1">
        <w:t>none of which are due to</w:t>
      </w:r>
      <w:r w:rsidR="003D6B41" w:rsidRPr="003D6B41">
        <w:t xml:space="preserve"> the treatment. </w:t>
      </w:r>
      <w:r w:rsidR="00CB1637">
        <w:t>Effect size also decreased with number of months post-stroke for IPD studies, indicating that progress in language performance reported in the late subacute or consolidation stage of aphasia may confound</w:t>
      </w:r>
      <w:r w:rsidR="006B056C">
        <w:t xml:space="preserve"> MIT effects with</w:t>
      </w:r>
      <w:r w:rsidR="00CB1637">
        <w:t xml:space="preserve"> influences of spontaneous recovery</w:t>
      </w:r>
      <w:r w:rsidR="006B056C">
        <w:t xml:space="preserve">, much of which </w:t>
      </w:r>
      <w:r w:rsidR="006B056C" w:rsidRPr="006B056C">
        <w:t xml:space="preserve">is likely to already </w:t>
      </w:r>
      <w:r w:rsidR="0044605D" w:rsidRPr="006B056C">
        <w:t xml:space="preserve">have </w:t>
      </w:r>
      <w:r w:rsidR="006B056C" w:rsidRPr="006B056C">
        <w:t>occurred</w:t>
      </w:r>
      <w:r w:rsidR="006B056C">
        <w:t xml:space="preserve"> by that stage</w:t>
      </w:r>
      <w:r w:rsidR="00CB1637">
        <w:t xml:space="preserve">. Taken together, these results suggest that </w:t>
      </w:r>
      <w:r w:rsidR="0012749C">
        <w:t>validated outcomes</w:t>
      </w:r>
      <w:r w:rsidR="00CB1637">
        <w:t xml:space="preserve">, randomised-controlled designs and inclusion of individuals with chronic aphasia are essential prerequisites to determine the efficacy in a reliable way. </w:t>
      </w:r>
    </w:p>
    <w:p w14:paraId="761670A1" w14:textId="4E0B2D3B" w:rsidR="00373D0D" w:rsidRDefault="00373D0D" w:rsidP="00373D0D">
      <w:pPr>
        <w:pStyle w:val="Heading2"/>
        <w:pPrChange w:id="55" w:author="Brenton Wiernik" w:date="2021-08-13T11:18:00Z">
          <w:pPr/>
        </w:pPrChange>
      </w:pPr>
      <w:commentRangeStart w:id="56"/>
      <w:ins w:id="57" w:author="Brenton Wiernik" w:date="2021-08-13T11:18:00Z">
        <w:r>
          <w:t>Clinical implications</w:t>
        </w:r>
      </w:ins>
      <w:commentRangeEnd w:id="56"/>
      <w:ins w:id="58" w:author="Brenton Wiernik" w:date="2021-08-13T11:22:00Z">
        <w:r>
          <w:rPr>
            <w:rStyle w:val="CommentReference"/>
            <w:b w:val="0"/>
            <w:spacing w:val="0"/>
            <w:u w:val="none"/>
          </w:rPr>
          <w:commentReference w:id="56"/>
        </w:r>
      </w:ins>
    </w:p>
    <w:p w14:paraId="69FA597A" w14:textId="76B197DA" w:rsidR="0067458F" w:rsidRDefault="00CB1637" w:rsidP="008202BC">
      <w:r>
        <w:t xml:space="preserve">Interestingly, variation of the original MIT protocol did not systematically alter the effect size, challenging the idea that modification of the treatment necessarily diminishes its outcome. </w:t>
      </w:r>
      <w:r w:rsidR="00941AAC">
        <w:t xml:space="preserve">However, few </w:t>
      </w:r>
      <w:r w:rsidR="008D4C67">
        <w:t xml:space="preserve">of the included </w:t>
      </w:r>
      <w:r w:rsidR="00941AAC">
        <w:t xml:space="preserve">studies </w:t>
      </w:r>
      <w:r w:rsidR="008D4C67">
        <w:t xml:space="preserve">employed an MIT variant, and </w:t>
      </w:r>
      <w:r w:rsidR="0067458F">
        <w:t>their individual effects are heterogeneous</w:t>
      </w:r>
      <w:r w:rsidR="008D4C67">
        <w:t>.</w:t>
      </w:r>
      <w:r w:rsidR="00797D2E">
        <w:t xml:space="preserve"> </w:t>
      </w:r>
      <w:r w:rsidR="00D44954">
        <w:t xml:space="preserve">Our results can </w:t>
      </w:r>
      <w:r w:rsidR="00797D2E">
        <w:t xml:space="preserve">therefore express no </w:t>
      </w:r>
      <w:r w:rsidR="0067458F">
        <w:t>certainty about the impact of deviations</w:t>
      </w:r>
      <w:r w:rsidR="00D44954">
        <w:t xml:space="preserve"> from the original MIT protocol</w:t>
      </w:r>
      <w:r w:rsidR="00797D2E">
        <w:t>, and instead</w:t>
      </w:r>
      <w:r w:rsidR="00D44954">
        <w:t xml:space="preserve"> highlight </w:t>
      </w:r>
      <w:r w:rsidR="00A32DA4">
        <w:t>the</w:t>
      </w:r>
      <w:r w:rsidR="0067458F">
        <w:t xml:space="preserve"> need for more rigorous research investigating the effects of specific deviations.</w:t>
      </w:r>
    </w:p>
    <w:p w14:paraId="2995E398" w14:textId="69A07D24" w:rsidR="00CB1637" w:rsidRDefault="00CB1637" w:rsidP="008202BC">
      <w:pPr>
        <w:rPr>
          <w:ins w:id="59" w:author="Brenton Wiernik" w:date="2021-08-13T11:23:00Z"/>
        </w:rPr>
      </w:pPr>
      <w:r>
        <w:t>Although MIT appears to benefit language performance on trained items, gains on untrained items emerged mostly from progress in repetition tasks. In contrast, the current results failed to demonstrate comparable progress in everyday communication ability</w:t>
      </w:r>
      <w:r w:rsidR="0012749C">
        <w:t xml:space="preserve"> on</w:t>
      </w:r>
      <w:r>
        <w:t xml:space="preserve"> </w:t>
      </w:r>
      <w:r w:rsidR="00D158BF">
        <w:t>validated</w:t>
      </w:r>
      <w:r>
        <w:t xml:space="preserve"> outcomes. These findings have </w:t>
      </w:r>
      <w:commentRangeStart w:id="60"/>
      <w:commentRangeStart w:id="61"/>
      <w:r>
        <w:t xml:space="preserve">implications </w:t>
      </w:r>
      <w:commentRangeEnd w:id="60"/>
      <w:r w:rsidR="00547611">
        <w:rPr>
          <w:rStyle w:val="CommentReference"/>
        </w:rPr>
        <w:commentReference w:id="60"/>
      </w:r>
      <w:commentRangeEnd w:id="61"/>
      <w:r w:rsidR="00373D0D">
        <w:rPr>
          <w:rStyle w:val="CommentReference"/>
        </w:rPr>
        <w:commentReference w:id="61"/>
      </w:r>
      <w:r>
        <w:t>in clinical practice.</w:t>
      </w:r>
    </w:p>
    <w:p w14:paraId="553B6970" w14:textId="77777777" w:rsidR="008E38A7" w:rsidRDefault="008E38A7" w:rsidP="008E38A7">
      <w:pPr>
        <w:rPr>
          <w:moveTo w:id="62" w:author="Brenton Wiernik" w:date="2021-08-13T11:23:00Z"/>
        </w:rPr>
      </w:pPr>
      <w:moveToRangeStart w:id="63" w:author="Brenton Wiernik" w:date="2021-08-13T11:23:00Z" w:name="move79746213"/>
      <w:commentRangeStart w:id="64"/>
      <w:moveTo w:id="65" w:author="Brenton Wiernik" w:date="2021-08-13T11:23:00Z">
        <w:r>
          <w:t>According to the present meta-analysis, MIT leads to gains mainly in repetition tasks that reflect the ability to reproduce</w:t>
        </w:r>
        <w:r w:rsidRPr="003C5B77">
          <w:t xml:space="preserve"> prior utterance</w:t>
        </w:r>
        <w:r>
          <w:t>s</w:t>
        </w:r>
        <w:r w:rsidRPr="003C5B77">
          <w:t xml:space="preserve"> in exactly the same form</w:t>
        </w:r>
        <w:r>
          <w:t xml:space="preserve">. Although this ability may facilitate the acquisition of novel words, it is not entirely clear to what extent it ultimately affects verbal </w:t>
        </w:r>
        <w:r>
          <w:lastRenderedPageBreak/>
          <w:t xml:space="preserve">behaviour in everyday communicative situations </w:t>
        </w:r>
        <w:r>
          <w:fldChar w:fldCharType="begin"/>
        </w:r>
        <w:r>
          <w:instrText xml:space="preserve"> ADDIN ZOTERO_ITEM CSL_CITATION {"citationID":"6H9H1J7d","properties":{"formattedCitation":"(Stahl et al., 2017)","plainCitation":"(Stahl et al., 2017)","noteIndex":0},"citationItems":[{"id":"glhS9QgH/ZL8HRAQK","uris":["http://zotero.org/users/7270/items/BCWFCAJ8"],"uri":["http://zotero.org/users/7270/items/BCWFCAJ8"],"itemData":{"id":13469,"type":"article-journal","abstract":"A range of methods in clinical research aim to assess treatment-induced progress in aphasia therapy. Here, we used a crossover randomized controlled design to compare the suitability of utterance-centered and dialogue-sensitive outcome measures in speech-language testing. Fourteen individuals with post-stroke chronic non-fluent aphasia each received two types of intensive training in counterbalanced order: conventional confrontation naming, and communicative-pragmatic speech-language therapy (Intensive Language-Action Therapy, an expanded version of Constraint-Induced Aphasia Therapy). Motivated by linguistic-pragmatic theory and neuroscience data, our dependent variables included a newly created diagnostic instrument, the Action Communication Test (ACT). This diagnostic instrument requires patients to produce target words in two conditions: (i) utterance-centered object naming, and (ii) communicative-pragmatic social interaction based on verbal requests. In addition, we administered a standardized aphasia test battery, the Aachen Aphasia Test (AAT). Composite scores on the ACT and the AAT revealed similar patterns of changes in language performance over time, irrespective of the treatment applied. Changes in language performance were relatively consistent with the AAT results also when considering both ACT subscales separately from each other. However, only the ACT subscale evaluating verbal requests proved to be successful in distinguishing between different types of training in our patient sample. Critically, testing duration was substantially shorter for the entire ACT (10–20 minutes) than for the AAT (60–90 minutes). Taken together, the current findings suggest that communicative-pragmatic methods in speech-language testing provide a sensitive and time-effective measure to determine the outcome of aphasia therapy.","container-title":"Frontiers in Human Neuroscience","DOI":"10.3389/fnhum.2017.00223","ISSN":"1662-5161","journalAbbreviation":"Front. Hum. Neurosci.","language":"English","note":"00007 \npublisher: Frontiers","source":"Frontiers","title":"Communicative-Pragmatic Assessment Is Sensitive and Time-Effective in Measuring the Outcome of Aphasia Therapy","URL":"https://www.frontiersin.org/articles/10.3389/fnhum.2017.00223/full","volume":"11","author":[{"family":"Stahl","given":"Benjamin"},{"family":"Mohr","given":"Bettina"},{"family":"Dreyer","given":"Felix R."},{"family":"Lucchese","given":"Guglielmo"},{"family":"Pulvermüller","given":"Friedemann"}],"accessed":{"date-parts":[["2021",7,14]]},"issued":{"date-parts":[["2017"]]}}}],"schema":"https://github.com/citation-style-language/schema/raw/master/csl-citation.json"} </w:instrText>
        </w:r>
        <w:r>
          <w:fldChar w:fldCharType="separate"/>
        </w:r>
        <w:r w:rsidRPr="00E0238E">
          <w:t>(Stahl et al., 2017)</w:t>
        </w:r>
        <w:r>
          <w:fldChar w:fldCharType="end"/>
        </w:r>
        <w:r>
          <w:t xml:space="preserve">. </w:t>
        </w:r>
        <w:commentRangeStart w:id="66"/>
        <w:commentRangeStart w:id="67"/>
        <w:r>
          <w:t>Our RCT results indicate negligible progress on validated outcomes of everyday communication ability with MIT</w:t>
        </w:r>
        <w:commentRangeEnd w:id="66"/>
        <w:r>
          <w:rPr>
            <w:rStyle w:val="CommentReference"/>
          </w:rPr>
          <w:commentReference w:id="66"/>
        </w:r>
        <w:commentRangeEnd w:id="67"/>
        <w:r>
          <w:rPr>
            <w:rStyle w:val="CommentReference"/>
          </w:rPr>
          <w:commentReference w:id="67"/>
        </w:r>
        <w:r>
          <w:t>. However, the number of effect sizes reporting non-repetition outcomes was comparatively very small, under both designs. This produced wide confidence intervals and therefore uncertainty as to MIT’s effectiveness for these outcomes. Thus, although benefits from MIT cannot be ruled out, present evidence does not clearly support them.</w:t>
        </w:r>
      </w:moveTo>
    </w:p>
    <w:p w14:paraId="6348CE6B" w14:textId="77777777" w:rsidR="008E38A7" w:rsidRDefault="008E38A7" w:rsidP="008E38A7">
      <w:pPr>
        <w:rPr>
          <w:moveTo w:id="68" w:author="Brenton Wiernik" w:date="2021-08-13T11:23:00Z"/>
        </w:rPr>
      </w:pPr>
      <w:moveTo w:id="69" w:author="Brenton Wiernik" w:date="2021-08-13T11:23:00Z">
        <w:r>
          <w:t xml:space="preserve">In contrast, large-scale RCT data demonstrate that combining selected non-MIT methods </w:t>
        </w:r>
        <w:r w:rsidRPr="00260104">
          <w:rPr>
            <w:i/>
          </w:rPr>
          <w:t>can</w:t>
        </w:r>
        <w:r>
          <w:t xml:space="preserve"> lead to moderate gains on validated outcomes of communication ability </w:t>
        </w:r>
        <w:r>
          <w:fldChar w:fldCharType="begin"/>
        </w:r>
        <w:r>
          <w:instrText xml:space="preserve"> ADDIN ZOTERO_ITEM CSL_CITATION {"citationID":"mIb79tPy","properties":{"formattedCitation":"(Breitenstein et al., 2017)","plainCitation":"(Breitenstein et al., 2017)","noteIndex":0},"citationItems":[{"id":"glhS9QgH/RjnMp1UF","uris":["http://zotero.org/users/7270/items/5F3F45FP"],"uri":["http://zotero.org/users/7270/items/5F3F45FP"],"itemData":{"id":9672,"type":"article-journal","abstract":"Summary\nBackground\nTreatment guidelines for aphasia recommend intensive speech and language therapy for chronic (≥6 months) aphasia after stroke, but large-scale, class 1 randomised controlled trials on treatment effectiveness are scarce. We aimed to examine whether 3 weeks of intensive speech and language therapy under routine clinical conditions improved verbal communication in daily-life situations in people with chronic aphasia after stroke.\nMethods\nIn this multicentre, parallel group, superiority, open-label, blinded-endpoint, randomised controlled trial, patients aged 70 years or younger with aphasia after stroke lasting for 6 months or more were recruited from 19 inpatient or outpatient rehabilitation centres in Germany. An external biostatistician used a computer-generated permuted block randomisation method, stratified by treatment centre, to randomly assign participants to either 3 weeks or more of intensive speech and language therapy (≥10 h per week) or 3 weeks deferral of intensive speech and language therapy. The primary endpoint was between-group difference in the change in verbal communication effectiveness in everyday life scenarios (Amsterdam–Nijmegen Everyday Language Test A-scale) from baseline to immediately after 3 weeks of treatment or treatment deferral. All analyses were done using the modified intention-to-treat population (those who received 1 day or more of intensive treatment or treatment deferral). This study is registered with ClinicalTrials.gov, number NCT01540383.\nFindings\nWe randomly assigned 158 patients between April 1, 2012, and May 31, 2014. The modified intention-to-treat population comprised 156 patients (78 per group). Verbal communication was significantly improved from baseline to after intensive speech and language treatment (mean difference 2·61 points [SD 4·94]; 95% CI 1·49 to 3·72), but not from baseline to after treatment deferral (−0·03 points [4·04]; −0·94 to 0·88; between-group difference Cohen's d 0·58; p=0·0004). Eight patients had adverse events during therapy or treatment deferral (one car accident [in the control group], two common cold [one patient per group], three gastrointestinal or cardiac symptoms [all intervention group], two recurrent stroke [one in intervention group before initiation of treatment, and one before group assignment had occurred]); all were unrelated to study participation.\nInterpretation\n3 weeks of intensive speech and language therapy significantly enhanced verbal communication in people aged 70 years or younger with chronic aphasia after stroke, providing an effective evidence-based treatment approach in this population. Future studies should examine the minimum treatment intensity required for meaningful treatment effects, and determine whether treatment effects cumulate over repeated intervention periods.\nFunding\nGerman Federal Ministry of Education and Research and the German Society for Aphasia Research and Treatment.","container-title":"The Lancet","DOI":"10.1016/S0140-6736(17)30067-3","ISSN":"0140-6736","issue":"10078","journalAbbreviation":"The Lancet","note":"00063","page":"1528-1538","source":"ScienceDirect","title":"Intensive speech and language therapy in patients with chronic aphasia after stroke: a randomised, open-label, blinded-endpoint, controlled trial in a health-care setting","title-short":"Intensive speech and language therapy in patients with chronic aphasia after stroke","volume":"389","author":[{"family":"Breitenstein","given":"Caterina"},{"family":"Grewe","given":"Tanja"},{"family":"Flöel","given":"Agnes"},{"family":"Ziegler","given":"Wolfram"},{"family":"Springer","given":"Luise"},{"family":"Martus","given":"Peter"},{"family":"Huber","given":"Walter"},{"family":"Willmes","given":"Klaus"},{"family":"Ringelstein","given":"E Bernd"},{"family":"Haeusler","given":"Karl Georg"},{"family":"Abel","given":"Stefanie"},{"family":"Glindemann","given":"Ralf"},{"family":"Domahs","given":"Frank"},{"family":"Regenbrecht","given":"Frank"},{"family":"Schlenck","given":"Klaus-Jürgen"},{"family":"Thomas","given":"Marion"},{"family":"Obrig","given":"Hellmuth"},{"family":"Langen","given":"Ernst","non-dropping-particle":"de"},{"family":"Rocker","given":"Roman"},{"family":"Wigbers","given":"Franziska"},{"family":"Rühmkorf","given":"Christina"},{"family":"Hempen","given":"Indra"},{"family":"List","given":"Jonathan"},{"family":"Baumgaertner","given":"Annette"},{"family":"Villringer","given":"A"},{"family":"Bley","given":"M"},{"family":"Jöbges","given":"M"},{"family":"Halm","given":"K"},{"family":"Schulz","given":"J"},{"family":"Werner","given":"C"},{"family":"Goldenberg","given":"G"},{"family":"Klingenberg","given":"G"},{"family":"König","given":"E"},{"family":"Müller","given":"F"},{"family":"Gröne","given":"B"},{"family":"Knecht","given":"S"},{"family":"Baake","given":"R"},{"family":"Knauss","given":"J"},{"family":"Miethe","given":"S"},{"family":"Steller","given":"U"},{"family":"Sudhoff","given":"R"},{"family":"Schillikowski","given":"E"},{"family":"Pfeiffer","given":"G"},{"family":"Billo","given":"K"},{"family":"Hoffmann","given":"H"},{"family":"Ferneding","given":"F-J"},{"family":"Runge","given":"S"},{"family":"Keck","given":"T"},{"family":"Middeldorf","given":"V"},{"family":"Krüger","given":"S"},{"family":"Wilde","given":"B"},{"family":"Krakow","given":"K"},{"family":"Berghoff","given":"C"},{"family":"Reinhuber","given":"F"},{"family":"Maser","given":"I"},{"family":"Hofmann","given":"W"},{"family":"Sous-Kulke","given":"C"},{"family":"Schupp","given":"W"},{"family":"Oertel","given":"A"},{"family":"Bätz","given":"D"},{"family":"Hamzei","given":"F"},{"family":"Schulz","given":"K"},{"family":"Meyer","given":"A"},{"family":"Kartmann","given":"A"},{"family":"Som","given":"O'N"},{"family":"Schipke","given":"S-B"},{"family":"Bamborschke","given":"S"}],"issued":{"date-parts":[["2017",4,15]]}}}],"schema":"https://github.com/citation-style-language/schema/raw/master/csl-citation.json"} </w:instrText>
        </w:r>
        <w:r>
          <w:fldChar w:fldCharType="separate"/>
        </w:r>
        <w:r w:rsidRPr="00E0238E">
          <w:t>(Breitenstein et al., 2017)</w:t>
        </w:r>
        <w:r>
          <w:fldChar w:fldCharType="end"/>
        </w:r>
        <w:r>
          <w:t xml:space="preserve">. This finding suggests that individuals with aphasia should not rely exclusively on MIT if the primary goal is to improve everyday communication. Still, our meta-analysis should not undermine the importance of MIT-mediated progress on trained items. In individuals with severe forms of aphasia, this ‘palliative’ use of MIT may nonetheless entail a substantial increase in quality of life </w:t>
        </w:r>
        <w:r>
          <w:fldChar w:fldCharType="begin"/>
        </w:r>
        <w:r>
          <w:instrText xml:space="preserve"> ADDIN ZOTERO_ITEM CSL_CITATION {"citationID":"9fTu9nmc","properties":{"formattedCitation":"(Zumbansen et al., 2014)","plainCitation":"(Zumbansen et al., 2014)","noteIndex":0},"citationItems":[{"id":"glhS9QgH/bH1UF1Yu","uris":["http://zotero.org/users/7270/items/VNSHMAMU"],"uri":["http://zotero.org/users/7270/items/VNSHMAMU"],"itemData":{"id":4920,"type":"article-journal","abstract":"We present a critical review of the literature on Melodic intonation therapy (MIT), one of the most formalized treatments used by speech-language therapist in Broca’s aphasia. We suggest basic clarifications to enhance the scientific support of this promising treatment. First, MIT is a program, not a single speech facilitation technique. The goal of MIT is to restore propositional speech. The rational is that patients can learn a new way to speak through singing by using language-capable regions of the right cerebral hemisphere. We argue that many treatment programs covered in systematic reviews on MIT’s efficacy do not match MIT’s therapeutic goal and rationale. Second, we distinguish between the immediate effect of MIT’s main speech facilitation technique (i.e., intoned-speech) and the effect of the entire program on language recovery. Many results in the MIT literature can be explained by this duration factor. Finally, we propose that MIT can be viewed as a treatment of apraxia of speech more than aphasia. This issue should be explored in future experimental studies.","container-title":"Frontiers in Neurology","DOI":"10.3389/fneur.2014.00007","ISSN":"1664-2295","journalAbbreviation":"Front. Neurol.","language":"English","note":"00000","source":"Frontiers","title":"Melodic Intonation Therapy: Back to Basics for Future Research","title-short":"Melodic Intonation Therapy","URL":"https://www.frontiersin.org/articles/10.3389/fneur.2014.00007/full","volume":"5","author":[{"family":"Zumbansen","given":"Anna"},{"family":"Peretz","given":"Isabelle"},{"family":"Hébert","given":"Sylvie"}],"accessed":{"date-parts":[["2018",11,19]]},"issued":{"date-parts":[["2014"]]}}}],"schema":"https://github.com/citation-style-language/schema/raw/master/csl-citation.json"} </w:instrText>
        </w:r>
        <w:r>
          <w:fldChar w:fldCharType="separate"/>
        </w:r>
        <w:r w:rsidRPr="00E0238E">
          <w:t>(Zumbansen et al., 2014)</w:t>
        </w:r>
        <w:r>
          <w:fldChar w:fldCharType="end"/>
        </w:r>
        <w:r>
          <w:t>. Critically, individuals with aphasia may perceive notable progress in language performance irrespective of statistically significant gains on validated outcomes. Known as ‘</w:t>
        </w:r>
        <w:r w:rsidRPr="00260104">
          <w:t>minimal clinically-important difference</w:t>
        </w:r>
        <w:r>
          <w:t>’</w:t>
        </w:r>
        <w:r w:rsidRPr="00CC6F2A">
          <w:t xml:space="preserve"> </w:t>
        </w:r>
        <w:r>
          <w:fldChar w:fldCharType="begin"/>
        </w:r>
        <w:r>
          <w:instrText xml:space="preserve"> ADDIN ZOTERO_ITEM CSL_CITATION {"citationID":"AV5APllq","properties":{"formattedCitation":"(Revicki et al., 2008)","plainCitation":"(Revicki et al., 2008)","noteIndex":0},"citationItems":[{"id":"glhS9QgH/3SHnZwvQ","uris":["http://zotero.org/users/7270/items/2JQ7UL6K"],"uri":["http://zotero.org/users/7270/items/2JQ7UL6K"],"itemData":{"id":13471,"type":"article-journal","abstract":"OBJECTIVE: The objective of this review is to summarize recommendations on methods for evaluating responsiveness and minimal important difference (MID) for patient-reported outcome (PRO) measures.\nSTUDY DESIGN AND SETTING: We review, summarize, and integrate information on issues and methods for evaluating responsiveness and determining MID estimates for PRO measures. Recommendations are made on best-practice methods for evaluating responsiveness and MID.\nRESULTS: The MID for a PRO instrument is not an immutable characteristic, but may vary by population and context, and no one MID may be valid for all study applications. MID estimates should be based on multiple approaches and triangulation of methods. Anchor-based methods applying various relevant patient-rated, clinician-rated, and disease-specific variables provide primary and meaningful estimates of an instrument's MID. Results for the PRO measures from clinical trials can also provide insight into observed effects based on treatment comparisons and should be used to help determine MID. Distribution-based methods can support estimates from anchor-based approaches and can be used in situations where anchor-based estimates are unavailable.\nCONCLUSION: We recommend that the MID is based primarily on relevant patient-based and clinical anchors, with clinical trial experience used to further inform understanding of MID.","container-title":"Journal of Clinical Epidemiology","DOI":"10.1016/j.jclinepi.2007.03.012","ISSN":"0895-4356","issue":"2","journalAbbreviation":"J Clin Epidemiol","language":"eng","note":"01550 \nPMID: 18177782","page":"102-109","source":"PubMed","title":"Recommended methods for determining responsiveness and minimally important differences for patient-reported outcomes","volume":"61","author":[{"family":"Revicki","given":"Dennis"},{"family":"Hays","given":"Ron D."},{"family":"Cella","given":"David"},{"family":"Sloan","given":"Jeff"}],"issued":{"date-parts":[["2008",2]]}}}],"schema":"https://github.com/citation-style-language/schema/raw/master/csl-citation.json"} </w:instrText>
        </w:r>
        <w:r>
          <w:fldChar w:fldCharType="separate"/>
        </w:r>
        <w:r w:rsidRPr="00E0238E">
          <w:t>(Revicki et al., 2008)</w:t>
        </w:r>
        <w:r>
          <w:fldChar w:fldCharType="end"/>
        </w:r>
        <w:r>
          <w:t xml:space="preserve">, this diagnostic approach may be especially valuable for individuals where MIT can help establish a repertoire of trained phrases to convey basic needs in daily life </w:t>
        </w:r>
        <w:r>
          <w:fldChar w:fldCharType="begin"/>
        </w:r>
        <w:r>
          <w:instrText xml:space="preserve"> ADDIN ZOTERO_ITEM CSL_CITATION {"citationID":"q26NfsbH","properties":{"formattedCitation":"(Van Lancker Sidtis, 2021)","plainCitation":"(Van Lancker Sidtis, 2021)","noteIndex":0},"citationItems":[{"id":"glhS9QgH/i4fn6Cps","uris":["http://zotero.org/users/7270/items/AKBC38CZ"],"uri":["http://zotero.org/users/7270/items/AKBC38CZ"],"itemData":{"id":13473,"type":"book","abstract":"A broad overview of the many kinds of unitary expressions found in everyday verbal and written communication, including their signature meaning, form, and usage, authored by a renowned scholar in the field Foundations of Familiar Language is renowned scholar Diana Sidtis's new contribution to the study of formulaic language through a wide-ranging overview of a large group of language behaviors that share characteristics of cohesion and familiarity, featuring a rational classification of fixed, familiar expressions into formulaic expressions, lexical bundles, and collocations. This unique volume offers a new approach to linguistic classification and construction grammar through a dual-process model of language competence rooted in linguistic, psycholinguistic, and neurolinguistic observations, combining insights drawn from foundational studies of psychology and neurology with contemporary theories of the differences between formulaic and propositional language. This approach offers a distinct and innovative contribution to scholarship in the field. The text contains resources for further study and research such as examples, research protocols, and lists of fixed, familiar expressions from the past and present. This authoritative volume:  Describes the current state of knowledge and reviews experimental results, proposals, and models in a clear and straightforward manner Offers up-to-date surveys of the role of fixed expressions in education, social sciences, cognitive psychology, and brain science Features a wealth of engaging and relatable examples of formulaic expressions (conversational speech formulas, expletives, idioms, and proverbs), lexical bundles, and collocations Includes discussion of the use of fixed, familiar expressions in second language learning Presents new research data on the neurological foundations of familiar language drawn from clinical observations and experimental studies of stroke, dementia, and Parkinson’s disease Contains material from social media, magazines, newspapers, speeches, and other sources to illustrate the importance, abundance, and value of familiar language  Sufficiently in-depth for specialists, while accessible to students and non-specialists, Foundations of Familiar Language is an essential resource for a wide range of readers, including linguists, child language specialists, psychologists, social scientists, neuroscientists, philosophers, educators, teachers of English as a second language, and those working in artificial intelligence and speech synthesis.","edition":"1st edition","event-place":"Hoboken","ISBN":"978-1-119-16332-9","language":"English","note":"00000","number-of-pages":"464","publisher":"Wiley-Blackwell","publisher-place":"Hoboken","source":"Amazon","title":"Foundations of Familiar Language: Formulaic Expressions, Lexical Bundles, and Collocations at Work and Play","title-short":"Foundations of Familiar Language","author":[{"family":"Van Lancker Sidtis","given":"Diana"}],"issued":{"date-parts":[["2021",9,22]]}}}],"schema":"https://github.com/citation-style-language/schema/raw/master/csl-citation.json"} </w:instrText>
        </w:r>
        <w:r>
          <w:fldChar w:fldCharType="separate"/>
        </w:r>
        <w:r w:rsidRPr="00E0238E">
          <w:t>(Van Lancker Sidtis, 2021)</w:t>
        </w:r>
        <w:r>
          <w:fldChar w:fldCharType="end"/>
        </w:r>
        <w:r>
          <w:t>.</w:t>
        </w:r>
      </w:moveTo>
      <w:commentRangeEnd w:id="64"/>
      <w:r>
        <w:rPr>
          <w:rStyle w:val="CommentReference"/>
        </w:rPr>
        <w:commentReference w:id="64"/>
      </w:r>
    </w:p>
    <w:moveToRangeEnd w:id="63"/>
    <w:p w14:paraId="47882B35" w14:textId="30EBAF04" w:rsidR="00373D0D" w:rsidRDefault="00373D0D" w:rsidP="00373D0D">
      <w:pPr>
        <w:pStyle w:val="Heading2"/>
        <w:pPrChange w:id="70" w:author="Brenton Wiernik" w:date="2021-08-13T11:19:00Z">
          <w:pPr/>
        </w:pPrChange>
      </w:pPr>
      <w:ins w:id="71" w:author="Brenton Wiernik" w:date="2021-08-13T11:19:00Z">
        <w:r>
          <w:t>Limitations and future directions</w:t>
        </w:r>
      </w:ins>
    </w:p>
    <w:p w14:paraId="764918F4" w14:textId="37BE2DA1" w:rsidR="00CB1637" w:rsidRDefault="00CB1637" w:rsidP="008202BC">
      <w:r>
        <w:t xml:space="preserve">As with any meta-analysis, the conclusiveness of the results strongly depends on the quality of the source material. As always, methodological shortcomings </w:t>
      </w:r>
      <w:r w:rsidR="00BC56A9">
        <w:t>of primary studies</w:t>
      </w:r>
      <w:r>
        <w:t xml:space="preserve"> emphasise the need for caution in interpreting the results. Nonetheless, the present meta-analysis considered various methodological aspects that tended to be neglected in previous work. In particular, our meta-analyses carefully determined the psychometric quality of each outcome, relative to recently defined standards in aphasia research </w:t>
      </w:r>
      <w:r w:rsidR="007252BF">
        <w:fldChar w:fldCharType="begin"/>
      </w:r>
      <w:r w:rsidR="00234BC4">
        <w:instrText xml:space="preserve"> ADDIN ZOTERO_ITEM CSL_CITATION {"citationID":"MCiTZmVk","properties":{"formattedCitation":"(Wallace et al., 2019)","plainCitation":"(Wallace et al., 2019)","noteIndex":0},"citationItems":[{"id":"glhS9QgH/9OsgIQZA","uris":["http://zotero.org/users/7270/items/294J6MT9"],"uri":["http://zotero.org/users/7270/items/294J6MT9"],"itemData":{"id":10114,"type":"article-journal","abstract":"Background: A core outcome set (COS; an agreed, minimum set of outcomes) was needed to address the heterogeneous measurement of outcomes in aphasia treatment research and to facilitate the production of transparent, meaningful, and efficient outcome data.","container-title":"International Journal of Stroke","DOI":"10.1177/1747493018806200","ISSN":"1747-4930, 1747-4949","issue":"2","language":"en","note":"00010","page":"180-185","source":"Crossref","title":"A core outcome set for aphasia treatment research: The ROMA consensus statement","title-short":"A core outcome set for aphasia treatment research","volume":"14","author":[{"family":"Wallace","given":"Sarah J"},{"family":"Worrall","given":"Linda"},{"family":"Rose","given":"Tanya"},{"family":"Le Dorze","given":"Guylaine"},{"family":"Breitenstein","given":"Caterina"},{"family":"Hilari","given":"Katerina"},{"family":"Babbitt","given":"Edna"},{"family":"Bose","given":"Arpita"},{"family":"Brady","given":"Marian"},{"family":"Cherney","given":"Leora R."},{"family":"Copland","given":"David"},{"family":"Cruice","given":"Madeline"},{"family":"Enderby","given":"Pam"},{"family":"Hersh","given":"Deborah"},{"family":"Howe","given":"Tami"},{"family":"Kelly","given":"Helen"},{"family":"Kiran","given":"Swathi"},{"family":"Laska","given":"Ann-Charlotte"},{"family":"Marshall","given":"Jane"},{"family":"Nicholas","given":"Marjorie"},{"family":"Patterson","given":"Janet"},{"family":"Pearl","given":"Gill"},{"family":"Rochon","given":"Elizabeth"},{"family":"Rose","given":"Miranda"},{"family":"Sage","given":"Karen"},{"family":"Small","given":"Steven"},{"family":"Webster","given":"Janet"}],"issued":{"date-parts":[["2019",2]]}}}],"schema":"https://github.com/citation-style-language/schema/raw/master/csl-citation.json"} </w:instrText>
      </w:r>
      <w:r w:rsidR="007252BF">
        <w:fldChar w:fldCharType="separate"/>
      </w:r>
      <w:r w:rsidR="009540CD" w:rsidRPr="009540CD">
        <w:t>(Wallace et al., 2019)</w:t>
      </w:r>
      <w:r w:rsidR="007252BF">
        <w:fldChar w:fldCharType="end"/>
      </w:r>
      <w:r>
        <w:t xml:space="preserve">. In addition, the analyses accounted for quality of the research design, in terms of using control </w:t>
      </w:r>
      <w:r w:rsidR="00BC56A9">
        <w:t xml:space="preserve">interventions </w:t>
      </w:r>
      <w:r>
        <w:t>and</w:t>
      </w:r>
      <w:r w:rsidRPr="00093A4A">
        <w:t xml:space="preserve"> </w:t>
      </w:r>
      <w:r>
        <w:t xml:space="preserve">group randomisation to address unspecific </w:t>
      </w:r>
      <w:r w:rsidR="00EE12F9">
        <w:t>influences</w:t>
      </w:r>
      <w:r>
        <w:t xml:space="preserve">, including bias due to placebo effects. Our results demonstrate that the overall efficacy of MIT </w:t>
      </w:r>
      <w:r w:rsidR="00EE12F9">
        <w:t>in repetition tasks</w:t>
      </w:r>
      <w:r>
        <w:t xml:space="preserve"> appears to persist, albeit to a smaller degree than previously reported.</w:t>
      </w:r>
    </w:p>
    <w:p w14:paraId="3B8ADC93" w14:textId="0A8F6CBC" w:rsidR="006F1679" w:rsidRDefault="00562949" w:rsidP="00A86E48">
      <w:r>
        <w:t xml:space="preserve">Interestingly, variation of the original MIT protocol did not systematically alter the effect size, challenging the idea that modification of the treatment necessarily diminishes its outcome. </w:t>
      </w:r>
      <w:r w:rsidR="00CB1637">
        <w:t xml:space="preserve">This finding casts doubt on the notion that the original composition and hierarchical structure of MIT are indispensable for improving language performance. </w:t>
      </w:r>
      <w:r w:rsidR="006F1679">
        <w:t>However, few of the included studies employed an MIT variant, and their individual effects are heterogeneous. Our results can therefore express no certainty about the impact of deviations from the original MIT protocol, and instead highlight the need for more rigorous research investigating the effects of specific deviations.</w:t>
      </w:r>
    </w:p>
    <w:p w14:paraId="15797A7E" w14:textId="38EC389A" w:rsidR="00CB1637" w:rsidRDefault="00CB1637" w:rsidP="00A86E48">
      <w:r>
        <w:t xml:space="preserve">Using unvalidated outcomes, cross-sectional and longitudinal multiple-case studies have examined the role of different MIT elements: melody and rhythm </w:t>
      </w:r>
      <w:r>
        <w:fldChar w:fldCharType="begin"/>
      </w:r>
      <w:r w:rsidR="00234BC4">
        <w:instrText xml:space="preserve"> ADDIN ZOTERO_ITEM CSL_CITATION {"citationID":"Mrq2L3ps","properties":{"formattedCitation":"(e.g., Kershenbaum et al., 2019)","plainCitation":"(e.g., Kershenbaum et al., 2019)","noteIndex":0},"citationItems":[{"id":"glhS9QgH/DvDcr68u","uris":["http://zotero.org/users/7270/items/59RL5VJC"],"uri":["http://zotero.org/users/7270/items/59RL5VJC"],"itemData":{"id":13463,"type":"article-journal","abstract":"Background: Melodic intonation therapy (MIT) is a widely used treatment for nonfluent aphasia that builds upon a number of musical elements in order to ultimately improve generative language. These include intoning syllables on different pitches, using a metrically regular speech rhythm, and the clinician and patient producing phrases in unison. Studies have investigated which of these musical elements might be the most clinically facilitating, but important differences in methodology and results across studies leave some questions unanswered. In particular, the relative roles of intoning and unison production remain unclear.Aims: The present study examined these elements in isolation and in combination.Methods &amp; Procedures: Twelve people with aphasia (PWA) and 10 control participants sang and rhythmically spoke unfamiliar song lyrics in unison with a recording and by themselves. A subset of eight of the PWA returned for post-hoc testing to evaluate singing familiar lyrics from memory, and propositional speech. Across all tasks, productions were evaluated for syllable accuracy.Outcomes &amp; Results: On average, PWA benefited from unison over solo production and from rhythmic speech over singing when repeating unfamiliar lyrics. They did show a benefit of singing when producing familiar lyrics from memory, but this post-hoc task did not control for syllable duration or task order. Within-group correlations indicated that those with more severe apraxia of speech, worse single-word auditory comprehension, and poorer repetition ability benefited the most from unison production. Those with better sentence-level auditory comprehension and poorer performance on a perceptual rhythm test tended to benefit more from singing compared to rhythmically speaking unfamiliar lyrics.Conclusions: Unison production is an important element for promoting fluency in many PWA, and perhaps especially for those for whom MIT is considered an appropriate treatment option. However, some candidates for MIT are hindered by the inclusion of even moderately complex melodic information, indicating that this factor should be considered when customizing or adapting the therapy. Finally, PWA who show a striking improvement in fluency when singing familiar songs will not necessarily benefit from singing when the aim is to produce new lyrics or propositional content.","container-title":"Aphasiology","DOI":"10.1080/02687038.2017.1413487","ISSN":"0268-7038","issue":"4","note":"00010 \npublisher: Routledge\n_eprint: https://doi.org/10.1080/02687038.2017.1413487","page":"405-428","source":"Taylor and Francis+NEJM","title":"Speak along without the song: what promotes fluency in people with aphasia?","title-short":"Speak along without the song","volume":"33","author":[{"family":"Kershenbaum","given":"Ayelet"},{"family":"Nicholas","given":"M. L."},{"family":"Hunsaker","given":"Eileen"},{"family":"Zipse","given":"Lauryn"}],"issued":{"date-parts":[["2019",4,3]]}},"prefix":"e.g., "}],"schema":"https://github.com/citation-style-language/schema/raw/master/csl-citation.json"} </w:instrText>
      </w:r>
      <w:r>
        <w:fldChar w:fldCharType="separate"/>
      </w:r>
      <w:r w:rsidR="00E0238E" w:rsidRPr="00E0238E">
        <w:t>(e.g., Kershenbaum et al., 2019)</w:t>
      </w:r>
      <w:r>
        <w:fldChar w:fldCharType="end"/>
      </w:r>
      <w:r>
        <w:t xml:space="preserve">, vocal expression in unison or alone </w:t>
      </w:r>
      <w:r>
        <w:fldChar w:fldCharType="begin"/>
      </w:r>
      <w:r w:rsidR="00234BC4">
        <w:instrText xml:space="preserve"> ADDIN ZOTERO_ITEM CSL_CITATION {"citationID":"tVjupVcX","properties":{"formattedCitation":"(Racette et al., 2006)","plainCitation":"(Racette et al., 2006)","noteIndex":0},"citationItems":[{"id":"glhS9QgH/NkcT66pI","uris":["http://zotero.org/users/7270/items/46WDAU32"],"uri":["http://zotero.org/users/7270/items/46WDAU32"],"itemData":{"id":5308,"type":"article-journal","abstract":"Abstract.  A classic observation in neurology is that aphasics can sing words they cannot pronounce otherwise. To further assess this claim, we investigated the","container-title":"Brain","DOI":"10.1093/brain/awl250","ISSN":"0006-8950","issue":"10","journalAbbreviation":"Brain","language":"en","note":"00185","page":"2571-2584","source":"academic.oup.com","title":"Making non-fluent aphasics speak: sing along!","title-short":"Making non-fluent aphasics speak","volume":"129","author":[{"family":"Racette","given":"Amélie"},{"family":"Bard","given":"Céline"},{"family":"Peretz","given":"Isabelle"}],"issued":{"date-parts":[["2006",10,1]]}}}],"schema":"https://github.com/citation-style-language/schema/raw/master/csl-citation.json"} </w:instrText>
      </w:r>
      <w:r>
        <w:fldChar w:fldCharType="separate"/>
      </w:r>
      <w:r w:rsidR="00E0238E" w:rsidRPr="00E0238E">
        <w:t>(Racette et al., 2006)</w:t>
      </w:r>
      <w:r>
        <w:fldChar w:fldCharType="end"/>
      </w:r>
      <w:r>
        <w:t xml:space="preserve">, left-hand tapping </w:t>
      </w:r>
      <w:r>
        <w:fldChar w:fldCharType="begin"/>
      </w:r>
      <w:r w:rsidR="00234BC4">
        <w:instrText xml:space="preserve"> ADDIN ZOTERO_ITEM CSL_CITATION {"citationID":"H6lrPWQa","properties":{"formattedCitation":"(e.g., Zipse et al., 2014)","plainCitation":"(e.g., Zipse et al., 2014)","noteIndex":0},"citationItems":[{"id":"glhS9QgH/UfXQvszQ","uris":["http://zotero.org/users/7270/items/DRQ896DT"],"uri":["http://zotero.org/users/7270/items/DRQ896DT"],"itemData":{"id":13464,"type":"article-journal","abstract":"PURPOSE: In this study, the authors tested whether people with aphasia (PWAs) show an impaired ability to process rhythm, both in terms of perception and production.\nMETHOD: Two experiments were conducted. In Experiment 1, 16 PWAs and 15 age-matched control participants performed 3 rhythm tasks: tapping along to short rhythms, tapping these same rhythms from memory immediately after presentation, and making same-different judgments about pairs of tapped rhythms that they heard. Comparison tasks measured same-different judgment ability with visual stimuli and nonverbal working memory (Corsi blocks). In Experiment 2, 14 PWAs and 16 control participants made same-different judgments for pairs of auditory stimuli that differed in terms of rhythm or pitch (for comparison).\nRESULTS: In Experiment 1, PWAs performed worse than control participants across most measures of rhythm processing. In contrast, PWAs and control participants did not differ in their performance on the comparison tasks. In Experiment 2, the PWAs performed worse than control participants across all conditions but with a more marked deficit in stimulus pairs that differed in rhythm than in those that differed in pitch.\nCONCLUSIONS: The results support the hypothesis that at least some PWAs exhibit deficits of rhythm and timing. This may have implications for treatments involving tapping or other rhythmic cues.","container-title":"Journal of speech, language, and hearing research: JSLHR","DOI":"10.1044/2014_JSLHR-L-13-0309","ISSN":"1558-9102","issue":"6","journalAbbreviation":"J Speech Lang Hear Res","language":"eng","note":"00010 \nPMID: 25198536","page":"2234-2245","source":"PubMed","title":"Tapped out: do people with aphasia have rhythm processing deficits?","title-short":"Tapped out","volume":"57","author":[{"family":"Zipse","given":"Lauryn"},{"family":"Worek","given":"Amanda"},{"family":"Guarino","given":"Anthony J."},{"family":"Shattuck-Hufnagel","given":"Stefanie"}],"issued":{"date-parts":[["2014",12]]}},"prefix":"e.g.,"}],"schema":"https://github.com/citation-style-language/schema/raw/master/csl-citation.json"} </w:instrText>
      </w:r>
      <w:r>
        <w:fldChar w:fldCharType="separate"/>
      </w:r>
      <w:r w:rsidR="00E0238E" w:rsidRPr="00E0238E">
        <w:t>(e.g., Zipse et al., 2014)</w:t>
      </w:r>
      <w:r>
        <w:fldChar w:fldCharType="end"/>
      </w:r>
      <w:r>
        <w:t xml:space="preserve">, and formulaicity of </w:t>
      </w:r>
      <w:r w:rsidR="00C20E0A">
        <w:t xml:space="preserve">verbal </w:t>
      </w:r>
      <w:r>
        <w:t xml:space="preserve">utterances </w:t>
      </w:r>
      <w:r>
        <w:fldChar w:fldCharType="begin"/>
      </w:r>
      <w:r w:rsidR="00234BC4">
        <w:instrText xml:space="preserve"> ADDIN ZOTERO_ITEM CSL_CITATION {"citationID":"R9gtP1MI","properties":{"formattedCitation":"(e.g., Stahl et al., 2011)","plainCitation":"(e.g., Stahl et al., 2011)","noteIndex":0},"citationItems":[{"id":"glhS9QgH/mpMwe2ay","uris":["http://zotero.org/users/7270/items/FRRCUYFC"],"uri":["http://zotero.org/users/7270/items/FRRCUYFC"],"itemData":{"id":9596,"type":"article-journal","abstract":"Abstract.  The question of whether singing may be helpful for stroke patients with non-fluent aphasia has been debated for many years. However, the role of rhyt","container-title":"Brain","DOI":"10.1093/brain/awr240","ISSN":"0006-8950","issue":"10","journalAbbreviation":"Brain","language":"en","note":"00136","page":"3083-3093","source":"academic.oup.com","title":"Rhythm in disguise: why singing may not hold the key to recovery from aphasia","title-short":"Rhythm in disguise","volume":"134","author":[{"family":"Stahl","given":"Benjamin"},{"family":"Kotz","given":"Sonja A."},{"family":"Henseler","given":"Ilona"},{"family":"Turner","given":"Robert"},{"family":"Geyer","given":"Stefan"}],"issued":{"date-parts":[["2011",10,1]]}},"prefix":"e.g.,"}],"schema":"https://github.com/citation-style-language/schema/raw/master/csl-citation.json"} </w:instrText>
      </w:r>
      <w:r>
        <w:fldChar w:fldCharType="separate"/>
      </w:r>
      <w:r w:rsidR="00E0238E" w:rsidRPr="00E0238E">
        <w:t>(e.g., Stahl et al., 2011)</w:t>
      </w:r>
      <w:r>
        <w:fldChar w:fldCharType="end"/>
      </w:r>
      <w:r>
        <w:t>. Possible methodological reasons for seemingly contradictory data, as well as</w:t>
      </w:r>
      <w:r w:rsidRPr="00432800">
        <w:t xml:space="preserve"> </w:t>
      </w:r>
      <w:r>
        <w:t xml:space="preserve">conjectured mechanism of MIT, have been discussed </w:t>
      </w:r>
      <w:r>
        <w:fldChar w:fldCharType="begin"/>
      </w:r>
      <w:r w:rsidR="00234BC4">
        <w:instrText xml:space="preserve"> ADDIN ZOTERO_ITEM CSL_CITATION {"citationID":"4klkq2DF","properties":{"formattedCitation":"(Stahl &amp; Kotz, 2014)","plainCitation":"(Stahl &amp; Kotz, 2014)","noteIndex":0},"citationItems":[{"id":"glhS9QgH/QBMgkgyI","uris":["http://zotero.org/users/7270/items/CGG3CEMQ"],"uri":["http://zotero.org/users/7270/items/CGG3CEMQ"],"itemData":{"id":13477,"type":"article-journal","abstract":"Facing the music: three issues in current research on singing and aphasia","container-title":"Frontiers in Psychology","DOI":"10.3389/fpsyg.2014.01033","ISSN":"1664-1078","journalAbbreviation":"Front. Psychol.","language":"English","note":"00027 \npublisher: Frontiers","page":"1033","source":"Frontiers","title":"Facing the music: three issues in current research on singing and aphasia","title-short":"Facing the music","volume":"5","author":[{"family":"Stahl","given":"Benjamin"},{"family":"Kotz","given":"Sonja A."}],"issued":{"date-parts":[["2014"]]}}}],"schema":"https://github.com/citation-style-language/schema/raw/master/csl-citation.json"} </w:instrText>
      </w:r>
      <w:r>
        <w:fldChar w:fldCharType="separate"/>
      </w:r>
      <w:r w:rsidR="00E0238E" w:rsidRPr="00E0238E">
        <w:t>(Stahl &amp; Kotz, 2014)</w:t>
      </w:r>
      <w:r>
        <w:fldChar w:fldCharType="end"/>
      </w:r>
      <w:r>
        <w:t xml:space="preserve">. Obviously, the present results do not offer insight into </w:t>
      </w:r>
      <w:r w:rsidR="00C20E0A">
        <w:t xml:space="preserve">any of </w:t>
      </w:r>
      <w:r>
        <w:t>th</w:t>
      </w:r>
      <w:r w:rsidR="00C20E0A">
        <w:t>e</w:t>
      </w:r>
      <w:r>
        <w:t>se mechanisms. If indeed adherence to the original MIT protocol does not manifest in significantly elevated language performance, our results encourage future research to optimise the composition and structure of the treatment, to increase its efficacy in the rehabilitation of neurological communication disorders</w:t>
      </w:r>
      <w:r w:rsidR="00C20E0A">
        <w:t xml:space="preserve">. </w:t>
      </w:r>
      <w:r w:rsidR="00C20E0A">
        <w:lastRenderedPageBreak/>
        <w:t>For example, individuals with</w:t>
      </w:r>
      <w:r>
        <w:t xml:space="preserve"> apraxia of speech may benefit from several elements</w:t>
      </w:r>
      <w:r w:rsidR="00C20E0A">
        <w:t xml:space="preserve"> of MIT</w:t>
      </w:r>
      <w:r>
        <w:t xml:space="preserve">, such as rhythmic pacing </w:t>
      </w:r>
      <w:r>
        <w:fldChar w:fldCharType="begin"/>
      </w:r>
      <w:r w:rsidR="00234BC4">
        <w:instrText xml:space="preserve"> ADDIN ZOTERO_ITEM CSL_CITATION {"citationID":"gFCCkixB","properties":{"formattedCitation":"(Aichert et al., 2016)","plainCitation":"(Aichert et al., 2016)","noteIndex":0},"citationItems":[{"id":"glhS9QgH/Seneil07","uris":["http://zotero.org/groups/2294849/items/KG3GYTLF"],"uri":["http://zotero.org/groups/2294849/items/KG3GYTLF"],"itemData":{"id":5795,"type":"article-journal","abstract":"Several factors are known to influence speech accuracy in patients with apraxia of speech (AOS), e.g., syllable structure or word length. However, the impact of word stress has largely been neglected so far. More generally, the role of prosodic information at the phonetic encoding stage of speech production often remains unconsidered in models of speech production. This study aimed to investigate the influence of word stress on error production in AOS. Two-syllabic words with stress on the first (trochees) vs. the second syllable (iambs) were compared in 14 patients with AOS, three of them exhibiting pure AOS, and in a control group of six normal speakers. The patients produced significantly more errors on iambic than on trochaic words. A most prominent metrical effect was obtained for segmental errors. Acoustic analyses of word durations revealed a disproportionate advantage of the trochaic meter in the patients relative to the healthy controls. The results indicate that German apraxic speakers are sensitive to metrical information. It is assumed that metrical patterns function as prosodic frames for articulation planning, and that the regular metrical pattern in German, the trochaic form, has a facilitating effect on word production in patients with AOS.","container-title":"Neuropsychologia","DOI":"https://doi.org/10.1016/j.neuropsychologia.2016.01.009","ISSN":"0028-3932","note":"00009","page":"171 - 178","title":"The role of metrical information in apraxia of speech. Perceptual and acoustic analyses of word stress","volume":"82","author":[{"family":"Aichert","given":"Ingrid"},{"family":"Späth","given":"Mona"},{"family":"Ziegler","given":"Wolfram"}],"issued":{"date-parts":[["2016"]]}}}],"schema":"https://github.com/citation-style-language/schema/raw/master/csl-citation.json"} </w:instrText>
      </w:r>
      <w:r>
        <w:fldChar w:fldCharType="separate"/>
      </w:r>
      <w:r w:rsidR="00E0238E" w:rsidRPr="00E0238E">
        <w:t>(Aichert et al., 2016)</w:t>
      </w:r>
      <w:r>
        <w:fldChar w:fldCharType="end"/>
      </w:r>
      <w:r>
        <w:t xml:space="preserve"> and language formulaicity </w:t>
      </w:r>
      <w:r>
        <w:fldChar w:fldCharType="begin"/>
      </w:r>
      <w:r w:rsidR="00234BC4">
        <w:instrText xml:space="preserve"> ADDIN ZOTERO_ITEM CSL_CITATION {"citationID":"D668qleY","properties":{"formattedCitation":"(Stahl et al., 2020)","plainCitation":"(Stahl et al., 2020)","noteIndex":0},"citationItems":[{"id":"glhS9QgH/Xjl734aO","uris":["http://zotero.org/users/7270/items/NBZQ9RFK"],"uri":["http://zotero.org/users/7270/items/NBZQ9RFK"],"itemData":{"id":13466,"type":"article-journal","abstract":"PURPOSE: Decades of research have explored communication in cerebrovascular diseases by focusing on formulaic expressions (e.g., \"Thank you\"-\"You're welcome\"). This category of utterances is known for engaging primarily right-hemisphere frontotemporal and bilateral subcortical neural networks, explaining why left-hemisphere stroke patients with speech-motor planning disorders often produce formulaic expressions comparatively well. The present proof-of-concept study aims to confirm that using verbal cues derived from formulaic expressions can alleviate word-onset difficulties, one major symptom in apraxia of speech.\nMETHODS: In a cross-sectional repeated-measures design, 20 individuals with chronic post-stroke apraxia of speech were asked to produce (i) verbal cues (e.g., /guː/) and (ii) subsequent German target words (e.g., \"Tanz\") with critical onsets (e.g., /t/). Cues differed, most notably, in aspects of formulaicity (e.g., stereotyped prompt: /guː/, based on formulaic phrase \"Guten Morgen\"; unstereotyped prompt: /muː/, based on non-formulaic control word \"Mutig\"). Apart from systematic variation in stereotypy and communicative-pragmatic embeddedness possibly associated with holistic language processing, cues were matched for consonant-vowel structure, syllable-transition frequency, noun-verb classification, meter, and articulatory tempo.\nRESULTS: Statistical analyses revealed significant increases in correctly produced word onsets after verbal cues with distinct features of formulaicity (e.g., stereotyped versus unstereotyped prompts: p &lt; 0.001), as reflected in large effect sizes (Cohen's dz ≤ 2.2).\nCONCLUSIONS: The current results indicate that using preserved formulaic language skills can relieve word-onset difficulties in apraxia of speech. This finding is consistent with a dynamic interplay of left perilesional and right intact language networks in post-stroke rehabilitation and may inspire new treatment strategies for individuals with apraxia of speech.","container-title":"PloS One","DOI":"10.1371/journal.pone.0233608","ISSN":"1932-6203","issue":"6","journalAbbreviation":"PLoS One","language":"eng","note":"00001 \nPMID: 32497064\nPMCID: PMC7272023","page":"e0233608","source":"PubMed","title":"Formulaic Language Resources May Help Overcome Difficulties in Speech-Motor Planning after Stroke","volume":"15","author":[{"family":"Stahl","given":"Benjamin"},{"family":"Gawron","given":"Bianca"},{"family":"Regenbrecht","given":"Frank"},{"family":"Flöel","given":"Agnes"},{"family":"Kotz","given":"Sonja A."}],"issued":{"date-parts":[["2020"]]}}}],"schema":"https://github.com/citation-style-language/schema/raw/master/csl-citation.json"} </w:instrText>
      </w:r>
      <w:r>
        <w:fldChar w:fldCharType="separate"/>
      </w:r>
      <w:r w:rsidR="00E0238E" w:rsidRPr="00E0238E">
        <w:t>(Stahl et al., 2020)</w:t>
      </w:r>
      <w:r>
        <w:fldChar w:fldCharType="end"/>
      </w:r>
      <w:r>
        <w:t>.</w:t>
      </w:r>
    </w:p>
    <w:p w14:paraId="1E880C53" w14:textId="6001E9D8" w:rsidR="00666211" w:rsidDel="008E38A7" w:rsidRDefault="00CB1637" w:rsidP="008202BC">
      <w:pPr>
        <w:rPr>
          <w:moveFrom w:id="72" w:author="Brenton Wiernik" w:date="2021-08-13T11:23:00Z"/>
        </w:rPr>
      </w:pPr>
      <w:moveFromRangeStart w:id="73" w:author="Brenton Wiernik" w:date="2021-08-13T11:23:00Z" w:name="move79746213"/>
      <w:moveFrom w:id="74" w:author="Brenton Wiernik" w:date="2021-08-13T11:23:00Z">
        <w:r w:rsidDel="008E38A7">
          <w:t xml:space="preserve">According to the present meta-analysis, MIT </w:t>
        </w:r>
        <w:r w:rsidR="008A4CA7" w:rsidDel="008E38A7">
          <w:t>leads to gains</w:t>
        </w:r>
        <w:r w:rsidDel="008E38A7">
          <w:t xml:space="preserve"> mainly in repetition tasks that reflect the ability to reproduce</w:t>
        </w:r>
        <w:r w:rsidRPr="003C5B77" w:rsidDel="008E38A7">
          <w:t xml:space="preserve"> prior utterance</w:t>
        </w:r>
        <w:r w:rsidDel="008E38A7">
          <w:t>s</w:t>
        </w:r>
        <w:r w:rsidRPr="003C5B77" w:rsidDel="008E38A7">
          <w:t xml:space="preserve"> in exactly the same form</w:t>
        </w:r>
        <w:r w:rsidDel="008E38A7">
          <w:t xml:space="preserve">. Although this ability may facilitate the acquisition of novel words, it is not entirely clear to what extent it ultimately affects verbal behaviour in everyday communicative situations </w:t>
        </w:r>
        <w:r w:rsidDel="008E38A7">
          <w:fldChar w:fldCharType="begin"/>
        </w:r>
        <w:r w:rsidR="00234BC4" w:rsidDel="008E38A7">
          <w:instrText xml:space="preserve"> ADDIN ZOTERO_ITEM CSL_CITATION {"citationID":"6H9H1J7d","properties":{"formattedCitation":"(Stahl et al., 2017)","plainCitation":"(Stahl et al., 2017)","noteIndex":0},"citationItems":[{"id":"glhS9QgH/ZL8HRAQK","uris":["http://zotero.org/users/7270/items/BCWFCAJ8"],"uri":["http://zotero.org/users/7270/items/BCWFCAJ8"],"itemData":{"id":13469,"type":"article-journal","abstract":"A range of methods in clinical research aim to assess treatment-induced progress in aphasia therapy. Here, we used a crossover randomized controlled design to compare the suitability of utterance-centered and dialogue-sensitive outcome measures in speech-language testing. Fourteen individuals with post-stroke chronic non-fluent aphasia each received two types of intensive training in counterbalanced order: conventional confrontation naming, and communicative-pragmatic speech-language therapy (Intensive Language-Action Therapy, an expanded version of Constraint-Induced Aphasia Therapy). Motivated by linguistic-pragmatic theory and neuroscience data, our dependent variables included a newly created diagnostic instrument, the Action Communication Test (ACT). This diagnostic instrument requires patients to produce target words in two conditions: (i) utterance-centered object naming, and (ii) communicative-pragmatic social interaction based on verbal requests. In addition, we administered a standardized aphasia test battery, the Aachen Aphasia Test (AAT). Composite scores on the ACT and the AAT revealed similar patterns of changes in language performance over time, irrespective of the treatment applied. Changes in language performance were relatively consistent with the AAT results also when considering both ACT subscales separately from each other. However, only the ACT subscale evaluating verbal requests proved to be successful in distinguishing between different types of training in our patient sample. Critically, testing duration was substantially shorter for the entire ACT (10–20 minutes) than for the AAT (60–90 minutes). Taken together, the current findings suggest that communicative-pragmatic methods in speech-language testing provide a sensitive and time-effective measure to determine the outcome of aphasia therapy.","container-title":"Frontiers in Human Neuroscience","DOI":"10.3389/fnhum.2017.00223","ISSN":"1662-5161","journalAbbreviation":"Front. Hum. Neurosci.","language":"English","note":"00007 \npublisher: Frontiers","source":"Frontiers","title":"Communicative-Pragmatic Assessment Is Sensitive and Time-Effective in Measuring the Outcome of Aphasia Therapy","URL":"https://www.frontiersin.org/articles/10.3389/fnhum.2017.00223/full","volume":"11","author":[{"family":"Stahl","given":"Benjamin"},{"family":"Mohr","given":"Bettina"},{"family":"Dreyer","given":"Felix R."},{"family":"Lucchese","given":"Guglielmo"},{"family":"Pulvermüller","given":"Friedemann"}],"accessed":{"date-parts":[["2021",7,14]]},"issued":{"date-parts":[["2017"]]}}}],"schema":"https://github.com/citation-style-language/schema/raw/master/csl-citation.json"} </w:instrText>
        </w:r>
        <w:r w:rsidDel="008E38A7">
          <w:fldChar w:fldCharType="separate"/>
        </w:r>
        <w:r w:rsidR="00E0238E" w:rsidRPr="00E0238E" w:rsidDel="008E38A7">
          <w:t>(Stahl et al., 2017)</w:t>
        </w:r>
        <w:r w:rsidDel="008E38A7">
          <w:fldChar w:fldCharType="end"/>
        </w:r>
        <w:r w:rsidDel="008E38A7">
          <w:t xml:space="preserve">. </w:t>
        </w:r>
        <w:commentRangeStart w:id="75"/>
        <w:commentRangeStart w:id="76"/>
        <w:r w:rsidDel="008E38A7">
          <w:t xml:space="preserve">Our </w:t>
        </w:r>
        <w:r w:rsidR="00104C36" w:rsidDel="008E38A7">
          <w:t xml:space="preserve">RCT </w:t>
        </w:r>
        <w:r w:rsidDel="008E38A7">
          <w:t xml:space="preserve">results indicate </w:t>
        </w:r>
        <w:r w:rsidR="0044605D" w:rsidDel="008E38A7">
          <w:t xml:space="preserve">negligible </w:t>
        </w:r>
        <w:r w:rsidDel="008E38A7">
          <w:t xml:space="preserve">progress on </w:t>
        </w:r>
        <w:r w:rsidR="008A4CA7" w:rsidDel="008E38A7">
          <w:t xml:space="preserve">validated </w:t>
        </w:r>
        <w:r w:rsidDel="008E38A7">
          <w:t>outcomes of everyday communication ability with MIT</w:t>
        </w:r>
        <w:commentRangeEnd w:id="75"/>
        <w:r w:rsidR="008C3545" w:rsidDel="008E38A7">
          <w:rPr>
            <w:rStyle w:val="CommentReference"/>
          </w:rPr>
          <w:commentReference w:id="75"/>
        </w:r>
        <w:commentRangeEnd w:id="76"/>
        <w:r w:rsidR="00A90D61" w:rsidDel="008E38A7">
          <w:rPr>
            <w:rStyle w:val="CommentReference"/>
          </w:rPr>
          <w:commentReference w:id="76"/>
        </w:r>
        <w:r w:rsidDel="008E38A7">
          <w:t xml:space="preserve">. </w:t>
        </w:r>
        <w:r w:rsidR="00B7394A" w:rsidDel="008E38A7">
          <w:t xml:space="preserve">However, the number of </w:t>
        </w:r>
        <w:r w:rsidR="002B2D7B" w:rsidDel="008E38A7">
          <w:t>effect sizes</w:t>
        </w:r>
        <w:r w:rsidR="00B7394A" w:rsidDel="008E38A7">
          <w:t xml:space="preserve"> reporting non-repetition outcomes was comparatively very small</w:t>
        </w:r>
        <w:r w:rsidR="002B2D7B" w:rsidDel="008E38A7">
          <w:t>, under both designs</w:t>
        </w:r>
        <w:r w:rsidR="00B7394A" w:rsidDel="008E38A7">
          <w:t>. This produced wide confidence intervals and therefore uncertainty as to MIT’s effectiveness for these outcomes. Thus, although benefits from MIT cannot be ruled out, present evidence does not clearly support them.</w:t>
        </w:r>
      </w:moveFrom>
    </w:p>
    <w:p w14:paraId="705CEE24" w14:textId="613C83FD" w:rsidR="00CB1637" w:rsidDel="008E38A7" w:rsidRDefault="00CB1637" w:rsidP="008202BC">
      <w:pPr>
        <w:rPr>
          <w:moveFrom w:id="77" w:author="Brenton Wiernik" w:date="2021-08-13T11:23:00Z"/>
        </w:rPr>
      </w:pPr>
      <w:moveFrom w:id="78" w:author="Brenton Wiernik" w:date="2021-08-13T11:23:00Z">
        <w:r w:rsidDel="008E38A7">
          <w:t xml:space="preserve">In contrast, large-scale RCT data demonstrate that combining selected non-MIT methods </w:t>
        </w:r>
        <w:r w:rsidRPr="00260104" w:rsidDel="008E38A7">
          <w:rPr>
            <w:i/>
          </w:rPr>
          <w:t>can</w:t>
        </w:r>
        <w:r w:rsidDel="008E38A7">
          <w:t xml:space="preserve"> lead to moderate gains on </w:t>
        </w:r>
        <w:r w:rsidR="008A4CA7" w:rsidDel="008E38A7">
          <w:t xml:space="preserve">validated </w:t>
        </w:r>
        <w:r w:rsidDel="008E38A7">
          <w:t>outcomes of communication ability</w:t>
        </w:r>
        <w:r w:rsidR="008A4CA7" w:rsidDel="008E38A7">
          <w:t> </w:t>
        </w:r>
        <w:r w:rsidDel="008E38A7">
          <w:fldChar w:fldCharType="begin"/>
        </w:r>
        <w:r w:rsidR="00234BC4" w:rsidDel="008E38A7">
          <w:instrText xml:space="preserve"> ADDIN ZOTERO_ITEM CSL_CITATION {"citationID":"mIb79tPy","properties":{"formattedCitation":"(Breitenstein et al., 2017)","plainCitation":"(Breitenstein et al., 2017)","noteIndex":0},"citationItems":[{"id":"glhS9QgH/RjnMp1UF","uris":["http://zotero.org/users/7270/items/5F3F45FP"],"uri":["http://zotero.org/users/7270/items/5F3F45FP"],"itemData":{"id":9672,"type":"article-journal","abstract":"Summary\nBackground\nTreatment guidelines for aphasia recommend intensive speech and language therapy for chronic (≥6 months) aphasia after stroke, but large-scale, class 1 randomised controlled trials on treatment effectiveness are scarce. We aimed to examine whether 3 weeks of intensive speech and language therapy under routine clinical conditions improved verbal communication in daily-life situations in people with chronic aphasia after stroke.\nMethods\nIn this multicentre, parallel group, superiority, open-label, blinded-endpoint, randomised controlled trial, patients aged 70 years or younger with aphasia after stroke lasting for 6 months or more were recruited from 19 inpatient or outpatient rehabilitation centres in Germany. An external biostatistician used a computer-generated permuted block randomisation method, stratified by treatment centre, to randomly assign participants to either 3 weeks or more of intensive speech and language therapy (≥10 h per week) or 3 weeks deferral of intensive speech and language therapy. The primary endpoint was between-group difference in the change in verbal communication effectiveness in everyday life scenarios (Amsterdam–Nijmegen Everyday Language Test A-scale) from baseline to immediately after 3 weeks of treatment or treatment deferral. All analyses were done using the modified intention-to-treat population (those who received 1 day or more of intensive treatment or treatment deferral). This study is registered with ClinicalTrials.gov, number NCT01540383.\nFindings\nWe randomly assigned 158 patients between April 1, 2012, and May 31, 2014. The modified intention-to-treat population comprised 156 patients (78 per group). Verbal communication was significantly improved from baseline to after intensive speech and language treatment (mean difference 2·61 points [SD 4·94]; 95% CI 1·49 to 3·72), but not from baseline to after treatment deferral (−0·03 points [4·04]; −0·94 to 0·88; between-group difference Cohen's d 0·58; p=0·0004). Eight patients had adverse events during therapy or treatment deferral (one car accident [in the control group], two common cold [one patient per group], three gastrointestinal or cardiac symptoms [all intervention group], two recurrent stroke [one in intervention group before initiation of treatment, and one before group assignment had occurred]); all were unrelated to study participation.\nInterpretation\n3 weeks of intensive speech and language therapy significantly enhanced verbal communication in people aged 70 years or younger with chronic aphasia after stroke, providing an effective evidence-based treatment approach in this population. Future studies should examine the minimum treatment intensity required for meaningful treatment effects, and determine whether treatment effects cumulate over repeated intervention periods.\nFunding\nGerman Federal Ministry of Education and Research and the German Society for Aphasia Research and Treatment.","container-title":"The Lancet","DOI":"10.1016/S0140-6736(17)30067-3","ISSN":"0140-6736","issue":"10078","journalAbbreviation":"The Lancet","note":"00063","page":"1528-1538","source":"ScienceDirect","title":"Intensive speech and language therapy in patients with chronic aphasia after stroke: a randomised, open-label, blinded-endpoint, controlled trial in a health-care setting","title-short":"Intensive speech and language therapy in patients with chronic aphasia after stroke","volume":"389","author":[{"family":"Breitenstein","given":"Caterina"},{"family":"Grewe","given":"Tanja"},{"family":"Flöel","given":"Agnes"},{"family":"Ziegler","given":"Wolfram"},{"family":"Springer","given":"Luise"},{"family":"Martus","given":"Peter"},{"family":"Huber","given":"Walter"},{"family":"Willmes","given":"Klaus"},{"family":"Ringelstein","given":"E Bernd"},{"family":"Haeusler","given":"Karl Georg"},{"family":"Abel","given":"Stefanie"},{"family":"Glindemann","given":"Ralf"},{"family":"Domahs","given":"Frank"},{"family":"Regenbrecht","given":"Frank"},{"family":"Schlenck","given":"Klaus-Jürgen"},{"family":"Thomas","given":"Marion"},{"family":"Obrig","given":"Hellmuth"},{"family":"Langen","given":"Ernst","non-dropping-particle":"de"},{"family":"Rocker","given":"Roman"},{"family":"Wigbers","given":"Franziska"},{"family":"Rühmkorf","given":"Christina"},{"family":"Hempen","given":"Indra"},{"family":"List","given":"Jonathan"},{"family":"Baumgaertner","given":"Annette"},{"family":"Villringer","given":"A"},{"family":"Bley","given":"M"},{"family":"Jöbges","given":"M"},{"family":"Halm","given":"K"},{"family":"Schulz","given":"J"},{"family":"Werner","given":"C"},{"family":"Goldenberg","given":"G"},{"family":"Klingenberg","given":"G"},{"family":"König","given":"E"},{"family":"Müller","given":"F"},{"family":"Gröne","given":"B"},{"family":"Knecht","given":"S"},{"family":"Baake","given":"R"},{"family":"Knauss","given":"J"},{"family":"Miethe","given":"S"},{"family":"Steller","given":"U"},{"family":"Sudhoff","given":"R"},{"family":"Schillikowski","given":"E"},{"family":"Pfeiffer","given":"G"},{"family":"Billo","given":"K"},{"family":"Hoffmann","given":"H"},{"family":"Ferneding","given":"F-J"},{"family":"Runge","given":"S"},{"family":"Keck","given":"T"},{"family":"Middeldorf","given":"V"},{"family":"Krüger","given":"S"},{"family":"Wilde","given":"B"},{"family":"Krakow","given":"K"},{"family":"Berghoff","given":"C"},{"family":"Reinhuber","given":"F"},{"family":"Maser","given":"I"},{"family":"Hofmann","given":"W"},{"family":"Sous-Kulke","given":"C"},{"family":"Schupp","given":"W"},{"family":"Oertel","given":"A"},{"family":"Bätz","given":"D"},{"family":"Hamzei","given":"F"},{"family":"Schulz","given":"K"},{"family":"Meyer","given":"A"},{"family":"Kartmann","given":"A"},{"family":"Som","given":"O'N"},{"family":"Schipke","given":"S-B"},{"family":"Bamborschke","given":"S"}],"issued":{"date-parts":[["2017",4,15]]}}}],"schema":"https://github.com/citation-style-language/schema/raw/master/csl-citation.json"} </w:instrText>
        </w:r>
        <w:r w:rsidDel="008E38A7">
          <w:fldChar w:fldCharType="separate"/>
        </w:r>
        <w:r w:rsidR="00E0238E" w:rsidRPr="00E0238E" w:rsidDel="008E38A7">
          <w:t>(Breitenstein et al., 2017)</w:t>
        </w:r>
        <w:r w:rsidDel="008E38A7">
          <w:fldChar w:fldCharType="end"/>
        </w:r>
        <w:r w:rsidDel="008E38A7">
          <w:t xml:space="preserve">. This finding suggests that individuals with aphasia should not rely exclusively on MIT if the primary goal is to improve everyday communication. Still, our meta-analysis should not undermine the importance of MIT-mediated progress on trained items. In individuals with severe forms of aphasia, this ‘palliative’ use of MIT may nonetheless entail a substantial increase in quality of life </w:t>
        </w:r>
        <w:r w:rsidDel="008E38A7">
          <w:fldChar w:fldCharType="begin"/>
        </w:r>
        <w:r w:rsidR="00234BC4" w:rsidDel="008E38A7">
          <w:instrText xml:space="preserve"> ADDIN ZOTERO_ITEM CSL_CITATION {"citationID":"9fTu9nmc","properties":{"formattedCitation":"(Zumbansen et al., 2014)","plainCitation":"(Zumbansen et al., 2014)","noteIndex":0},"citationItems":[{"id":"glhS9QgH/bH1UF1Yu","uris":["http://zotero.org/users/7270/items/VNSHMAMU"],"uri":["http://zotero.org/users/7270/items/VNSHMAMU"],"itemData":{"id":4920,"type":"article-journal","abstract":"We present a critical review of the literature on Melodic intonation therapy (MIT), one of the most formalized treatments used by speech-language therapist in Broca’s aphasia. We suggest basic clarifications to enhance the scientific support of this promising treatment. First, MIT is a program, not a single speech facilitation technique. The goal of MIT is to restore propositional speech. The rational is that patients can learn a new way to speak through singing by using language-capable regions of the right cerebral hemisphere. We argue that many treatment programs covered in systematic reviews on MIT’s efficacy do not match MIT’s therapeutic goal and rationale. Second, we distinguish between the immediate effect of MIT’s main speech facilitation technique (i.e., intoned-speech) and the effect of the entire program on language recovery. Many results in the MIT literature can be explained by this duration factor. Finally, we propose that MIT can be viewed as a treatment of apraxia of speech more than aphasia. This issue should be explored in future experimental studies.","container-title":"Frontiers in Neurology","DOI":"10.3389/fneur.2014.00007","ISSN":"1664-2295","journalAbbreviation":"Front. Neurol.","language":"English","note":"00000","source":"Frontiers","title":"Melodic Intonation Therapy: Back to Basics for Future Research","title-short":"Melodic Intonation Therapy","URL":"https://www.frontiersin.org/articles/10.3389/fneur.2014.00007/full","volume":"5","author":[{"family":"Zumbansen","given":"Anna"},{"family":"Peretz","given":"Isabelle"},{"family":"Hébert","given":"Sylvie"}],"accessed":{"date-parts":[["2018",11,19]]},"issued":{"date-parts":[["2014"]]}}}],"schema":"https://github.com/citation-style-language/schema/raw/master/csl-citation.json"} </w:instrText>
        </w:r>
        <w:r w:rsidDel="008E38A7">
          <w:fldChar w:fldCharType="separate"/>
        </w:r>
        <w:r w:rsidR="00E0238E" w:rsidRPr="00E0238E" w:rsidDel="008E38A7">
          <w:t>(Zumbansen et al., 2014)</w:t>
        </w:r>
        <w:r w:rsidDel="008E38A7">
          <w:fldChar w:fldCharType="end"/>
        </w:r>
        <w:r w:rsidDel="008E38A7">
          <w:t xml:space="preserve">. Critically, individuals with aphasia may perceive notable progress in language performance irrespective of statistically significant gains on </w:t>
        </w:r>
        <w:r w:rsidR="008A4CA7" w:rsidDel="008E38A7">
          <w:t xml:space="preserve">validated </w:t>
        </w:r>
        <w:r w:rsidDel="008E38A7">
          <w:t xml:space="preserve">outcomes. Known as </w:t>
        </w:r>
        <w:r w:rsidR="00CC6F2A" w:rsidDel="008E38A7">
          <w:t>‘</w:t>
        </w:r>
        <w:r w:rsidRPr="00260104" w:rsidDel="008E38A7">
          <w:t>minimal</w:t>
        </w:r>
        <w:r w:rsidR="00CC6F2A" w:rsidRPr="00260104" w:rsidDel="008E38A7">
          <w:t xml:space="preserve"> </w:t>
        </w:r>
        <w:r w:rsidRPr="00260104" w:rsidDel="008E38A7">
          <w:t>clinically-important difference</w:t>
        </w:r>
        <w:r w:rsidR="00CC6F2A" w:rsidDel="008E38A7">
          <w:t>’</w:t>
        </w:r>
        <w:r w:rsidRPr="00CC6F2A" w:rsidDel="008E38A7">
          <w:t xml:space="preserve"> </w:t>
        </w:r>
        <w:r w:rsidDel="008E38A7">
          <w:fldChar w:fldCharType="begin"/>
        </w:r>
        <w:r w:rsidR="00234BC4" w:rsidDel="008E38A7">
          <w:instrText xml:space="preserve"> ADDIN ZOTERO_ITEM CSL_CITATION {"citationID":"AV5APllq","properties":{"formattedCitation":"(Revicki et al., 2008)","plainCitation":"(Revicki et al., 2008)","noteIndex":0},"citationItems":[{"id":"glhS9QgH/3SHnZwvQ","uris":["http://zotero.org/users/7270/items/2JQ7UL6K"],"uri":["http://zotero.org/users/7270/items/2JQ7UL6K"],"itemData":{"id":13471,"type":"article-journal","abstract":"OBJECTIVE: The objective of this review is to summarize recommendations on methods for evaluating responsiveness and minimal important difference (MID) for patient-reported outcome (PRO) measures.\nSTUDY DESIGN AND SETTING: We review, summarize, and integrate information on issues and methods for evaluating responsiveness and determining MID estimates for PRO measures. Recommendations are made on best-practice methods for evaluating responsiveness and MID.\nRESULTS: The MID for a PRO instrument is not an immutable characteristic, but may vary by population and context, and no one MID may be valid for all study applications. MID estimates should be based on multiple approaches and triangulation of methods. Anchor-based methods applying various relevant patient-rated, clinician-rated, and disease-specific variables provide primary and meaningful estimates of an instrument's MID. Results for the PRO measures from clinical trials can also provide insight into observed effects based on treatment comparisons and should be used to help determine MID. Distribution-based methods can support estimates from anchor-based approaches and can be used in situations where anchor-based estimates are unavailable.\nCONCLUSION: We recommend that the MID is based primarily on relevant patient-based and clinical anchors, with clinical trial experience used to further inform understanding of MID.","container-title":"Journal of Clinical Epidemiology","DOI":"10.1016/j.jclinepi.2007.03.012","ISSN":"0895-4356","issue":"2","journalAbbreviation":"J Clin Epidemiol","language":"eng","note":"01550 \nPMID: 18177782","page":"102-109","source":"PubMed","title":"Recommended methods for determining responsiveness and minimally important differences for patient-reported outcomes","volume":"61","author":[{"family":"Revicki","given":"Dennis"},{"family":"Hays","given":"Ron D."},{"family":"Cella","given":"David"},{"family":"Sloan","given":"Jeff"}],"issued":{"date-parts":[["2008",2]]}}}],"schema":"https://github.com/citation-style-language/schema/raw/master/csl-citation.json"} </w:instrText>
        </w:r>
        <w:r w:rsidDel="008E38A7">
          <w:fldChar w:fldCharType="separate"/>
        </w:r>
        <w:r w:rsidR="00E0238E" w:rsidRPr="00E0238E" w:rsidDel="008E38A7">
          <w:t>(Revicki et al., 2008)</w:t>
        </w:r>
        <w:r w:rsidDel="008E38A7">
          <w:fldChar w:fldCharType="end"/>
        </w:r>
        <w:r w:rsidDel="008E38A7">
          <w:t xml:space="preserve">, this diagnostic approach may be especially valuable for individuals where MIT can help establish a repertoire of trained phrases to convey basic needs in daily life </w:t>
        </w:r>
        <w:r w:rsidDel="008E38A7">
          <w:fldChar w:fldCharType="begin"/>
        </w:r>
        <w:r w:rsidR="00234BC4" w:rsidDel="008E38A7">
          <w:instrText xml:space="preserve"> ADDIN ZOTERO_ITEM CSL_CITATION {"citationID":"q26NfsbH","properties":{"formattedCitation":"(Van Lancker Sidtis, 2021)","plainCitation":"(Van Lancker Sidtis, 2021)","noteIndex":0},"citationItems":[{"id":"glhS9QgH/i4fn6Cps","uris":["http://zotero.org/users/7270/items/AKBC38CZ"],"uri":["http://zotero.org/users/7270/items/AKBC38CZ"],"itemData":{"id":13473,"type":"book","abstract":"A broad overview of the many kinds of unitary expressions found in everyday verbal and written communication, including their signature meaning, form, and usage, authored by a renowned scholar in the field Foundations of Familiar Language is renowned scholar Diana Sidtis's new contribution to the study of formulaic language through a wide-ranging overview of a large group of language behaviors that share characteristics of cohesion and familiarity, featuring a rational classification of fixed, familiar expressions into formulaic expressions, lexical bundles, and collocations. This unique volume offers a new approach to linguistic classification and construction grammar through a dual-process model of language competence rooted in linguistic, psycholinguistic, and neurolinguistic observations, combining insights drawn from foundational studies of psychology and neurology with contemporary theories of the differences between formulaic and propositional language. This approach offers a distinct and innovative contribution to scholarship in the field. The text contains resources for further study and research such as examples, research protocols, and lists of fixed, familiar expressions from the past and present. This authoritative volume:  Describes the current state of knowledge and reviews experimental results, proposals, and models in a clear and straightforward manner Offers up-to-date surveys of the role of fixed expressions in education, social sciences, cognitive psychology, and brain science Features a wealth of engaging and relatable examples of formulaic expressions (conversational speech formulas, expletives, idioms, and proverbs), lexical bundles, and collocations Includes discussion of the use of fixed, familiar expressions in second language learning Presents new research data on the neurological foundations of familiar language drawn from clinical observations and experimental studies of stroke, dementia, and Parkinson’s disease Contains material from social media, magazines, newspapers, speeches, and other sources to illustrate the importance, abundance, and value of familiar language  Sufficiently in-depth for specialists, while accessible to students and non-specialists, Foundations of Familiar Language is an essential resource for a wide range of readers, including linguists, child language specialists, psychologists, social scientists, neuroscientists, philosophers, educators, teachers of English as a second language, and those working in artificial intelligence and speech synthesis.","edition":"1st edition","event-place":"Hoboken","ISBN":"978-1-119-16332-9","language":"English","note":"00000","number-of-pages":"464","publisher":"Wiley-Blackwell","publisher-place":"Hoboken","source":"Amazon","title":"Foundations of Familiar Language: Formulaic Expressions, Lexical Bundles, and Collocations at Work and Play","title-short":"Foundations of Familiar Language","author":[{"family":"Van Lancker Sidtis","given":"Diana"}],"issued":{"date-parts":[["2021",9,22]]}}}],"schema":"https://github.com/citation-style-language/schema/raw/master/csl-citation.json"} </w:instrText>
        </w:r>
        <w:r w:rsidDel="008E38A7">
          <w:fldChar w:fldCharType="separate"/>
        </w:r>
        <w:r w:rsidR="00E0238E" w:rsidRPr="00E0238E" w:rsidDel="008E38A7">
          <w:t>(Van Lancker Sidtis, 2021)</w:t>
        </w:r>
        <w:r w:rsidDel="008E38A7">
          <w:fldChar w:fldCharType="end"/>
        </w:r>
        <w:r w:rsidDel="008E38A7">
          <w:t>.</w:t>
        </w:r>
      </w:moveFrom>
    </w:p>
    <w:moveFromRangeEnd w:id="73"/>
    <w:p w14:paraId="3828C806" w14:textId="0F937A0A" w:rsidR="00CB1637" w:rsidRDefault="00CB1637" w:rsidP="008202BC">
      <w:r>
        <w:t xml:space="preserve">We here present the first meta-analysis on MIT that attempts to rule out various methodological caveats in interpreting the outcome of the treatment, such as lack of </w:t>
      </w:r>
      <w:r w:rsidR="008A4CA7">
        <w:t xml:space="preserve">validated </w:t>
      </w:r>
      <w:r>
        <w:t>outcomes, control group or</w:t>
      </w:r>
      <w:r w:rsidRPr="004C03FE">
        <w:t xml:space="preserve"> </w:t>
      </w:r>
      <w:r>
        <w:t>randomisation in previous studies</w:t>
      </w:r>
      <w:r w:rsidRPr="00DA3672">
        <w:t>.</w:t>
      </w:r>
      <w:r>
        <w:t xml:space="preserve"> Accounting for each of these issues in a rigorous way, the results of our meta-analyses confirm the promising role of MIT in improving language performance on trained items and in repetition tasks, while highlighting possible limitations in promoting everyday communication ability. We hope that the current work will be helpful for clinicians, patients and families to make informed decisions about their treatment options to support recovery from post-stroke aphasia.</w:t>
      </w:r>
    </w:p>
    <w:p w14:paraId="0F8E6C38" w14:textId="77777777" w:rsidR="00CB1637" w:rsidRPr="00DA3672" w:rsidRDefault="00CB1637" w:rsidP="0096096E">
      <w:pPr>
        <w:pStyle w:val="Heading1"/>
      </w:pPr>
      <w:bookmarkStart w:id="79" w:name="_k407fthx9afr" w:colFirst="0" w:colLast="0"/>
      <w:bookmarkStart w:id="80" w:name="_zdgsn5giixye" w:colFirst="0" w:colLast="0"/>
      <w:bookmarkStart w:id="81" w:name="_20eh0wrp1kik" w:colFirst="0" w:colLast="0"/>
      <w:bookmarkStart w:id="82" w:name="_pvex3wmqnz6e" w:colFirst="0" w:colLast="0"/>
      <w:bookmarkStart w:id="83" w:name="_8izuhir5ua57" w:colFirst="0" w:colLast="0"/>
      <w:bookmarkStart w:id="84" w:name="_t4x2gloc86d" w:colFirst="0" w:colLast="0"/>
      <w:bookmarkStart w:id="85" w:name="_lr71s3e04l4" w:colFirst="0" w:colLast="0"/>
      <w:bookmarkStart w:id="86" w:name="_mr58zgvt9vps" w:colFirst="0" w:colLast="0"/>
      <w:bookmarkStart w:id="87" w:name="_rgrr1x4g874x" w:colFirst="0" w:colLast="0"/>
      <w:bookmarkStart w:id="88" w:name="_yve7ogfjcazd" w:colFirst="0" w:colLast="0"/>
      <w:bookmarkStart w:id="89" w:name="_veupzyjqoshh" w:colFirst="0" w:colLast="0"/>
      <w:bookmarkStart w:id="90" w:name="_v1g3yomspynj" w:colFirst="0" w:colLast="0"/>
      <w:bookmarkEnd w:id="79"/>
      <w:bookmarkEnd w:id="80"/>
      <w:bookmarkEnd w:id="81"/>
      <w:bookmarkEnd w:id="82"/>
      <w:bookmarkEnd w:id="83"/>
      <w:bookmarkEnd w:id="84"/>
      <w:bookmarkEnd w:id="85"/>
      <w:bookmarkEnd w:id="86"/>
      <w:bookmarkEnd w:id="87"/>
      <w:bookmarkEnd w:id="88"/>
      <w:bookmarkEnd w:id="89"/>
      <w:bookmarkEnd w:id="90"/>
      <w:r w:rsidRPr="00DA3672">
        <w:t>Acknowledgements</w:t>
      </w:r>
    </w:p>
    <w:p w14:paraId="65DA523E" w14:textId="77777777" w:rsidR="00CB1637" w:rsidRPr="00DA3672" w:rsidRDefault="00CB1637" w:rsidP="008202BC">
      <w:r w:rsidRPr="00DA3672">
        <w:t>We gratefully acknowledge:</w:t>
      </w:r>
    </w:p>
    <w:p w14:paraId="039213AE" w14:textId="77777777" w:rsidR="00CB1637" w:rsidRPr="00DA3672" w:rsidRDefault="00CB1637" w:rsidP="006B13FF">
      <w:pPr>
        <w:pStyle w:val="ListParagraph"/>
        <w:numPr>
          <w:ilvl w:val="0"/>
          <w:numId w:val="12"/>
        </w:numPr>
      </w:pPr>
      <w:r w:rsidRPr="00DA3672">
        <w:t>Joost Hurkmans for providing unpublished work.</w:t>
      </w:r>
    </w:p>
    <w:p w14:paraId="1609B70E" w14:textId="77777777" w:rsidR="00CB1637" w:rsidRPr="00DA3672" w:rsidRDefault="00CB1637" w:rsidP="006B13FF">
      <w:pPr>
        <w:pStyle w:val="ListParagraph"/>
        <w:numPr>
          <w:ilvl w:val="0"/>
          <w:numId w:val="12"/>
        </w:numPr>
      </w:pPr>
      <w:r w:rsidRPr="00DA3672">
        <w:t>Sarah Wallace for providing test-related information.</w:t>
      </w:r>
    </w:p>
    <w:p w14:paraId="0DC05A72" w14:textId="77777777" w:rsidR="00CB1637" w:rsidRPr="00DA3672" w:rsidRDefault="00CB1637" w:rsidP="006B13FF">
      <w:pPr>
        <w:pStyle w:val="ListParagraph"/>
        <w:numPr>
          <w:ilvl w:val="0"/>
          <w:numId w:val="12"/>
        </w:numPr>
      </w:pPr>
      <w:r w:rsidRPr="00DA3672">
        <w:t>Luisa Krein and Emily Braun for information regarding test scores.</w:t>
      </w:r>
    </w:p>
    <w:p w14:paraId="275A9065" w14:textId="77777777" w:rsidR="00CB1637" w:rsidRPr="00DA3672" w:rsidRDefault="00CB1637" w:rsidP="006B13FF">
      <w:pPr>
        <w:pStyle w:val="ListParagraph"/>
        <w:numPr>
          <w:ilvl w:val="0"/>
          <w:numId w:val="12"/>
        </w:numPr>
        <w:spacing w:after="240"/>
      </w:pPr>
      <w:r w:rsidRPr="00DA3672">
        <w:t>Ajay Halai and Yina Quique Buitrago for very useful comments</w:t>
      </w:r>
      <w:r>
        <w:t>.</w:t>
      </w:r>
    </w:p>
    <w:p w14:paraId="58624962" w14:textId="77777777" w:rsidR="00CB1637" w:rsidRPr="00DA3672" w:rsidRDefault="00CB1637" w:rsidP="0096096E">
      <w:pPr>
        <w:pStyle w:val="Heading1"/>
      </w:pPr>
      <w:bookmarkStart w:id="91" w:name="_ef0gpro2a9cd" w:colFirst="0" w:colLast="0"/>
      <w:bookmarkEnd w:id="91"/>
      <w:r w:rsidRPr="00DA3672">
        <w:t xml:space="preserve">Author </w:t>
      </w:r>
      <w:r w:rsidRPr="00575D73">
        <w:t>contributions</w:t>
      </w:r>
      <w:r w:rsidRPr="00DA3672">
        <w:t xml:space="preserve"> (CRediT author statement)</w:t>
      </w:r>
    </w:p>
    <w:p w14:paraId="4DA61482" w14:textId="77777777" w:rsidR="00CB1637" w:rsidRPr="00DA3672" w:rsidRDefault="00CB1637" w:rsidP="008202BC">
      <w:r w:rsidRPr="00DA3672">
        <w:t>Conceptualization: TP, BS, WTF</w:t>
      </w:r>
    </w:p>
    <w:p w14:paraId="776DAC3F" w14:textId="77777777" w:rsidR="00CB1637" w:rsidRPr="00DA3672" w:rsidRDefault="00CB1637" w:rsidP="008202BC">
      <w:r w:rsidRPr="00DA3672">
        <w:t>Methodology: TP, BMW</w:t>
      </w:r>
    </w:p>
    <w:p w14:paraId="4575D1BD" w14:textId="77777777" w:rsidR="00CB1637" w:rsidRPr="00DA3672" w:rsidRDefault="00CB1637" w:rsidP="008202BC">
      <w:r w:rsidRPr="00DA3672">
        <w:t>Software: TP, BMW</w:t>
      </w:r>
    </w:p>
    <w:p w14:paraId="53FC2C61" w14:textId="77777777" w:rsidR="00CB1637" w:rsidRPr="00DA3672" w:rsidRDefault="00CB1637" w:rsidP="008202BC">
      <w:r w:rsidRPr="00DA3672">
        <w:t>Validation: TP</w:t>
      </w:r>
    </w:p>
    <w:p w14:paraId="0C3F7496" w14:textId="77777777" w:rsidR="00CB1637" w:rsidRPr="00DA3672" w:rsidRDefault="00CB1637" w:rsidP="008202BC">
      <w:r w:rsidRPr="00DA3672">
        <w:t>Formal analysis: TP, BMW</w:t>
      </w:r>
    </w:p>
    <w:p w14:paraId="79684ED1" w14:textId="77777777" w:rsidR="00CB1637" w:rsidRPr="00DA3672" w:rsidRDefault="00CB1637" w:rsidP="008202BC">
      <w:r w:rsidRPr="00DA3672">
        <w:t>Investigation: TP</w:t>
      </w:r>
    </w:p>
    <w:p w14:paraId="31A4AE33" w14:textId="77777777" w:rsidR="00CB1637" w:rsidRPr="00DA3672" w:rsidRDefault="00CB1637" w:rsidP="008202BC">
      <w:r w:rsidRPr="00DA3672">
        <w:t>Resources: TP, RB, WTF</w:t>
      </w:r>
    </w:p>
    <w:p w14:paraId="15BBA130" w14:textId="77777777" w:rsidR="00CB1637" w:rsidRPr="00DA3672" w:rsidRDefault="00CB1637" w:rsidP="008202BC">
      <w:r w:rsidRPr="00DA3672">
        <w:t>Data Curation: TP, BMW, FH, TM</w:t>
      </w:r>
    </w:p>
    <w:p w14:paraId="5A236CED" w14:textId="77777777" w:rsidR="00CB1637" w:rsidRPr="00DA3672" w:rsidRDefault="00CB1637" w:rsidP="008202BC">
      <w:r w:rsidRPr="00DA3672">
        <w:t>Writing - Original Draft: TP</w:t>
      </w:r>
    </w:p>
    <w:p w14:paraId="1C16ACAC" w14:textId="77777777" w:rsidR="00CB1637" w:rsidRPr="00DA3672" w:rsidRDefault="00CB1637" w:rsidP="008202BC">
      <w:r w:rsidRPr="00DA3672">
        <w:t>Writing - Review &amp; Editing: TP, BS, BMW, FH, TM, RB, WTF</w:t>
      </w:r>
    </w:p>
    <w:p w14:paraId="2CEAFD88" w14:textId="77777777" w:rsidR="00CB1637" w:rsidRPr="00DA3672" w:rsidRDefault="00CB1637" w:rsidP="008202BC">
      <w:r w:rsidRPr="00DA3672">
        <w:t>Visualization: TP</w:t>
      </w:r>
    </w:p>
    <w:p w14:paraId="4E0D02FA" w14:textId="77777777" w:rsidR="00CB1637" w:rsidRPr="00DA3672" w:rsidRDefault="00CB1637" w:rsidP="008202BC">
      <w:r w:rsidRPr="00DA3672">
        <w:t>Supervision: TP, BS</w:t>
      </w:r>
    </w:p>
    <w:p w14:paraId="64380FFA" w14:textId="77777777" w:rsidR="00CB1637" w:rsidRPr="00DA3672" w:rsidRDefault="00CB1637" w:rsidP="008202BC">
      <w:r w:rsidRPr="00DA3672">
        <w:t>Project administration: TP</w:t>
      </w:r>
    </w:p>
    <w:p w14:paraId="55C9DDE2" w14:textId="77777777" w:rsidR="00CB1637" w:rsidRPr="00DA3672" w:rsidRDefault="00CB1637" w:rsidP="008202BC">
      <w:r w:rsidRPr="00DA3672">
        <w:t>Funding acquisition: RB, WTF</w:t>
      </w:r>
    </w:p>
    <w:p w14:paraId="3C520ECE" w14:textId="77777777" w:rsidR="00CB1637" w:rsidRPr="00DA3672" w:rsidRDefault="00CB1637" w:rsidP="008202BC"/>
    <w:p w14:paraId="330EB74C" w14:textId="77777777" w:rsidR="00CB1637" w:rsidRPr="00DA3672" w:rsidRDefault="00CB1637" w:rsidP="008202BC">
      <w:r w:rsidRPr="00DA3672">
        <w:t>additional ones not included in the CRediT author statement</w:t>
      </w:r>
    </w:p>
    <w:p w14:paraId="569ABCDE" w14:textId="77777777" w:rsidR="00CB1637" w:rsidRPr="00DA3672" w:rsidRDefault="00CB1637" w:rsidP="008202BC">
      <w:pPr>
        <w:ind w:left="360"/>
      </w:pPr>
      <w:r w:rsidRPr="00DA3672">
        <w:t>literature search and curation: TP, HH, MZ</w:t>
      </w:r>
    </w:p>
    <w:p w14:paraId="094C7DD3" w14:textId="77777777" w:rsidR="00CB1637" w:rsidRPr="00DA3672" w:rsidRDefault="00CB1637" w:rsidP="0096096E">
      <w:pPr>
        <w:pStyle w:val="Heading1"/>
      </w:pPr>
      <w:bookmarkStart w:id="92" w:name="_cyd4wmh6hgu4" w:colFirst="0" w:colLast="0"/>
      <w:bookmarkEnd w:id="92"/>
      <w:r w:rsidRPr="00DA3672">
        <w:t>References</w:t>
      </w:r>
    </w:p>
    <w:bookmarkStart w:id="93" w:name="_ds2z9ltlty5u" w:colFirst="0" w:colLast="0"/>
    <w:bookmarkEnd w:id="93"/>
    <w:p w14:paraId="446C59D0" w14:textId="77777777" w:rsidR="00234BC4" w:rsidRPr="00234BC4" w:rsidRDefault="00CB1637" w:rsidP="00234BC4">
      <w:pPr>
        <w:pStyle w:val="Bibliography"/>
      </w:pPr>
      <w:r>
        <w:lastRenderedPageBreak/>
        <w:fldChar w:fldCharType="begin"/>
      </w:r>
      <w:r w:rsidR="00E0238E">
        <w:instrText xml:space="preserve"> ADDIN ZOTERO_BIBL {"uncited":[],"omitted":[],"custom":[]} CSL_BIBLIOGRAPHY </w:instrText>
      </w:r>
      <w:r>
        <w:fldChar w:fldCharType="separate"/>
      </w:r>
      <w:r w:rsidR="00234BC4" w:rsidRPr="00234BC4">
        <w:t xml:space="preserve">Aichert, I., Späth, M., &amp; Ziegler, W. (2016). The role of metrical information in apraxia of speech. Perceptual and acoustic analyses of word stress. </w:t>
      </w:r>
      <w:r w:rsidR="00234BC4" w:rsidRPr="00234BC4">
        <w:rPr>
          <w:i/>
          <w:iCs/>
        </w:rPr>
        <w:t>Neuropsychologia</w:t>
      </w:r>
      <w:r w:rsidR="00234BC4" w:rsidRPr="00234BC4">
        <w:t xml:space="preserve">, </w:t>
      </w:r>
      <w:r w:rsidR="00234BC4" w:rsidRPr="00234BC4">
        <w:rPr>
          <w:i/>
          <w:iCs/>
        </w:rPr>
        <w:t>82</w:t>
      </w:r>
      <w:r w:rsidR="00234BC4" w:rsidRPr="00234BC4">
        <w:t>, 171–178. https://doi.org/10.1016/j.neuropsychologia.2016.01.009</w:t>
      </w:r>
    </w:p>
    <w:p w14:paraId="0BBE5F5A" w14:textId="77777777" w:rsidR="00234BC4" w:rsidRPr="00234BC4" w:rsidRDefault="00234BC4" w:rsidP="00234BC4">
      <w:pPr>
        <w:pStyle w:val="Bibliography"/>
      </w:pPr>
      <w:r w:rsidRPr="00234BC4">
        <w:t xml:space="preserve">Albert, M. L., Sparks, R. W., &amp; Helm, N. A. (1973). Melodic Intonation Therapy for Aphasia. </w:t>
      </w:r>
      <w:r w:rsidRPr="00234BC4">
        <w:rPr>
          <w:i/>
          <w:iCs/>
        </w:rPr>
        <w:t>Archives of Neurology</w:t>
      </w:r>
      <w:r w:rsidRPr="00234BC4">
        <w:t xml:space="preserve">, </w:t>
      </w:r>
      <w:r w:rsidRPr="00234BC4">
        <w:rPr>
          <w:i/>
          <w:iCs/>
        </w:rPr>
        <w:t>29</w:t>
      </w:r>
      <w:r w:rsidRPr="00234BC4">
        <w:t>(2), 130–131. https://doi.org/10.1001/archneur.1973.00490260074018</w:t>
      </w:r>
    </w:p>
    <w:p w14:paraId="215CAA8E" w14:textId="77777777" w:rsidR="00234BC4" w:rsidRPr="00234BC4" w:rsidRDefault="00234BC4" w:rsidP="00234BC4">
      <w:pPr>
        <w:pStyle w:val="Bibliography"/>
      </w:pPr>
      <w:r w:rsidRPr="00234BC4">
        <w:t xml:space="preserve">Bates, D. (2006, May 19). </w:t>
      </w:r>
      <w:r w:rsidRPr="00234BC4">
        <w:rPr>
          <w:i/>
          <w:iCs/>
        </w:rPr>
        <w:t>[R] lmer, p-values and all that</w:t>
      </w:r>
      <w:r w:rsidRPr="00234BC4">
        <w:t>. https://stat.ethz.ch/pipermail/r-help/2006-May/094765.html</w:t>
      </w:r>
    </w:p>
    <w:p w14:paraId="7B07DF87" w14:textId="77777777" w:rsidR="00234BC4" w:rsidRPr="00234BC4" w:rsidRDefault="00234BC4" w:rsidP="00234BC4">
      <w:pPr>
        <w:pStyle w:val="Bibliography"/>
      </w:pPr>
      <w:r w:rsidRPr="00234BC4">
        <w:t xml:space="preserve">Bates, D., Mächler, M., Bolker, B., &amp; Walker, S. (2015a). Fitting linear mixed-effects models using </w:t>
      </w:r>
      <w:r w:rsidRPr="00234BC4">
        <w:rPr>
          <w:i/>
          <w:iCs/>
        </w:rPr>
        <w:t>lme4</w:t>
      </w:r>
      <w:r w:rsidRPr="00234BC4">
        <w:t xml:space="preserve">. </w:t>
      </w:r>
      <w:r w:rsidRPr="00234BC4">
        <w:rPr>
          <w:i/>
          <w:iCs/>
        </w:rPr>
        <w:t>Journal of Statistical Software</w:t>
      </w:r>
      <w:r w:rsidRPr="00234BC4">
        <w:t xml:space="preserve">, </w:t>
      </w:r>
      <w:r w:rsidRPr="00234BC4">
        <w:rPr>
          <w:i/>
          <w:iCs/>
        </w:rPr>
        <w:t>67</w:t>
      </w:r>
      <w:r w:rsidRPr="00234BC4">
        <w:t>(1). https://doi.org/10.18637/jss.v067.i01</w:t>
      </w:r>
    </w:p>
    <w:p w14:paraId="781724FE" w14:textId="77777777" w:rsidR="00234BC4" w:rsidRPr="00234BC4" w:rsidRDefault="00234BC4" w:rsidP="00234BC4">
      <w:pPr>
        <w:pStyle w:val="Bibliography"/>
      </w:pPr>
      <w:r w:rsidRPr="00234BC4">
        <w:t xml:space="preserve">Bates, D., Mächler, M., Bolker, B., &amp; Walker, S. (2015b). Fitting Linear Mixed-Effects Models Using lme4. </w:t>
      </w:r>
      <w:r w:rsidRPr="00234BC4">
        <w:rPr>
          <w:i/>
          <w:iCs/>
        </w:rPr>
        <w:t>Journal of Statistical Software</w:t>
      </w:r>
      <w:r w:rsidRPr="00234BC4">
        <w:t xml:space="preserve">, </w:t>
      </w:r>
      <w:r w:rsidRPr="00234BC4">
        <w:rPr>
          <w:i/>
          <w:iCs/>
        </w:rPr>
        <w:t>67</w:t>
      </w:r>
      <w:r w:rsidRPr="00234BC4">
        <w:t>(1), 1–48. https://doi.org/10.18637/jss.v067.i01</w:t>
      </w:r>
    </w:p>
    <w:p w14:paraId="2AF3144B" w14:textId="77777777" w:rsidR="00234BC4" w:rsidRPr="00234BC4" w:rsidRDefault="00234BC4" w:rsidP="00234BC4">
      <w:pPr>
        <w:pStyle w:val="Bibliography"/>
      </w:pPr>
      <w:r w:rsidRPr="00234BC4">
        <w:t xml:space="preserve">Blomert, L., Kean, M. L., Koster, C., &amp; Schokker, J. (1994). Amsterdam—Nijmegen everyday language test: Construction, reliability and validity. </w:t>
      </w:r>
      <w:r w:rsidRPr="00234BC4">
        <w:rPr>
          <w:i/>
          <w:iCs/>
        </w:rPr>
        <w:t>Aphasiology</w:t>
      </w:r>
      <w:r w:rsidRPr="00234BC4">
        <w:t xml:space="preserve">, </w:t>
      </w:r>
      <w:r w:rsidRPr="00234BC4">
        <w:rPr>
          <w:i/>
          <w:iCs/>
        </w:rPr>
        <w:t>8</w:t>
      </w:r>
      <w:r w:rsidRPr="00234BC4">
        <w:t>(4), 381–407. https://doi.org/10.1080/02687039408248666</w:t>
      </w:r>
    </w:p>
    <w:p w14:paraId="4A5E4A00" w14:textId="77777777" w:rsidR="00234BC4" w:rsidRPr="00234BC4" w:rsidRDefault="00234BC4" w:rsidP="00234BC4">
      <w:pPr>
        <w:pStyle w:val="Bibliography"/>
      </w:pPr>
      <w:r w:rsidRPr="00234BC4">
        <w:t xml:space="preserve">Brady, M. C., Kelly, H., Godwin, J., &amp; Enderby, P. (2016). Speech and language therapy for aphasia following stroke. </w:t>
      </w:r>
      <w:r w:rsidRPr="00234BC4">
        <w:rPr>
          <w:i/>
          <w:iCs/>
        </w:rPr>
        <w:t>Cochrane Database of Systematic Reviews</w:t>
      </w:r>
      <w:r w:rsidRPr="00234BC4">
        <w:t xml:space="preserve">, </w:t>
      </w:r>
      <w:r w:rsidRPr="00234BC4">
        <w:rPr>
          <w:i/>
          <w:iCs/>
        </w:rPr>
        <w:t>5</w:t>
      </w:r>
      <w:r w:rsidRPr="00234BC4">
        <w:t>. https://doi.org/10.1002/14651858.CD000425.pub3</w:t>
      </w:r>
    </w:p>
    <w:p w14:paraId="1E49CA27" w14:textId="77777777" w:rsidR="00234BC4" w:rsidRPr="00234BC4" w:rsidRDefault="00234BC4" w:rsidP="00234BC4">
      <w:pPr>
        <w:pStyle w:val="Bibliography"/>
      </w:pPr>
      <w:r w:rsidRPr="00234BC4">
        <w:t xml:space="preserve">Breitenstein, C., Grewe, T., Flöel, A., Ziegler, W., Springer, L., Martus, P., Huber, W., Willmes, K., Ringelstein, E. B., Haeusler, K. G., Abel, S., Glindemann, R., Domahs, F., Regenbrecht, F., Schlenck, K.-J., Thomas, M., Obrig, H., de Langen, E., Rocker, R., … Bamborschke, S. (2017). Intensive speech and language therapy in patients with chronic aphasia after stroke: A randomised, open-label, blinded-endpoint, controlled trial in a health-care setting. </w:t>
      </w:r>
      <w:r w:rsidRPr="00234BC4">
        <w:rPr>
          <w:i/>
          <w:iCs/>
        </w:rPr>
        <w:t>The Lancet</w:t>
      </w:r>
      <w:r w:rsidRPr="00234BC4">
        <w:t xml:space="preserve">, </w:t>
      </w:r>
      <w:r w:rsidRPr="00234BC4">
        <w:rPr>
          <w:i/>
          <w:iCs/>
        </w:rPr>
        <w:t>389</w:t>
      </w:r>
      <w:r w:rsidRPr="00234BC4">
        <w:t>(10078), 1528–1538. https://doi.org/10.1016/S0140-6736(17)30067-3</w:t>
      </w:r>
    </w:p>
    <w:p w14:paraId="0FDD0014" w14:textId="77777777" w:rsidR="00234BC4" w:rsidRPr="00234BC4" w:rsidRDefault="00234BC4" w:rsidP="00234BC4">
      <w:pPr>
        <w:pStyle w:val="Bibliography"/>
      </w:pPr>
      <w:r w:rsidRPr="00234BC4">
        <w:lastRenderedPageBreak/>
        <w:t xml:space="preserve">Cohen, P., Cohen, J., Aiken, L. S., &amp; West, S. G. (1999). The problem of units and the circumstance for POMP. </w:t>
      </w:r>
      <w:r w:rsidRPr="00234BC4">
        <w:rPr>
          <w:i/>
          <w:iCs/>
        </w:rPr>
        <w:t>Multivariate Behavioral Research</w:t>
      </w:r>
      <w:r w:rsidRPr="00234BC4">
        <w:t xml:space="preserve">, </w:t>
      </w:r>
      <w:r w:rsidRPr="00234BC4">
        <w:rPr>
          <w:i/>
          <w:iCs/>
        </w:rPr>
        <w:t>34</w:t>
      </w:r>
      <w:r w:rsidRPr="00234BC4">
        <w:t>(3), 315–346. https://doi.org/10.1207/S15327906MBR3403_2</w:t>
      </w:r>
    </w:p>
    <w:p w14:paraId="2C58C4CD" w14:textId="77777777" w:rsidR="00234BC4" w:rsidRPr="00234BC4" w:rsidRDefault="00234BC4" w:rsidP="00234BC4">
      <w:pPr>
        <w:pStyle w:val="Bibliography"/>
      </w:pPr>
      <w:r w:rsidRPr="00234BC4">
        <w:t xml:space="preserve">Doppelbauer, L., Mohr, B., Dreyer, F. R., Stahl, B., Büscher, V., &amp; Pulvermüller, F. (2021). Long-Term Stability of Short-Term Intensive Language-Action Therapy in Chronic Aphasia: A 1-2 year Follow-Up Study. </w:t>
      </w:r>
      <w:r w:rsidRPr="00234BC4">
        <w:rPr>
          <w:i/>
          <w:iCs/>
        </w:rPr>
        <w:t>Neurorehabilitation and Neural Repair</w:t>
      </w:r>
      <w:r w:rsidRPr="00234BC4">
        <w:t>, 15459683211029236. https://doi.org/10.1177/15459683211029235</w:t>
      </w:r>
    </w:p>
    <w:p w14:paraId="6482B587" w14:textId="77777777" w:rsidR="00234BC4" w:rsidRPr="00234BC4" w:rsidRDefault="00234BC4" w:rsidP="00234BC4">
      <w:pPr>
        <w:pStyle w:val="Bibliography"/>
      </w:pPr>
      <w:r w:rsidRPr="00234BC4">
        <w:t xml:space="preserve">Engelter, S. T., Gostynski, M., Papa, S., Frei, M., Born, C., Ajdacic-Gross, V., Gutzwiller, F., &amp; Lyrer, P. A. (2006). Epidemiology of aphasia attributable to first ischemic stroke: Incidence, severity, fluency, etiology, and thrombolysis. </w:t>
      </w:r>
      <w:r w:rsidRPr="00234BC4">
        <w:rPr>
          <w:i/>
          <w:iCs/>
        </w:rPr>
        <w:t>Stroke</w:t>
      </w:r>
      <w:r w:rsidRPr="00234BC4">
        <w:t xml:space="preserve">, </w:t>
      </w:r>
      <w:r w:rsidRPr="00234BC4">
        <w:rPr>
          <w:i/>
          <w:iCs/>
        </w:rPr>
        <w:t>37</w:t>
      </w:r>
      <w:r w:rsidRPr="00234BC4">
        <w:t>(6), 1379–1384. https://doi.org/10.1161/01.STR.0000221815.64093.8c</w:t>
      </w:r>
    </w:p>
    <w:p w14:paraId="057AD9B5" w14:textId="77777777" w:rsidR="00234BC4" w:rsidRPr="00234BC4" w:rsidRDefault="00234BC4" w:rsidP="00234BC4">
      <w:pPr>
        <w:pStyle w:val="Bibliography"/>
      </w:pPr>
      <w:r w:rsidRPr="00234BC4">
        <w:t xml:space="preserve">Gerstman, H. L. (1964). A case of aphasia. </w:t>
      </w:r>
      <w:r w:rsidRPr="00234BC4">
        <w:rPr>
          <w:i/>
          <w:iCs/>
        </w:rPr>
        <w:t>The Journal of Speech and Hearing Disorders</w:t>
      </w:r>
      <w:r w:rsidRPr="00234BC4">
        <w:t xml:space="preserve">, </w:t>
      </w:r>
      <w:r w:rsidRPr="00234BC4">
        <w:rPr>
          <w:i/>
          <w:iCs/>
        </w:rPr>
        <w:t>29</w:t>
      </w:r>
      <w:r w:rsidRPr="00234BC4">
        <w:t>, 89–91. https://doi.org/10.1044/jshd.2901.89</w:t>
      </w:r>
    </w:p>
    <w:p w14:paraId="54FEAA2D" w14:textId="77777777" w:rsidR="00234BC4" w:rsidRPr="00234BC4" w:rsidRDefault="00234BC4" w:rsidP="00234BC4">
      <w:pPr>
        <w:pStyle w:val="Bibliography"/>
      </w:pPr>
      <w:r w:rsidRPr="00234BC4">
        <w:t xml:space="preserve">Helm-Estabrooks, N., Morgan, A. R., &amp; Nicholas, M. (1989). </w:t>
      </w:r>
      <w:r w:rsidRPr="00234BC4">
        <w:rPr>
          <w:i/>
          <w:iCs/>
        </w:rPr>
        <w:t>Melodic intonation therapy</w:t>
      </w:r>
      <w:r w:rsidRPr="00234BC4">
        <w:t>. Pro-Ed.</w:t>
      </w:r>
    </w:p>
    <w:p w14:paraId="48D36DBE" w14:textId="77777777" w:rsidR="00234BC4" w:rsidRPr="00234BC4" w:rsidRDefault="00234BC4" w:rsidP="00234BC4">
      <w:pPr>
        <w:pStyle w:val="Bibliography"/>
      </w:pPr>
      <w:r w:rsidRPr="00234BC4">
        <w:t xml:space="preserve">Higgins, J., Thomas, J., Chandler, J., Cumpston, M., Li, T., Page, M., &amp; Welch, V. (Eds.). (2021). </w:t>
      </w:r>
      <w:r w:rsidRPr="00234BC4">
        <w:rPr>
          <w:i/>
          <w:iCs/>
        </w:rPr>
        <w:t>Cochrane Handbook for Systematic Reviews of Interventions</w:t>
      </w:r>
      <w:r w:rsidRPr="00234BC4">
        <w:t>. Cochrane. www.training.cochrane.org/handbook</w:t>
      </w:r>
    </w:p>
    <w:p w14:paraId="7225F35A" w14:textId="77777777" w:rsidR="00234BC4" w:rsidRPr="00234BC4" w:rsidRDefault="00234BC4" w:rsidP="00234BC4">
      <w:pPr>
        <w:pStyle w:val="Bibliography"/>
      </w:pPr>
      <w:r w:rsidRPr="00234BC4">
        <w:t xml:space="preserve">Hurkmans, J., Bruijn, M. de, Boonstra, A. M., Jonkers, R., Bastiaanse, R., Arendzen, H., &amp; Reinders-Messelink, H. A. (2012). Music in the treatment of neurological language and speech disorders: A systematic review. </w:t>
      </w:r>
      <w:r w:rsidRPr="00234BC4">
        <w:rPr>
          <w:i/>
          <w:iCs/>
        </w:rPr>
        <w:t>Aphasiology</w:t>
      </w:r>
      <w:r w:rsidRPr="00234BC4">
        <w:t xml:space="preserve">, </w:t>
      </w:r>
      <w:r w:rsidRPr="00234BC4">
        <w:rPr>
          <w:i/>
          <w:iCs/>
        </w:rPr>
        <w:t>26</w:t>
      </w:r>
      <w:r w:rsidRPr="00234BC4">
        <w:t>(1), 1–19. https://doi.org/10.1080/02687038.2011.602514</w:t>
      </w:r>
    </w:p>
    <w:p w14:paraId="34F5C207" w14:textId="77777777" w:rsidR="00234BC4" w:rsidRPr="00234BC4" w:rsidRDefault="00234BC4" w:rsidP="00234BC4">
      <w:pPr>
        <w:pStyle w:val="Bibliography"/>
      </w:pPr>
      <w:r w:rsidRPr="00234BC4">
        <w:t xml:space="preserve">IntHout, J., Ioannidis, J. P. A., Rovers, M. M., &amp; Goeman, J. J. (2016). Plea for routinely presenting prediction intervals in meta-analysis. </w:t>
      </w:r>
      <w:r w:rsidRPr="00234BC4">
        <w:rPr>
          <w:i/>
          <w:iCs/>
        </w:rPr>
        <w:t>BMJ Open</w:t>
      </w:r>
      <w:r w:rsidRPr="00234BC4">
        <w:t xml:space="preserve">, </w:t>
      </w:r>
      <w:r w:rsidRPr="00234BC4">
        <w:rPr>
          <w:i/>
          <w:iCs/>
        </w:rPr>
        <w:t>6</w:t>
      </w:r>
      <w:r w:rsidRPr="00234BC4">
        <w:t>(7), e010247. https://doi.org/10.1136/bmjopen-2015-010247</w:t>
      </w:r>
    </w:p>
    <w:p w14:paraId="5321439C" w14:textId="77777777" w:rsidR="00234BC4" w:rsidRPr="00234BC4" w:rsidRDefault="00234BC4" w:rsidP="00234BC4">
      <w:pPr>
        <w:pStyle w:val="Bibliography"/>
      </w:pPr>
      <w:r w:rsidRPr="00234BC4">
        <w:lastRenderedPageBreak/>
        <w:t xml:space="preserve">Ivanova, M. V., &amp; Hallowell, B. (2013). A tutorial on aphasia test development in any language: Key substantive and psychometric considerations. </w:t>
      </w:r>
      <w:r w:rsidRPr="00234BC4">
        <w:rPr>
          <w:i/>
          <w:iCs/>
        </w:rPr>
        <w:t>Aphasiology</w:t>
      </w:r>
      <w:r w:rsidRPr="00234BC4">
        <w:t xml:space="preserve">, </w:t>
      </w:r>
      <w:r w:rsidRPr="00234BC4">
        <w:rPr>
          <w:i/>
          <w:iCs/>
        </w:rPr>
        <w:t>27</w:t>
      </w:r>
      <w:r w:rsidRPr="00234BC4">
        <w:t>(8), 891–920. https://doi.org/10.1080/02687038.2013.805728</w:t>
      </w:r>
    </w:p>
    <w:p w14:paraId="3E2B92EF" w14:textId="77777777" w:rsidR="00234BC4" w:rsidRPr="00234BC4" w:rsidRDefault="00234BC4" w:rsidP="00234BC4">
      <w:pPr>
        <w:pStyle w:val="Bibliography"/>
      </w:pPr>
      <w:r w:rsidRPr="00234BC4">
        <w:t xml:space="preserve">Kershenbaum, A., Nicholas, M. L., Hunsaker, E., &amp; Zipse, L. (2019). Speak along without the song: What promotes fluency in people with aphasia? </w:t>
      </w:r>
      <w:r w:rsidRPr="00234BC4">
        <w:rPr>
          <w:i/>
          <w:iCs/>
        </w:rPr>
        <w:t>Aphasiology</w:t>
      </w:r>
      <w:r w:rsidRPr="00234BC4">
        <w:t xml:space="preserve">, </w:t>
      </w:r>
      <w:r w:rsidRPr="00234BC4">
        <w:rPr>
          <w:i/>
          <w:iCs/>
        </w:rPr>
        <w:t>33</w:t>
      </w:r>
      <w:r w:rsidRPr="00234BC4">
        <w:t>(4), 405–428. https://doi.org/10.1080/02687038.2017.1413487</w:t>
      </w:r>
    </w:p>
    <w:p w14:paraId="28B0BDCE" w14:textId="77777777" w:rsidR="00234BC4" w:rsidRPr="00234BC4" w:rsidRDefault="00234BC4" w:rsidP="00234BC4">
      <w:pPr>
        <w:pStyle w:val="Bibliography"/>
      </w:pPr>
      <w:r w:rsidRPr="00234BC4">
        <w:t xml:space="preserve">Knapp, G., &amp; Hartung, J. (2003). Improved tests for a random effects meta-regression with a single covariate. </w:t>
      </w:r>
      <w:r w:rsidRPr="00234BC4">
        <w:rPr>
          <w:i/>
          <w:iCs/>
        </w:rPr>
        <w:t>Statistics in Medicine</w:t>
      </w:r>
      <w:r w:rsidRPr="00234BC4">
        <w:t xml:space="preserve">, </w:t>
      </w:r>
      <w:r w:rsidRPr="00234BC4">
        <w:rPr>
          <w:i/>
          <w:iCs/>
        </w:rPr>
        <w:t>22</w:t>
      </w:r>
      <w:r w:rsidRPr="00234BC4">
        <w:t>(17), 2693–2710. https://doi.org/10.1002/sim.1482</w:t>
      </w:r>
    </w:p>
    <w:p w14:paraId="1F6E5FA7" w14:textId="77777777" w:rsidR="00234BC4" w:rsidRPr="00234BC4" w:rsidRDefault="00234BC4" w:rsidP="00234BC4">
      <w:pPr>
        <w:pStyle w:val="Bibliography"/>
      </w:pPr>
      <w:r w:rsidRPr="00234BC4">
        <w:t xml:space="preserve">Konstantopoulos, S. (2011). Fixed effects and variance components estimation in three-level meta-analysis: Three-level meta-analysis. </w:t>
      </w:r>
      <w:r w:rsidRPr="00234BC4">
        <w:rPr>
          <w:i/>
          <w:iCs/>
        </w:rPr>
        <w:t>Research Synthesis Methods</w:t>
      </w:r>
      <w:r w:rsidRPr="00234BC4">
        <w:t xml:space="preserve">, </w:t>
      </w:r>
      <w:r w:rsidRPr="00234BC4">
        <w:rPr>
          <w:i/>
          <w:iCs/>
        </w:rPr>
        <w:t>2</w:t>
      </w:r>
      <w:r w:rsidRPr="00234BC4">
        <w:t>(1), 61–76. https://doi.org/10.1002/jrsm.35</w:t>
      </w:r>
    </w:p>
    <w:p w14:paraId="68585F02" w14:textId="77777777" w:rsidR="00234BC4" w:rsidRPr="00234BC4" w:rsidRDefault="00234BC4" w:rsidP="00234BC4">
      <w:pPr>
        <w:pStyle w:val="Bibliography"/>
      </w:pPr>
      <w:r w:rsidRPr="00234BC4">
        <w:t xml:space="preserve">Mills, C. K. (1904). Treatment of aphasia by training. </w:t>
      </w:r>
      <w:r w:rsidRPr="00234BC4">
        <w:rPr>
          <w:i/>
          <w:iCs/>
        </w:rPr>
        <w:t>Journal of the American Medical Association</w:t>
      </w:r>
      <w:r w:rsidRPr="00234BC4">
        <w:t xml:space="preserve">, </w:t>
      </w:r>
      <w:r w:rsidRPr="00234BC4">
        <w:rPr>
          <w:i/>
          <w:iCs/>
        </w:rPr>
        <w:t>43</w:t>
      </w:r>
      <w:r w:rsidRPr="00234BC4">
        <w:t>(26), 1940–1949.</w:t>
      </w:r>
    </w:p>
    <w:p w14:paraId="2141CBA9" w14:textId="77777777" w:rsidR="00234BC4" w:rsidRPr="00234BC4" w:rsidRDefault="00234BC4" w:rsidP="00234BC4">
      <w:pPr>
        <w:pStyle w:val="Bibliography"/>
      </w:pPr>
      <w:r w:rsidRPr="00234BC4">
        <w:t xml:space="preserve">Morris, S. B. (2008). Estimating effect sizes from pretest-posttest-control group designs. </w:t>
      </w:r>
      <w:r w:rsidRPr="00234BC4">
        <w:rPr>
          <w:i/>
          <w:iCs/>
        </w:rPr>
        <w:t>Organizational Research Methods</w:t>
      </w:r>
      <w:r w:rsidRPr="00234BC4">
        <w:t xml:space="preserve">, </w:t>
      </w:r>
      <w:r w:rsidRPr="00234BC4">
        <w:rPr>
          <w:i/>
          <w:iCs/>
        </w:rPr>
        <w:t>11</w:t>
      </w:r>
      <w:r w:rsidRPr="00234BC4">
        <w:t>(2), 364–386. https://doi.org/10.1177/1094428106291059</w:t>
      </w:r>
    </w:p>
    <w:p w14:paraId="742ED680" w14:textId="77777777" w:rsidR="00234BC4" w:rsidRPr="00234BC4" w:rsidRDefault="00234BC4" w:rsidP="00234BC4">
      <w:pPr>
        <w:pStyle w:val="Bibliography"/>
      </w:pPr>
      <w:r w:rsidRPr="00234BC4">
        <w:t xml:space="preserve">R Core Team. (2021). </w:t>
      </w:r>
      <w:r w:rsidRPr="00234BC4">
        <w:rPr>
          <w:i/>
          <w:iCs/>
        </w:rPr>
        <w:t>R: A language and environment for statistical computing</w:t>
      </w:r>
      <w:r w:rsidRPr="00234BC4">
        <w:t xml:space="preserve"> (4.1.0) [Computer software]. R Foundation for Statistical Computing. http://www.r-project.org/</w:t>
      </w:r>
    </w:p>
    <w:p w14:paraId="43E7F0F9" w14:textId="77777777" w:rsidR="00234BC4" w:rsidRPr="00234BC4" w:rsidRDefault="00234BC4" w:rsidP="00234BC4">
      <w:pPr>
        <w:pStyle w:val="Bibliography"/>
      </w:pPr>
      <w:r w:rsidRPr="00234BC4">
        <w:t xml:space="preserve">Racette, A., Bard, C., &amp; Peretz, I. (2006). Making non-fluent aphasics speak: Sing along! </w:t>
      </w:r>
      <w:r w:rsidRPr="00234BC4">
        <w:rPr>
          <w:i/>
          <w:iCs/>
        </w:rPr>
        <w:t>Brain</w:t>
      </w:r>
      <w:r w:rsidRPr="00234BC4">
        <w:t xml:space="preserve">, </w:t>
      </w:r>
      <w:r w:rsidRPr="00234BC4">
        <w:rPr>
          <w:i/>
          <w:iCs/>
        </w:rPr>
        <w:t>129</w:t>
      </w:r>
      <w:r w:rsidRPr="00234BC4">
        <w:t>(10), 2571–2584. https://doi.org/10.1093/brain/awl250</w:t>
      </w:r>
    </w:p>
    <w:p w14:paraId="34145FB1" w14:textId="77777777" w:rsidR="00234BC4" w:rsidRPr="00234BC4" w:rsidRDefault="00234BC4" w:rsidP="00234BC4">
      <w:pPr>
        <w:pStyle w:val="Bibliography"/>
      </w:pPr>
      <w:r w:rsidRPr="00234BC4">
        <w:t xml:space="preserve">RELEASE Collaborators. (2021). Predictors of Poststroke Aphasia Recovery: A Systematic Review-Informed Individual Participant Data Meta-Analysis. </w:t>
      </w:r>
      <w:r w:rsidRPr="00234BC4">
        <w:rPr>
          <w:i/>
          <w:iCs/>
        </w:rPr>
        <w:t>Stroke</w:t>
      </w:r>
      <w:r w:rsidRPr="00234BC4">
        <w:t xml:space="preserve">, </w:t>
      </w:r>
      <w:r w:rsidRPr="00234BC4">
        <w:rPr>
          <w:i/>
          <w:iCs/>
        </w:rPr>
        <w:t>52</w:t>
      </w:r>
      <w:r w:rsidRPr="00234BC4">
        <w:t>(5), 1778–1787. https://doi.org/10.1161/STROKEAHA.120.031162</w:t>
      </w:r>
    </w:p>
    <w:p w14:paraId="0CA7DDF9" w14:textId="77777777" w:rsidR="00234BC4" w:rsidRPr="00234BC4" w:rsidRDefault="00234BC4" w:rsidP="00234BC4">
      <w:pPr>
        <w:pStyle w:val="Bibliography"/>
      </w:pPr>
      <w:r w:rsidRPr="00234BC4">
        <w:lastRenderedPageBreak/>
        <w:t xml:space="preserve">Revicki, D., Hays, R. D., Cella, D., &amp; Sloan, J. (2008). Recommended methods for determining responsiveness and minimally important differences for patient-reported outcomes. </w:t>
      </w:r>
      <w:r w:rsidRPr="00234BC4">
        <w:rPr>
          <w:i/>
          <w:iCs/>
        </w:rPr>
        <w:t>Journal of Clinical Epidemiology</w:t>
      </w:r>
      <w:r w:rsidRPr="00234BC4">
        <w:t xml:space="preserve">, </w:t>
      </w:r>
      <w:r w:rsidRPr="00234BC4">
        <w:rPr>
          <w:i/>
          <w:iCs/>
        </w:rPr>
        <w:t>61</w:t>
      </w:r>
      <w:r w:rsidRPr="00234BC4">
        <w:t>(2), 102–109. https://doi.org/10.1016/j.jclinepi.2007.03.012</w:t>
      </w:r>
    </w:p>
    <w:p w14:paraId="1EFB56AD" w14:textId="77777777" w:rsidR="00234BC4" w:rsidRPr="00234BC4" w:rsidRDefault="00234BC4" w:rsidP="00234BC4">
      <w:pPr>
        <w:pStyle w:val="Bibliography"/>
      </w:pPr>
      <w:r w:rsidRPr="00234BC4">
        <w:t xml:space="preserve">Riley, R. D., Lambert, P. C., &amp; Abo-Zaid, G. (2010). Meta-analysis of individual participant data: Rationale, conduct, and reporting. </w:t>
      </w:r>
      <w:r w:rsidRPr="00234BC4">
        <w:rPr>
          <w:i/>
          <w:iCs/>
        </w:rPr>
        <w:t>BMJ</w:t>
      </w:r>
      <w:r w:rsidRPr="00234BC4">
        <w:t xml:space="preserve">, </w:t>
      </w:r>
      <w:r w:rsidRPr="00234BC4">
        <w:rPr>
          <w:i/>
          <w:iCs/>
        </w:rPr>
        <w:t>340</w:t>
      </w:r>
      <w:r w:rsidRPr="00234BC4">
        <w:t>, c221. https://doi.org/10.1136/bmj.c221</w:t>
      </w:r>
    </w:p>
    <w:p w14:paraId="2B38EDAF" w14:textId="77777777" w:rsidR="00234BC4" w:rsidRPr="00234BC4" w:rsidRDefault="00234BC4" w:rsidP="00234BC4">
      <w:pPr>
        <w:pStyle w:val="Bibliography"/>
      </w:pPr>
      <w:r w:rsidRPr="00234BC4">
        <w:t xml:space="preserve">Stahl, B., Gawron, B., Regenbrecht, F., Flöel, A., &amp; Kotz, S. A. (2020). Formulaic Language Resources May Help Overcome Difficulties in Speech-Motor Planning after Stroke. </w:t>
      </w:r>
      <w:r w:rsidRPr="00234BC4">
        <w:rPr>
          <w:i/>
          <w:iCs/>
        </w:rPr>
        <w:t>PloS One</w:t>
      </w:r>
      <w:r w:rsidRPr="00234BC4">
        <w:t xml:space="preserve">, </w:t>
      </w:r>
      <w:r w:rsidRPr="00234BC4">
        <w:rPr>
          <w:i/>
          <w:iCs/>
        </w:rPr>
        <w:t>15</w:t>
      </w:r>
      <w:r w:rsidRPr="00234BC4">
        <w:t>(6), e0233608. https://doi.org/10.1371/journal.pone.0233608</w:t>
      </w:r>
    </w:p>
    <w:p w14:paraId="42032D50" w14:textId="77777777" w:rsidR="00234BC4" w:rsidRPr="00234BC4" w:rsidRDefault="00234BC4" w:rsidP="00234BC4">
      <w:pPr>
        <w:pStyle w:val="Bibliography"/>
      </w:pPr>
      <w:r w:rsidRPr="00234BC4">
        <w:t xml:space="preserve">Stahl, B., &amp; Kotz, S. A. (2014). Facing the music: Three issues in current research on singing and aphasia. </w:t>
      </w:r>
      <w:r w:rsidRPr="00234BC4">
        <w:rPr>
          <w:i/>
          <w:iCs/>
        </w:rPr>
        <w:t>Frontiers in Psychology</w:t>
      </w:r>
      <w:r w:rsidRPr="00234BC4">
        <w:t xml:space="preserve">, </w:t>
      </w:r>
      <w:r w:rsidRPr="00234BC4">
        <w:rPr>
          <w:i/>
          <w:iCs/>
        </w:rPr>
        <w:t>5</w:t>
      </w:r>
      <w:r w:rsidRPr="00234BC4">
        <w:t>, 1033. https://doi.org/10.3389/fpsyg.2014.01033</w:t>
      </w:r>
    </w:p>
    <w:p w14:paraId="0EEE2EA2" w14:textId="77777777" w:rsidR="00234BC4" w:rsidRPr="00234BC4" w:rsidRDefault="00234BC4" w:rsidP="00234BC4">
      <w:pPr>
        <w:pStyle w:val="Bibliography"/>
      </w:pPr>
      <w:r w:rsidRPr="00234BC4">
        <w:t xml:space="preserve">Stahl, B., Kotz, S. A., Henseler, I., Turner, R., &amp; Geyer, S. (2011). Rhythm in disguise: Why singing may not hold the key to recovery from aphasia. </w:t>
      </w:r>
      <w:r w:rsidRPr="00234BC4">
        <w:rPr>
          <w:i/>
          <w:iCs/>
        </w:rPr>
        <w:t>Brain</w:t>
      </w:r>
      <w:r w:rsidRPr="00234BC4">
        <w:t xml:space="preserve">, </w:t>
      </w:r>
      <w:r w:rsidRPr="00234BC4">
        <w:rPr>
          <w:i/>
          <w:iCs/>
        </w:rPr>
        <w:t>134</w:t>
      </w:r>
      <w:r w:rsidRPr="00234BC4">
        <w:t>(10), 3083–3093. https://doi.org/10.1093/brain/awr240</w:t>
      </w:r>
    </w:p>
    <w:p w14:paraId="627FA4C9" w14:textId="77777777" w:rsidR="00234BC4" w:rsidRPr="00234BC4" w:rsidRDefault="00234BC4" w:rsidP="00234BC4">
      <w:pPr>
        <w:pStyle w:val="Bibliography"/>
      </w:pPr>
      <w:r w:rsidRPr="00234BC4">
        <w:t xml:space="preserve">Stahl, B., Mohr, B., Dreyer, F. R., Lucchese, G., &amp; Pulvermüller, F. (2017). Communicative-Pragmatic Assessment Is Sensitive and Time-Effective in Measuring the Outcome of Aphasia Therapy. </w:t>
      </w:r>
      <w:r w:rsidRPr="00234BC4">
        <w:rPr>
          <w:i/>
          <w:iCs/>
        </w:rPr>
        <w:t>Frontiers in Human Neuroscience</w:t>
      </w:r>
      <w:r w:rsidRPr="00234BC4">
        <w:t xml:space="preserve">, </w:t>
      </w:r>
      <w:r w:rsidRPr="00234BC4">
        <w:rPr>
          <w:i/>
          <w:iCs/>
        </w:rPr>
        <w:t>11</w:t>
      </w:r>
      <w:r w:rsidRPr="00234BC4">
        <w:t>. https://doi.org/10.3389/fnhum.2017.00223</w:t>
      </w:r>
    </w:p>
    <w:p w14:paraId="55E1AC1A" w14:textId="77777777" w:rsidR="00234BC4" w:rsidRPr="00234BC4" w:rsidRDefault="00234BC4" w:rsidP="00234BC4">
      <w:pPr>
        <w:pStyle w:val="Bibliography"/>
      </w:pPr>
      <w:r w:rsidRPr="00234BC4">
        <w:t xml:space="preserve">van der Meulen, I., van de Sandt-Koenderman, M. E., &amp; Ribbers, G. M. (2012). Melodic Intonation Therapy: Present Controversies and Future Opportunities. </w:t>
      </w:r>
      <w:r w:rsidRPr="00234BC4">
        <w:rPr>
          <w:i/>
          <w:iCs/>
        </w:rPr>
        <w:t>Archives of Physical Medicine and Rehabilitation</w:t>
      </w:r>
      <w:r w:rsidRPr="00234BC4">
        <w:t xml:space="preserve">, </w:t>
      </w:r>
      <w:r w:rsidRPr="00234BC4">
        <w:rPr>
          <w:i/>
          <w:iCs/>
        </w:rPr>
        <w:t>93</w:t>
      </w:r>
      <w:r w:rsidRPr="00234BC4">
        <w:t>(1, Supplement), S46–S52. https://doi.org/10.1016/j.apmr.2011.05.029</w:t>
      </w:r>
    </w:p>
    <w:p w14:paraId="4D944FAA" w14:textId="77777777" w:rsidR="00234BC4" w:rsidRPr="00234BC4" w:rsidRDefault="00234BC4" w:rsidP="00234BC4">
      <w:pPr>
        <w:pStyle w:val="Bibliography"/>
      </w:pPr>
      <w:r w:rsidRPr="00234BC4">
        <w:t xml:space="preserve">Van Der Meulen, I., Van De Sandt-Koenderman, M. W. M. E., Heijenbrok, M. H., Visch-Brink, E., &amp; Ribbers, G. M. (2016). Melodic Intonation Therapy in Chronic Aphasia: Evidence from a Pilot Randomized Controlled Trial. </w:t>
      </w:r>
      <w:r w:rsidRPr="00234BC4">
        <w:rPr>
          <w:i/>
          <w:iCs/>
        </w:rPr>
        <w:t>Frontiers in Human Neuroscience</w:t>
      </w:r>
      <w:r w:rsidRPr="00234BC4">
        <w:t xml:space="preserve">, </w:t>
      </w:r>
      <w:r w:rsidRPr="00234BC4">
        <w:rPr>
          <w:i/>
          <w:iCs/>
        </w:rPr>
        <w:t>10</w:t>
      </w:r>
      <w:r w:rsidRPr="00234BC4">
        <w:t>. https://doi.org/10.3389/fnhum.2016.00533</w:t>
      </w:r>
    </w:p>
    <w:p w14:paraId="4DC10E04" w14:textId="77777777" w:rsidR="00234BC4" w:rsidRPr="00234BC4" w:rsidRDefault="00234BC4" w:rsidP="00234BC4">
      <w:pPr>
        <w:pStyle w:val="Bibliography"/>
      </w:pPr>
      <w:r w:rsidRPr="00234BC4">
        <w:t xml:space="preserve">van der Meulen, I., van de Sandt-Koenderman, W. Mieke. E., Heijenbrok-Kal, M. H., Visch-Brink, E. G., &amp; Ribbers, G. M. (2014). The Efficacy and Timing of Melodic Intonation Therapy in Subacute </w:t>
      </w:r>
      <w:r w:rsidRPr="00234BC4">
        <w:lastRenderedPageBreak/>
        <w:t xml:space="preserve">Aphasia. </w:t>
      </w:r>
      <w:r w:rsidRPr="00234BC4">
        <w:rPr>
          <w:i/>
          <w:iCs/>
        </w:rPr>
        <w:t>Neurorehabilitation and Neural Repair</w:t>
      </w:r>
      <w:r w:rsidRPr="00234BC4">
        <w:t xml:space="preserve">, </w:t>
      </w:r>
      <w:r w:rsidRPr="00234BC4">
        <w:rPr>
          <w:i/>
          <w:iCs/>
        </w:rPr>
        <w:t>28</w:t>
      </w:r>
      <w:r w:rsidRPr="00234BC4">
        <w:t>(6), 536–544. https://doi.org/10.1177/1545968313517753</w:t>
      </w:r>
    </w:p>
    <w:p w14:paraId="02438074" w14:textId="77777777" w:rsidR="00234BC4" w:rsidRPr="00234BC4" w:rsidRDefault="00234BC4" w:rsidP="00234BC4">
      <w:pPr>
        <w:pStyle w:val="Bibliography"/>
      </w:pPr>
      <w:r w:rsidRPr="00234BC4">
        <w:t xml:space="preserve">Van Lancker Sidtis, D. (2021). </w:t>
      </w:r>
      <w:r w:rsidRPr="00234BC4">
        <w:rPr>
          <w:i/>
          <w:iCs/>
        </w:rPr>
        <w:t>Foundations of Familiar Language: Formulaic Expressions, Lexical Bundles, and Collocations at Work and Play</w:t>
      </w:r>
      <w:r w:rsidRPr="00234BC4">
        <w:t xml:space="preserve"> (1st edition). Wiley-Blackwell.</w:t>
      </w:r>
    </w:p>
    <w:p w14:paraId="72A3A32D" w14:textId="77777777" w:rsidR="00234BC4" w:rsidRPr="00234BC4" w:rsidRDefault="00234BC4" w:rsidP="00234BC4">
      <w:pPr>
        <w:pStyle w:val="Bibliography"/>
      </w:pPr>
      <w:r w:rsidRPr="00234BC4">
        <w:t xml:space="preserve">van Smeden, M., Lash, T. L., &amp; Groenwold, R. H. H. (2020). Reflection on modern methods: Five myths about measurement error in epidemiological research. </w:t>
      </w:r>
      <w:r w:rsidRPr="00234BC4">
        <w:rPr>
          <w:i/>
          <w:iCs/>
        </w:rPr>
        <w:t>International Journal of Epidemiology</w:t>
      </w:r>
      <w:r w:rsidRPr="00234BC4">
        <w:t xml:space="preserve">, </w:t>
      </w:r>
      <w:r w:rsidRPr="00234BC4">
        <w:rPr>
          <w:i/>
          <w:iCs/>
        </w:rPr>
        <w:t>49</w:t>
      </w:r>
      <w:r w:rsidRPr="00234BC4">
        <w:t>(1), 338–347. https://doi.org/10.1093/ije/dyz251</w:t>
      </w:r>
    </w:p>
    <w:p w14:paraId="0AB7E8AB" w14:textId="77777777" w:rsidR="00234BC4" w:rsidRPr="00234BC4" w:rsidRDefault="00234BC4" w:rsidP="00234BC4">
      <w:pPr>
        <w:pStyle w:val="Bibliography"/>
      </w:pPr>
      <w:r w:rsidRPr="00234BC4">
        <w:t xml:space="preserve">Viechtbauer, W. (2005). Bias and efficiency of meta-analytic variance estimators in the random-effects model. </w:t>
      </w:r>
      <w:r w:rsidRPr="00234BC4">
        <w:rPr>
          <w:i/>
          <w:iCs/>
        </w:rPr>
        <w:t>Journal of Educational and Behavioral Statistics</w:t>
      </w:r>
      <w:r w:rsidRPr="00234BC4">
        <w:t xml:space="preserve">, </w:t>
      </w:r>
      <w:r w:rsidRPr="00234BC4">
        <w:rPr>
          <w:i/>
          <w:iCs/>
        </w:rPr>
        <w:t>30</w:t>
      </w:r>
      <w:r w:rsidRPr="00234BC4">
        <w:t>(3), 261–293. https://doi.org/10.3102/10769986030003261</w:t>
      </w:r>
    </w:p>
    <w:p w14:paraId="4C65A124" w14:textId="77777777" w:rsidR="00234BC4" w:rsidRPr="00234BC4" w:rsidRDefault="00234BC4" w:rsidP="00234BC4">
      <w:pPr>
        <w:pStyle w:val="Bibliography"/>
      </w:pPr>
      <w:r w:rsidRPr="00234BC4">
        <w:t xml:space="preserve">Viechtbauer, W. (2010). Conducting meta-analyses in </w:t>
      </w:r>
      <w:r w:rsidRPr="00234BC4">
        <w:rPr>
          <w:i/>
          <w:iCs/>
        </w:rPr>
        <w:t>R</w:t>
      </w:r>
      <w:r w:rsidRPr="00234BC4">
        <w:t xml:space="preserve"> with the </w:t>
      </w:r>
      <w:r w:rsidRPr="00234BC4">
        <w:rPr>
          <w:i/>
          <w:iCs/>
        </w:rPr>
        <w:t>metafor</w:t>
      </w:r>
      <w:r w:rsidRPr="00234BC4">
        <w:t xml:space="preserve"> package. </w:t>
      </w:r>
      <w:r w:rsidRPr="00234BC4">
        <w:rPr>
          <w:i/>
          <w:iCs/>
        </w:rPr>
        <w:t>Journal of Statistical Software</w:t>
      </w:r>
      <w:r w:rsidRPr="00234BC4">
        <w:t xml:space="preserve">, </w:t>
      </w:r>
      <w:r w:rsidRPr="00234BC4">
        <w:rPr>
          <w:i/>
          <w:iCs/>
        </w:rPr>
        <w:t>36</w:t>
      </w:r>
      <w:r w:rsidRPr="00234BC4">
        <w:t>(3). https://doi.org/10.18637/jss.v036.i03</w:t>
      </w:r>
    </w:p>
    <w:p w14:paraId="71E3C4AE" w14:textId="77777777" w:rsidR="00234BC4" w:rsidRPr="00234BC4" w:rsidRDefault="00234BC4" w:rsidP="00234BC4">
      <w:pPr>
        <w:pStyle w:val="Bibliography"/>
      </w:pPr>
      <w:r w:rsidRPr="00234BC4">
        <w:t xml:space="preserve">Wallace, S. J., Worrall, L., Rose, T., Le Dorze, G., Breitenstein, C., Hilari, K., Babbitt, E., Bose, A., Brady, M., Cherney, L. R., Copland, D., Cruice, M., Enderby, P., Hersh, D., Howe, T., Kelly, H., Kiran, S., Laska, A.-C., Marshall, J., … Webster, J. (2019). A core outcome set for aphasia treatment research: The ROMA consensus statement. </w:t>
      </w:r>
      <w:r w:rsidRPr="00234BC4">
        <w:rPr>
          <w:i/>
          <w:iCs/>
        </w:rPr>
        <w:t>International Journal of Stroke</w:t>
      </w:r>
      <w:r w:rsidRPr="00234BC4">
        <w:t xml:space="preserve">, </w:t>
      </w:r>
      <w:r w:rsidRPr="00234BC4">
        <w:rPr>
          <w:i/>
          <w:iCs/>
        </w:rPr>
        <w:t>14</w:t>
      </w:r>
      <w:r w:rsidRPr="00234BC4">
        <w:t>(2), 180–185. https://doi.org/10.1177/1747493018806200</w:t>
      </w:r>
    </w:p>
    <w:p w14:paraId="49FD48E9" w14:textId="77777777" w:rsidR="00234BC4" w:rsidRPr="00234BC4" w:rsidRDefault="00234BC4" w:rsidP="00234BC4">
      <w:pPr>
        <w:pStyle w:val="Bibliography"/>
      </w:pPr>
      <w:r w:rsidRPr="00234BC4">
        <w:t xml:space="preserve">Wiernik, B. M., &amp; Dahlke, J. A. (2020). Obtaining unbiased results in meta-analysis: The importance of correcting for statistical artifacts. </w:t>
      </w:r>
      <w:r w:rsidRPr="00234BC4">
        <w:rPr>
          <w:i/>
          <w:iCs/>
        </w:rPr>
        <w:t>Advances in Methods and Practices in Psychological Science</w:t>
      </w:r>
      <w:r w:rsidRPr="00234BC4">
        <w:t xml:space="preserve">, </w:t>
      </w:r>
      <w:r w:rsidRPr="00234BC4">
        <w:rPr>
          <w:i/>
          <w:iCs/>
        </w:rPr>
        <w:t>3</w:t>
      </w:r>
      <w:r w:rsidRPr="00234BC4">
        <w:t>(1), 94–123. https://doi.org/10.1177/2515245919885611</w:t>
      </w:r>
    </w:p>
    <w:p w14:paraId="14E2FCAC" w14:textId="77777777" w:rsidR="00234BC4" w:rsidRPr="00234BC4" w:rsidRDefault="00234BC4" w:rsidP="00234BC4">
      <w:pPr>
        <w:pStyle w:val="Bibliography"/>
      </w:pPr>
      <w:r w:rsidRPr="00234BC4">
        <w:t xml:space="preserve">Yamadori, A., Osumi, Y., Masuhara, S., &amp; Okubo, M. (1977). Preservation of singing in Broca’s aphasia. </w:t>
      </w:r>
      <w:r w:rsidRPr="00234BC4">
        <w:rPr>
          <w:i/>
          <w:iCs/>
        </w:rPr>
        <w:t>Journal of Neurology, Neurosurgery, and Psychiatry</w:t>
      </w:r>
      <w:r w:rsidRPr="00234BC4">
        <w:t xml:space="preserve">, </w:t>
      </w:r>
      <w:r w:rsidRPr="00234BC4">
        <w:rPr>
          <w:i/>
          <w:iCs/>
        </w:rPr>
        <w:t>40</w:t>
      </w:r>
      <w:r w:rsidRPr="00234BC4">
        <w:t>(3), 221–224. https://doi.org/10.1136/jnnp.40.3.221</w:t>
      </w:r>
    </w:p>
    <w:p w14:paraId="630406C8" w14:textId="77777777" w:rsidR="00234BC4" w:rsidRPr="00234BC4" w:rsidRDefault="00234BC4" w:rsidP="00234BC4">
      <w:pPr>
        <w:pStyle w:val="Bibliography"/>
      </w:pPr>
      <w:r w:rsidRPr="00234BC4">
        <w:lastRenderedPageBreak/>
        <w:t xml:space="preserve">Zipse, L., Worek, A., Guarino, A. J., &amp; Shattuck-Hufnagel, S. (2014). Tapped out: Do people with aphasia have rhythm processing deficits? </w:t>
      </w:r>
      <w:r w:rsidRPr="00234BC4">
        <w:rPr>
          <w:i/>
          <w:iCs/>
        </w:rPr>
        <w:t>Journal of Speech, Language, and Hearing Research: JSLHR</w:t>
      </w:r>
      <w:r w:rsidRPr="00234BC4">
        <w:t xml:space="preserve">, </w:t>
      </w:r>
      <w:r w:rsidRPr="00234BC4">
        <w:rPr>
          <w:i/>
          <w:iCs/>
        </w:rPr>
        <w:t>57</w:t>
      </w:r>
      <w:r w:rsidRPr="00234BC4">
        <w:t>(6), 2234–2245. https://doi.org/10.1044/2014_JSLHR-L-13-0309</w:t>
      </w:r>
    </w:p>
    <w:p w14:paraId="2C851E9E" w14:textId="77777777" w:rsidR="00234BC4" w:rsidRPr="00234BC4" w:rsidRDefault="00234BC4" w:rsidP="00234BC4">
      <w:pPr>
        <w:pStyle w:val="Bibliography"/>
      </w:pPr>
      <w:r w:rsidRPr="00234BC4">
        <w:t xml:space="preserve">Zumbansen, A., Peretz, I., &amp; Hébert, S. (2014). Melodic Intonation Therapy: Back to Basics for Future Research. </w:t>
      </w:r>
      <w:r w:rsidRPr="00234BC4">
        <w:rPr>
          <w:i/>
          <w:iCs/>
        </w:rPr>
        <w:t>Frontiers in Neurology</w:t>
      </w:r>
      <w:r w:rsidRPr="00234BC4">
        <w:t xml:space="preserve">, </w:t>
      </w:r>
      <w:r w:rsidRPr="00234BC4">
        <w:rPr>
          <w:i/>
          <w:iCs/>
        </w:rPr>
        <w:t>5</w:t>
      </w:r>
      <w:r w:rsidRPr="00234BC4">
        <w:t>. https://doi.org/10.3389/fneur.2014.00007</w:t>
      </w:r>
    </w:p>
    <w:p w14:paraId="09F465D3" w14:textId="77777777" w:rsidR="00234BC4" w:rsidRPr="00234BC4" w:rsidRDefault="00234BC4" w:rsidP="00234BC4">
      <w:pPr>
        <w:pStyle w:val="Bibliography"/>
      </w:pPr>
      <w:r w:rsidRPr="00234BC4">
        <w:t xml:space="preserve">Zumbansen, A., &amp; Tremblay, P. (2018). Music-based interventions for aphasia could act through a motor-speech mechanism: A systematic review and case–control analysis of published individual participant data. </w:t>
      </w:r>
      <w:r w:rsidRPr="00234BC4">
        <w:rPr>
          <w:i/>
          <w:iCs/>
        </w:rPr>
        <w:t>Aphasiology</w:t>
      </w:r>
      <w:r w:rsidRPr="00234BC4">
        <w:t xml:space="preserve">, </w:t>
      </w:r>
      <w:r w:rsidRPr="00234BC4">
        <w:rPr>
          <w:i/>
          <w:iCs/>
        </w:rPr>
        <w:t>33</w:t>
      </w:r>
      <w:r w:rsidRPr="00234BC4">
        <w:t>(4), 466–497. https://doi.org/10.1080/02687038.2018.1506089</w:t>
      </w:r>
    </w:p>
    <w:p w14:paraId="488E59FD" w14:textId="27AC6798" w:rsidR="00CB1637" w:rsidRPr="00DA3672" w:rsidRDefault="00CB1637" w:rsidP="000F3D0D">
      <w:pPr>
        <w:rPr>
          <w:sz w:val="40"/>
          <w:szCs w:val="40"/>
        </w:rPr>
      </w:pPr>
      <w:r>
        <w:fldChar w:fldCharType="end"/>
      </w:r>
      <w:r w:rsidRPr="00DA3672">
        <w:br w:type="page"/>
      </w:r>
    </w:p>
    <w:p w14:paraId="253E73F8" w14:textId="77777777" w:rsidR="00CC65FB" w:rsidRDefault="00CC65FB" w:rsidP="00CC65FB">
      <w:pPr>
        <w:pStyle w:val="Heading1"/>
      </w:pPr>
      <w:bookmarkStart w:id="94" w:name="_wk9y7xi2k26g" w:colFirst="0" w:colLast="0"/>
      <w:bookmarkStart w:id="95" w:name="_Ref75116894"/>
      <w:bookmarkEnd w:id="94"/>
      <w:r>
        <w:lastRenderedPageBreak/>
        <w:t>Supplementary Materials [[</w:t>
      </w:r>
      <w:commentRangeStart w:id="96"/>
      <w:r>
        <w:t>to</w:t>
      </w:r>
      <w:commentRangeEnd w:id="96"/>
      <w:r w:rsidR="00A90D61">
        <w:rPr>
          <w:rStyle w:val="CommentReference"/>
          <w:rFonts w:ascii="Cambria" w:hAnsi="Cambria"/>
          <w:b w:val="0"/>
          <w:smallCaps w:val="0"/>
          <w:spacing w:val="0"/>
          <w:u w:val="none"/>
        </w:rPr>
        <w:commentReference w:id="96"/>
      </w:r>
      <w:r>
        <w:t xml:space="preserve"> be made into separate doc?]]</w:t>
      </w:r>
    </w:p>
    <w:p w14:paraId="67F3BC2B" w14:textId="77777777" w:rsidR="00CC65FB" w:rsidRDefault="00CC65FB" w:rsidP="00CC65FB">
      <w:pPr>
        <w:pStyle w:val="Heading2"/>
        <w:sectPr w:rsidR="00CC65FB">
          <w:pgSz w:w="12240" w:h="15840"/>
          <w:pgMar w:top="1440" w:right="1440" w:bottom="1440" w:left="1440" w:header="720" w:footer="720" w:gutter="0"/>
          <w:cols w:space="720"/>
        </w:sectPr>
      </w:pPr>
      <w:bookmarkStart w:id="97" w:name="supplemental-tables"/>
    </w:p>
    <w:p w14:paraId="395A7AC4" w14:textId="7D254D0C" w:rsidR="004F21A5" w:rsidRPr="00DA3672" w:rsidRDefault="004F21A5" w:rsidP="004F21A5">
      <w:pPr>
        <w:pStyle w:val="Heading2"/>
      </w:pPr>
      <w:bookmarkStart w:id="98" w:name="_Ref75116915"/>
      <w:bookmarkEnd w:id="97"/>
      <w:r w:rsidRPr="00953105">
        <w:lastRenderedPageBreak/>
        <w:t xml:space="preserve">Literature </w:t>
      </w:r>
      <w:r w:rsidR="00E64384" w:rsidRPr="00953105">
        <w:t>search procedure</w:t>
      </w:r>
      <w:bookmarkEnd w:id="98"/>
    </w:p>
    <w:p w14:paraId="5F247383" w14:textId="77777777" w:rsidR="004F21A5" w:rsidRDefault="004F21A5" w:rsidP="004F21A5">
      <w:r w:rsidRPr="00DA3672">
        <w:t xml:space="preserve">The systematic literature search in literature databases yielded 606 hits; through searching the trials registers 7 </w:t>
      </w:r>
      <w:r>
        <w:t xml:space="preserve">additional </w:t>
      </w:r>
      <w:r w:rsidRPr="00DA3672">
        <w:t xml:space="preserve">trials were found. These 613 items have been subjected to a duplicate check for identical publications found through the different search tools combined. They were checked with </w:t>
      </w:r>
      <w:r>
        <w:t xml:space="preserve">the </w:t>
      </w:r>
      <w:r w:rsidRPr="00DA3672">
        <w:t xml:space="preserve">“duplicate detection” </w:t>
      </w:r>
      <w:r>
        <w:t xml:space="preserve">feature </w:t>
      </w:r>
      <w:r w:rsidRPr="00DA3672">
        <w:t xml:space="preserve">of the </w:t>
      </w:r>
      <w:r>
        <w:t>reference</w:t>
      </w:r>
      <w:r w:rsidRPr="00DA3672">
        <w:t xml:space="preserve"> management </w:t>
      </w:r>
      <w:r>
        <w:t xml:space="preserve">software </w:t>
      </w:r>
      <w:r w:rsidRPr="00DA3672">
        <w:t>Zotero</w:t>
      </w:r>
      <w:r>
        <w:t>,</w:t>
      </w:r>
      <w:r w:rsidRPr="00DA3672">
        <w:t xml:space="preserve"> with the following procedure: When all of the duplicate items had the same publication form and all of the duplicates had an abstract, we kept the first one in the list (by order of importing into </w:t>
      </w:r>
      <w:r>
        <w:t>Zotero</w:t>
      </w:r>
      <w:r w:rsidRPr="00DA3672">
        <w:t xml:space="preserve">); if not, we kept the first item of the duplicates having an abstract. With different publication </w:t>
      </w:r>
      <w:r>
        <w:t>entries from</w:t>
      </w:r>
      <w:r w:rsidRPr="00DA3672">
        <w:t xml:space="preserve"> the same study we followed the </w:t>
      </w:r>
      <w:r>
        <w:t xml:space="preserve">preference </w:t>
      </w:r>
      <w:r w:rsidRPr="00DA3672">
        <w:t>hierarchy</w:t>
      </w:r>
      <w:r>
        <w:t>:</w:t>
      </w:r>
      <w:r w:rsidRPr="00DA3672">
        <w:t xml:space="preserve"> journal article &gt; book chapter &gt; conference proceedings.</w:t>
      </w:r>
      <w:r>
        <w:t xml:space="preserve"> After this process of eliminating all supplicates 143 items remained. Following this first step we read and checked all abstracts of the remaining articles against the exclusion criteria. Within this step 44 articles were excluded leaving 99 articles that checked all eligibility criteria. As the final step the full texts of all remaining articles were reviewed. During two rounds, 78 articles were excluded leaving 21 final articles that fit all our inclusion criteria and could therefore be included in this meta analysis. </w:t>
      </w:r>
    </w:p>
    <w:p w14:paraId="14705F47" w14:textId="77777777" w:rsidR="004F21A5" w:rsidRPr="00DA3672" w:rsidRDefault="004F21A5" w:rsidP="004F21A5">
      <w:bookmarkStart w:id="99" w:name="_64dxpuhmkql0" w:colFirst="0" w:colLast="0"/>
      <w:bookmarkEnd w:id="99"/>
      <w:r w:rsidRPr="00DA3672">
        <w:t>See also the Prisma flow chart</w:t>
      </w:r>
      <w:r>
        <w:t xml:space="preserve"> in Appendix </w:t>
      </w:r>
      <w:r w:rsidRPr="006C5B36">
        <w:rPr>
          <w:highlight w:val="darkGreen"/>
        </w:rPr>
        <w:t>N</w:t>
      </w:r>
      <w:r>
        <w:t>, which summarises the study counts above</w:t>
      </w:r>
      <w:r w:rsidRPr="00DA3672">
        <w:t>.</w:t>
      </w:r>
    </w:p>
    <w:p w14:paraId="437C9EAA" w14:textId="77777777" w:rsidR="00A40BA9" w:rsidRPr="00DA3672" w:rsidRDefault="00A40BA9" w:rsidP="00A40BA9">
      <w:pPr>
        <w:pStyle w:val="Heading3"/>
      </w:pPr>
      <w:r w:rsidRPr="00DA3672">
        <w:t>Electronic searches</w:t>
      </w:r>
    </w:p>
    <w:p w14:paraId="1EDFC92F" w14:textId="77777777" w:rsidR="00A40BA9" w:rsidRPr="00DA3672" w:rsidRDefault="00A40BA9" w:rsidP="00A40BA9">
      <w:r w:rsidRPr="00DA3672">
        <w:t xml:space="preserve">We searched the following databases: </w:t>
      </w:r>
      <w:r w:rsidRPr="004E6BE5">
        <w:rPr>
          <w:i/>
        </w:rPr>
        <w:t>Cochrane Library</w:t>
      </w:r>
      <w:r w:rsidRPr="00DA3672">
        <w:t xml:space="preserve"> (last searched 25.02.2021), </w:t>
      </w:r>
      <w:r w:rsidRPr="004E6BE5">
        <w:rPr>
          <w:i/>
        </w:rPr>
        <w:t>CINAHL EBSCOhost</w:t>
      </w:r>
      <w:r w:rsidRPr="00DA3672">
        <w:t xml:space="preserve"> (27.02.2021), </w:t>
      </w:r>
      <w:r w:rsidRPr="004E6BE5">
        <w:rPr>
          <w:i/>
        </w:rPr>
        <w:t>PsycINFO OVID</w:t>
      </w:r>
      <w:r w:rsidRPr="00DA3672">
        <w:t xml:space="preserve"> (1806 to August 2020), </w:t>
      </w:r>
      <w:r w:rsidRPr="004E6BE5">
        <w:rPr>
          <w:i/>
        </w:rPr>
        <w:t>Web of Science</w:t>
      </w:r>
      <w:r w:rsidRPr="00DA3672">
        <w:t xml:space="preserve"> (25.02.2021), </w:t>
      </w:r>
      <w:r w:rsidRPr="004E6BE5">
        <w:rPr>
          <w:i/>
        </w:rPr>
        <w:t>PubMed</w:t>
      </w:r>
      <w:r w:rsidRPr="00DA3672">
        <w:t xml:space="preserve"> (26.02.2021), </w:t>
      </w:r>
      <w:r w:rsidRPr="004E6BE5">
        <w:rPr>
          <w:i/>
        </w:rPr>
        <w:t>Scopus</w:t>
      </w:r>
      <w:r w:rsidRPr="00DA3672">
        <w:t xml:space="preserve"> (26.02.2021), </w:t>
      </w:r>
      <w:r w:rsidRPr="004E6BE5">
        <w:rPr>
          <w:i/>
        </w:rPr>
        <w:t>Medline</w:t>
      </w:r>
      <w:r w:rsidRPr="00DA3672">
        <w:t xml:space="preserve"> </w:t>
      </w:r>
      <w:r w:rsidRPr="004E6BE5">
        <w:rPr>
          <w:i/>
        </w:rPr>
        <w:t>OVID</w:t>
      </w:r>
      <w:r w:rsidRPr="00DA3672">
        <w:t xml:space="preserve"> (1946 to February 2021) </w:t>
      </w:r>
      <w:r w:rsidRPr="004E6BE5">
        <w:rPr>
          <w:i/>
        </w:rPr>
        <w:t>PSYNDEX OVID</w:t>
      </w:r>
      <w:r w:rsidRPr="00DA3672">
        <w:t xml:space="preserve"> (1977 to February 2021), </w:t>
      </w:r>
      <w:r w:rsidRPr="004E6BE5">
        <w:rPr>
          <w:i/>
        </w:rPr>
        <w:t>Music Periodicals Database</w:t>
      </w:r>
      <w:r w:rsidRPr="00DA3672">
        <w:t xml:space="preserve"> (26.02.2021), and </w:t>
      </w:r>
      <w:r w:rsidRPr="004E6BE5">
        <w:rPr>
          <w:i/>
        </w:rPr>
        <w:t>ProQuest Dissertations &amp; Theses Global</w:t>
      </w:r>
      <w:r w:rsidRPr="00DA3672">
        <w:t xml:space="preserve"> (27.02.2021).</w:t>
      </w:r>
    </w:p>
    <w:p w14:paraId="0A35D95C" w14:textId="7AA9F1B9" w:rsidR="00A40BA9" w:rsidRPr="00DA3672" w:rsidRDefault="00A40BA9" w:rsidP="00A40BA9">
      <w:r w:rsidRPr="00DA3672">
        <w:t xml:space="preserve">We also searched trials registers, including </w:t>
      </w:r>
      <w:r w:rsidRPr="00DA3672">
        <w:rPr>
          <w:i/>
        </w:rPr>
        <w:t xml:space="preserve">International Clinical Trials Registry Platform </w:t>
      </w:r>
      <w:r w:rsidRPr="00DA3672">
        <w:t>(ICTRP,</w:t>
      </w:r>
      <w:hyperlink r:id="rId17">
        <w:r w:rsidRPr="00DA3672">
          <w:t xml:space="preserve"> </w:t>
        </w:r>
      </w:hyperlink>
      <w:hyperlink r:id="rId18">
        <w:r w:rsidRPr="00DA3672">
          <w:rPr>
            <w:u w:val="single"/>
          </w:rPr>
          <w:t>https://www.isrctn.com/</w:t>
        </w:r>
      </w:hyperlink>
      <w:r w:rsidRPr="00DA3672">
        <w:t xml:space="preserve">; 11.03.2021), </w:t>
      </w:r>
      <w:r w:rsidRPr="00DA3672">
        <w:rPr>
          <w:i/>
        </w:rPr>
        <w:t xml:space="preserve">National Research Register </w:t>
      </w:r>
      <w:r w:rsidRPr="00DA3672">
        <w:t>(UK),</w:t>
      </w:r>
      <w:hyperlink r:id="rId19">
        <w:r w:rsidRPr="00DA3672">
          <w:t xml:space="preserve"> </w:t>
        </w:r>
      </w:hyperlink>
      <w:hyperlink r:id="rId20">
        <w:r w:rsidRPr="00DA3672">
          <w:rPr>
            <w:u w:val="single"/>
          </w:rPr>
          <w:t>http://www.nihr.ac.uk/</w:t>
        </w:r>
      </w:hyperlink>
      <w:r w:rsidRPr="00DA3672">
        <w:t xml:space="preserve">; 11.03.2021), </w:t>
      </w:r>
      <w:r w:rsidRPr="00DA3672">
        <w:rPr>
          <w:i/>
        </w:rPr>
        <w:t>Clinical Trials.gov</w:t>
      </w:r>
      <w:r w:rsidRPr="00DA3672">
        <w:t xml:space="preserve"> (</w:t>
      </w:r>
      <w:hyperlink r:id="rId21">
        <w:r w:rsidRPr="00DA3672">
          <w:rPr>
            <w:u w:val="single"/>
          </w:rPr>
          <w:t>www.clinicaltrials.gov</w:t>
        </w:r>
      </w:hyperlink>
      <w:r w:rsidRPr="00DA3672">
        <w:t xml:space="preserve">; 11.03.2021), </w:t>
      </w:r>
      <w:r w:rsidRPr="00DA3672">
        <w:rPr>
          <w:i/>
        </w:rPr>
        <w:t>Netherlands Trials Register</w:t>
      </w:r>
      <w:hyperlink r:id="rId22">
        <w:r w:rsidRPr="00DA3672">
          <w:rPr>
            <w:i/>
          </w:rPr>
          <w:t xml:space="preserve"> </w:t>
        </w:r>
      </w:hyperlink>
      <w:hyperlink r:id="rId23">
        <w:r w:rsidRPr="00DA3672">
          <w:rPr>
            <w:u w:val="single"/>
          </w:rPr>
          <w:t>www.trialregister.nl</w:t>
        </w:r>
      </w:hyperlink>
      <w:r w:rsidRPr="00DA3672">
        <w:t xml:space="preserve">; 11.03.2021), and the </w:t>
      </w:r>
      <w:r w:rsidRPr="00DA3672">
        <w:rPr>
          <w:i/>
        </w:rPr>
        <w:t>German clinical trials Register</w:t>
      </w:r>
      <w:hyperlink r:id="rId24">
        <w:r w:rsidRPr="00DA3672">
          <w:rPr>
            <w:i/>
          </w:rPr>
          <w:t xml:space="preserve"> </w:t>
        </w:r>
      </w:hyperlink>
      <w:hyperlink r:id="rId25">
        <w:r w:rsidRPr="00DA3672">
          <w:rPr>
            <w:u w:val="single"/>
          </w:rPr>
          <w:t>https://www.drks.de/drks_web/</w:t>
        </w:r>
      </w:hyperlink>
      <w:r w:rsidRPr="00DA3672">
        <w:t>; 11.03.2021)</w:t>
      </w:r>
    </w:p>
    <w:p w14:paraId="4EE04443" w14:textId="64AB3E9D" w:rsidR="00A40BA9" w:rsidRPr="00DA3672" w:rsidRDefault="00A40BA9" w:rsidP="00A40BA9">
      <w:r w:rsidRPr="00DA3672">
        <w:t>Additionally, we performed searches in Google Scholar (11.03.2021) and in the grey literature database OpenGrey.eu (</w:t>
      </w:r>
      <w:hyperlink r:id="rId26">
        <w:r w:rsidRPr="00DA3672">
          <w:rPr>
            <w:u w:val="single"/>
          </w:rPr>
          <w:t>http://www.opengrey.eu/</w:t>
        </w:r>
      </w:hyperlink>
      <w:r w:rsidRPr="00DA3672">
        <w:t>; 11.03.2021). Messages soliciting any unpublished data were additionally sent to:</w:t>
      </w:r>
    </w:p>
    <w:p w14:paraId="0CA78DC4" w14:textId="77777777" w:rsidR="00A40BA9" w:rsidRPr="00DA3672" w:rsidRDefault="00A40BA9" w:rsidP="00A40BA9">
      <w:pPr>
        <w:pStyle w:val="ListParagraph"/>
        <w:numPr>
          <w:ilvl w:val="0"/>
          <w:numId w:val="16"/>
        </w:numPr>
      </w:pPr>
      <w:r w:rsidRPr="00DA3672">
        <w:t>aphasia associations</w:t>
      </w:r>
    </w:p>
    <w:p w14:paraId="12F6605D" w14:textId="77777777" w:rsidR="00A40BA9" w:rsidRPr="00DA3672" w:rsidRDefault="00A40BA9" w:rsidP="00A40BA9">
      <w:pPr>
        <w:pStyle w:val="ListParagraph"/>
        <w:numPr>
          <w:ilvl w:val="1"/>
          <w:numId w:val="16"/>
        </w:numPr>
      </w:pPr>
      <w:r w:rsidRPr="00DA3672">
        <w:t>National Aphasia Association, NAA, https://www.aphasia.org</w:t>
      </w:r>
    </w:p>
    <w:p w14:paraId="10DB8031" w14:textId="77777777" w:rsidR="00A40BA9" w:rsidRPr="00DA3672" w:rsidRDefault="00A40BA9" w:rsidP="00A40BA9">
      <w:pPr>
        <w:pStyle w:val="ListParagraph"/>
        <w:numPr>
          <w:ilvl w:val="1"/>
          <w:numId w:val="16"/>
        </w:numPr>
      </w:pPr>
      <w:r w:rsidRPr="00DA3672">
        <w:t>Australian Aphasia Association (AAA), https://aphasia.org.au</w:t>
      </w:r>
    </w:p>
    <w:p w14:paraId="4FD19850" w14:textId="77777777" w:rsidR="00A40BA9" w:rsidRPr="00DA3672" w:rsidRDefault="00A40BA9" w:rsidP="00A40BA9">
      <w:pPr>
        <w:pStyle w:val="ListParagraph"/>
        <w:numPr>
          <w:ilvl w:val="1"/>
          <w:numId w:val="16"/>
        </w:numPr>
      </w:pPr>
      <w:r w:rsidRPr="00DA3672">
        <w:t>Fédération Nationale des Aphasiques de France (FNAF), http://aphasie.fr/</w:t>
      </w:r>
    </w:p>
    <w:p w14:paraId="36CD1DF7" w14:textId="77777777" w:rsidR="00A40BA9" w:rsidRPr="00DA3672" w:rsidRDefault="00A40BA9" w:rsidP="00A40BA9">
      <w:pPr>
        <w:pStyle w:val="ListParagraph"/>
        <w:numPr>
          <w:ilvl w:val="0"/>
          <w:numId w:val="16"/>
        </w:numPr>
      </w:pPr>
      <w:r w:rsidRPr="00DA3672">
        <w:t>music therapy associations</w:t>
      </w:r>
    </w:p>
    <w:p w14:paraId="76034B98" w14:textId="77777777" w:rsidR="00A40BA9" w:rsidRPr="00DA3672" w:rsidRDefault="00A40BA9" w:rsidP="00A40BA9">
      <w:pPr>
        <w:pStyle w:val="ListParagraph"/>
        <w:numPr>
          <w:ilvl w:val="1"/>
          <w:numId w:val="16"/>
        </w:numPr>
      </w:pPr>
      <w:r w:rsidRPr="00DA3672">
        <w:t>American Music Therapy Association (AMTA), https://www.musictherapy.org/</w:t>
      </w:r>
    </w:p>
    <w:p w14:paraId="7777EF44" w14:textId="77777777" w:rsidR="00A40BA9" w:rsidRPr="00DA3672" w:rsidRDefault="00A40BA9" w:rsidP="00A40BA9">
      <w:pPr>
        <w:pStyle w:val="ListParagraph"/>
        <w:numPr>
          <w:ilvl w:val="1"/>
          <w:numId w:val="16"/>
        </w:numPr>
      </w:pPr>
      <w:r w:rsidRPr="00DA3672">
        <w:t>British Association for Music Therapy (BAMT), https://www.bamt.org</w:t>
      </w:r>
    </w:p>
    <w:p w14:paraId="4F22F704" w14:textId="77777777" w:rsidR="00A40BA9" w:rsidRPr="00DA3672" w:rsidRDefault="00A40BA9" w:rsidP="00A40BA9">
      <w:pPr>
        <w:pStyle w:val="ListParagraph"/>
        <w:numPr>
          <w:ilvl w:val="0"/>
          <w:numId w:val="16"/>
        </w:numPr>
      </w:pPr>
      <w:r w:rsidRPr="00DA3672">
        <w:t>mailing lists</w:t>
      </w:r>
    </w:p>
    <w:p w14:paraId="0B6B4347" w14:textId="77777777" w:rsidR="00A40BA9" w:rsidRPr="00DA3672" w:rsidRDefault="00A40BA9" w:rsidP="00A40BA9">
      <w:pPr>
        <w:pStyle w:val="ListParagraph"/>
        <w:numPr>
          <w:ilvl w:val="1"/>
          <w:numId w:val="16"/>
        </w:numPr>
      </w:pPr>
      <w:r w:rsidRPr="00DA3672">
        <w:t>AUDITORY</w:t>
      </w:r>
    </w:p>
    <w:p w14:paraId="2D00A0B5" w14:textId="77777777" w:rsidR="00A40BA9" w:rsidRPr="00DA3672" w:rsidRDefault="00A40BA9" w:rsidP="00A40BA9">
      <w:pPr>
        <w:pStyle w:val="ListParagraph"/>
        <w:numPr>
          <w:ilvl w:val="1"/>
          <w:numId w:val="16"/>
        </w:numPr>
      </w:pPr>
      <w:r w:rsidRPr="00DA3672">
        <w:t>Musicology-all</w:t>
      </w:r>
    </w:p>
    <w:p w14:paraId="0C221626" w14:textId="77777777" w:rsidR="00A40BA9" w:rsidRPr="00DA3672" w:rsidRDefault="00A40BA9" w:rsidP="00A40BA9">
      <w:pPr>
        <w:pStyle w:val="ListParagraph"/>
        <w:numPr>
          <w:ilvl w:val="0"/>
          <w:numId w:val="16"/>
        </w:numPr>
      </w:pPr>
      <w:r w:rsidRPr="00DA3672">
        <w:t>authors of the included studies</w:t>
      </w:r>
    </w:p>
    <w:p w14:paraId="12B873D8" w14:textId="77777777" w:rsidR="00A40BA9" w:rsidRPr="00DA3672" w:rsidRDefault="00A40BA9" w:rsidP="00A40BA9"/>
    <w:p w14:paraId="4940D63F" w14:textId="77777777" w:rsidR="00A40BA9" w:rsidRPr="00DA3672" w:rsidRDefault="00A40BA9" w:rsidP="00A40BA9">
      <w:r w:rsidRPr="00DA3672">
        <w:t xml:space="preserve">Finally, to ensure no studies were omitted we consulted the list of studies in published systematic reviews </w:t>
      </w:r>
      <w:r>
        <w:t xml:space="preserve">and meta-analyses </w:t>
      </w:r>
      <w:r w:rsidRPr="00DA3672">
        <w:t xml:space="preserve">concerning MIT </w:t>
      </w:r>
      <w:r>
        <w:fldChar w:fldCharType="begin"/>
      </w:r>
      <w:r>
        <w:instrText xml:space="preserve"> ADDIN ZOTERO_ITEM CSL_CITATION {"citationID":"K15yJIWQ","properties":{"formattedCitation":"(Brady et al., 2016; Hurkmans et al., 2012; van der Meulen et al., 2012; Zumbansen et al., 2014; Zumbansen &amp; Tremblay, 2018)","plainCitation":"(Brady et al., 2016; Hurkmans et al., 2012; van der Meulen et al., 2012; Zumbansen et al., 2014; Zumbansen &amp; Tremblay, 2018)","noteIndex":0},"citationItems":[{"id":"glhS9QgH/sfuw0Tc4","uris":["http://zotero.org/users/7270/items/SIJZ3F8M"],"uri":["http://zotero.org/users/7270/items/SIJZ3F8M"],"itemData":{"id":5110,"type":"article-journal","container-title":"Cochrane Database of Systematic Reviews","DOI":"10.1002/14651858.CD000425.pub3","ISSN":"1465-1858","issue":"5","language":"en","note":"00000","source":"www.cochranelibrary.com","title":"Speech and language therapy for aphasia following stroke","URL":"https://www.cochranelibrary.com/cdsr/doi/10.1002/14651858.CD000425.pub3/abstract","author":[{"family":"Brady","given":"Marian C."},{"family":"Kelly","given":"Helen"},{"family":"Godwin","given":"Jon"},{"family":"Enderby","given":"Pam"}],"accessed":{"date-parts":[["2019",2,15]]},"issued":{"date-parts":[["2016"]]}}},{"id":"glhS9QgH/4inz7csh","uris":["http://zotero.org/users/7270/items/D8SQE2ZT"],"uri":["http://zotero.org/users/7270/items/D8SQE2ZT"],"itemData":{"id":4923,"type":"article-journal","abstract":"Background: Acquired brain injury resulting from a stroke can result in impairments in, among other things, communication. Music therapy has been used in rehabilitation to stimulate brain functions involved in speech. The use of elements of music is well known and more often used in the treatment of aphasia and apraxia of speech. Aims: The aim of the study is to synthesise studies on the effect of music parameters in the treatment of neurological language and speech disorders. In addition, possible mechanisms that explain recovery are investigated. Methods &amp; Procedures: Search terms were formulated based on the research question. A systematic search in databases was performed using these search terms. Then inclusion criteria were formulated and articles meeting the criteria were reviewed on patient characteristics, interventions, and methodological quality. Outcomes &amp; Results: A total of 1250 articles have been selected from the databases, of which 15 were included in this study. The Melodic Intonation Therapy was the most studied programme. Melody and rhythm were the music interventions that have been applied the most. Measurable recovery has been reported in all those reviewed studies using music in the treatment of neurological language and speech disorders. In three studies research was also conducted into the mechanisms of explanation of the measured recovery. However, the methodological quality of the investigated studies was rated as “low”, using the ASHA level of evidence indicators for judging research. Conclusions: Although treatment outcomes were reported as positive in all of the 15 reviewed studies, caution should be used relative to conclusions about the effectiveness of treatments that incorporate components of music with neurologically impaired individuals. Methodological quality was rated as low and interpretations of mechanisms of recovery were contradictory. Suggestions for standardising and improving methodological quality drawn from the analysis are presented. A revised version of this article has been published in a Dutch journal (Stem Spraak- en Taalpathologie).","container-title":"Aphasiology","DOI":"10.1080/02687038.2011.602514","ISSN":"0268-7038","issue":"1","note":"00000","page":"1-19","source":"Taylor and Francis+NEJM","title":"Music in the treatment of neurological language and speech disorders: A systematic review","title-short":"Music in the treatment of neurological language and speech disorders","volume":"26","author":[{"family":"Hurkmans","given":"Joost"},{"family":"Bruijn","given":"Madeleen","dropping-particle":"de"},{"family":"Boonstra","given":"Anne M."},{"family":"Jonkers","given":"Roel"},{"family":"Bastiaanse","given":"Roelien"},{"family":"Arendzen","given":"Hans"},{"family":"Reinders-Messelink","given":"Heleen A."}],"issued":{"date-parts":[["2012",1,1]]}}},{"id":"glhS9QgH/e2cE6Eai","uris":["http://zotero.org/users/7270/items/6GTDZFB5"],"uri":["http://zotero.org/users/7270/items/6GTDZFB5"],"itemData":{"id":4925,"type":"article-journal","abstract":"van der Meulen I, van de Sandt-Koenderman ME, Ribbers GM. Melodic Intonation Therapy: present controversies and future opportunities. This article describes the state of the art of Melodic Intonation Therapy (MIT), a structured aphasia therapy program using the melodic aspects of language (intonation, rhythm, and stress) to improve language production. MIT was developed in the 1970s and is still used worldwide. Nevertheless, we argue that many questions crucial for the clinical application of MIT are still unanswered. First, a review of MIT effect studies is presented showing that evidence from well-designed group studies is still lacking. It is also unclear which aspects of MIT contribute most to its therapeutic effect and which underlying neural mechanisms are involved. Two cases are presented illustrating unsolved questions concerning MIT in clinical practice, such as candidacy and the best timing of this therapy.","collection-title":"Rehabilitation of Neurological Language Disorders","container-title":"Archives of Physical Medicine and Rehabilitation","DOI":"10.1016/j.apmr.2011.05.029","ISSN":"0003-9993","issue":"1, Supplement","journalAbbreviation":"Archives of Physical Medicine and Rehabilitation","note":"00000","page":"S46-S52","source":"ScienceDirect","title":"Melodic Intonation Therapy: Present Controversies and Future Opportunities","title-short":"Melodic Intonation Therapy","volume":"93","author":[{"family":"Meulen","given":"Ineke","non-dropping-particle":"van der"},{"family":"Sandt-Koenderman","given":"Mieke E.","non-dropping-particle":"van de"},{"family":"Ribbers","given":"Gerard M."}],"issued":{"date-parts":[["2012",1,1]]}}},{"id":"glhS9QgH/bH1UF1Yu","uris":["http://zotero.org/users/7270/items/VNSHMAMU"],"uri":["http://zotero.org/users/7270/items/VNSHMAMU"],"itemData":{"id":4920,"type":"article-journal","abstract":"We present a critical review of the literature on Melodic intonation therapy (MIT), one of the most formalized treatments used by speech-language therapist in Broca’s aphasia. We suggest basic clarifications to enhance the scientific support of this promising treatment. First, MIT is a program, not a single speech facilitation technique. The goal of MIT is to restore propositional speech. The rational is that patients can learn a new way to speak through singing by using language-capable regions of the right cerebral hemisphere. We argue that many treatment programs covered in systematic reviews on MIT’s efficacy do not match MIT’s therapeutic goal and rationale. Second, we distinguish between the immediate effect of MIT’s main speech facilitation technique (i.e., intoned-speech) and the effect of the entire program on language recovery. Many results in the MIT literature can be explained by this duration factor. Finally, we propose that MIT can be viewed as a treatment of apraxia of speech more than aphasia. This issue should be explored in future experimental studies.","container-title":"Frontiers in Neurology","DOI":"10.3389/fneur.2014.00007","ISSN":"1664-2295","journalAbbreviation":"Front. Neurol.","language":"English","note":"00000","source":"Frontiers","title":"Melodic Intonation Therapy: Back to Basics for Future Research","title-short":"Melodic Intonation Therapy","URL":"https://www.frontiersin.org/articles/10.3389/fneur.2014.00007/full","volume":"5","author":[{"family":"Zumbansen","given":"Anna"},{"family":"Peretz","given":"Isabelle"},{"family":"Hébert","given":"Sylvie"}],"accessed":{"date-parts":[["2018",11,19]]},"issued":{"date-parts":[["2014"]]}}},{"id":"glhS9QgH/q9W6w428","uris":["http://zotero.org/users/7270/items/UI5XF4BF"],"uri":["http://zotero.org/users/7270/items/UI5XF4BF"],"itemData":{"id":9113,"type":"article-journal","abstract":"Background: Melodic Intonation Therapy, a music-based intervention for the recovery of oral language production in aphasia, has been shown to be particularly eﬀective in patients with Broca’s aphasia compared to other aphasia subtypes. It has been suggested that this therapy might improve language output by acting on motor-speech deﬁcits often associated with Broca’s aphasia. In this article, we examine the relevance of a motor-speech mechanism for music-based interventions designed to improve verbal expression in patients with any type of aphasia.","container-title":"Aphasiology","DOI":"10.1080/02687038.2018.1506089","ISSN":"0268-7038, 1464-5041","issue":"4","language":"en","note":"00009","page":"466-497","source":"Crossref","title":"Music-based interventions for aphasia could act through a motor-speech mechanism: a systematic review and case–control analysis of published individual participant data","title-short":"Music-based interventions for aphasia could act through a motor-speech mechanism","volume":"33","author":[{"family":"Zumbansen","given":"Anna"},{"family":"Tremblay","given":"Pascale"}],"issued":{"date-parts":[["2018"]]}}}],"schema":"https://github.com/citation-style-language/schema/raw/master/csl-citation.json"} </w:instrText>
      </w:r>
      <w:r>
        <w:fldChar w:fldCharType="separate"/>
      </w:r>
      <w:r w:rsidRPr="00E0238E">
        <w:t>(Brady et al., 2016; Hurkmans et al., 2012; van der Meulen et al., 2012; Zumbansen et al., 2014; Zumbansen &amp; Tremblay, 2018)</w:t>
      </w:r>
      <w:r>
        <w:fldChar w:fldCharType="end"/>
      </w:r>
      <w:r w:rsidRPr="00DA3672">
        <w:t>.</w:t>
      </w:r>
    </w:p>
    <w:p w14:paraId="5768123E" w14:textId="77777777" w:rsidR="00A40BA9" w:rsidRPr="00DA3672" w:rsidRDefault="00A40BA9" w:rsidP="00A40BA9">
      <w:pPr>
        <w:rPr>
          <w:i/>
        </w:rPr>
      </w:pPr>
      <w:r w:rsidRPr="00DA3672">
        <w:t>Search histories</w:t>
      </w:r>
      <w:r>
        <w:t xml:space="preserve"> and counts of </w:t>
      </w:r>
      <w:r w:rsidRPr="00DA3672">
        <w:t xml:space="preserve">the number of search hits and </w:t>
      </w:r>
      <w:r>
        <w:t>items remaining during subsequent filtering steps,</w:t>
      </w:r>
      <w:r w:rsidRPr="00DA3672">
        <w:t xml:space="preserve"> </w:t>
      </w:r>
      <w:r>
        <w:t>are provided in the Supplementary Materials.</w:t>
      </w:r>
    </w:p>
    <w:p w14:paraId="4E90A8D1" w14:textId="77777777" w:rsidR="00A40BA9" w:rsidRPr="00DA3672" w:rsidRDefault="00A40BA9" w:rsidP="00A40BA9">
      <w:bookmarkStart w:id="100" w:name="_8ipxlaa3q1lf" w:colFirst="0" w:colLast="0"/>
      <w:bookmarkEnd w:id="100"/>
      <w:r w:rsidRPr="00DA3672">
        <w:t>Since no filters relating to methods used or publication type were applied to our searches, we manually</w:t>
      </w:r>
      <w:r>
        <w:t xml:space="preserve"> separated and kept the</w:t>
      </w:r>
      <w:r w:rsidRPr="00DA3672">
        <w:t xml:space="preserve"> empirical studies from </w:t>
      </w:r>
      <w:r>
        <w:t>the overall results</w:t>
      </w:r>
      <w:r w:rsidRPr="00DA3672">
        <w:t xml:space="preserve">. </w:t>
      </w:r>
    </w:p>
    <w:p w14:paraId="181F1BE6" w14:textId="3603F5D8" w:rsidR="00CB1637" w:rsidRPr="00DA3672" w:rsidRDefault="00CB1637" w:rsidP="004F21A5">
      <w:pPr>
        <w:pStyle w:val="Heading3"/>
      </w:pPr>
      <w:r w:rsidRPr="00DA3672">
        <w:t>Search terms</w:t>
      </w:r>
      <w:bookmarkEnd w:id="95"/>
    </w:p>
    <w:p w14:paraId="7C7E09FD" w14:textId="77777777" w:rsidR="00CB1637" w:rsidRPr="00DA3672" w:rsidRDefault="00CB1637">
      <w:pPr>
        <w:widowControl w:val="0"/>
        <w:spacing w:before="240" w:after="120"/>
        <w:rPr>
          <w:b/>
        </w:rPr>
      </w:pPr>
      <w:r w:rsidRPr="00DA3672">
        <w:rPr>
          <w:b/>
        </w:rPr>
        <w:t xml:space="preserve"> </w:t>
      </w:r>
    </w:p>
    <w:p w14:paraId="0A521B09" w14:textId="77777777" w:rsidR="00CB1637" w:rsidRPr="00DA3672" w:rsidRDefault="00CB1637">
      <w:pPr>
        <w:widowControl w:val="0"/>
        <w:spacing w:before="240" w:after="120"/>
        <w:rPr>
          <w:i/>
        </w:rPr>
      </w:pPr>
      <w:r w:rsidRPr="00DA3672">
        <w:rPr>
          <w:i/>
        </w:rPr>
        <w:t>CINAHL:</w:t>
      </w:r>
    </w:p>
    <w:p w14:paraId="0AE3DFF2" w14:textId="77777777" w:rsidR="00CB1637" w:rsidRPr="00DA3672" w:rsidRDefault="00CB1637">
      <w:pPr>
        <w:widowControl w:val="0"/>
        <w:spacing w:before="240" w:after="240" w:line="480" w:lineRule="auto"/>
      </w:pPr>
      <w:r w:rsidRPr="00DA3672">
        <w:t xml:space="preserve">((MM "Aphasia+") OR "aphasia" OR (MH "Aphasia, Broca") OR (MH "Aphasia, Transcortical Sensory") OR (MH </w:t>
      </w:r>
      <w:r w:rsidRPr="00DA3672">
        <w:lastRenderedPageBreak/>
        <w:t>"Aphasia, Wernicke")) AND (((MH singing or singing ) AND ("speech therapy" or (MH "Speech Therapy+")) OR "melodic intonation therapy")))</w:t>
      </w:r>
    </w:p>
    <w:p w14:paraId="6312F8D1" w14:textId="77777777" w:rsidR="00CB1637" w:rsidRPr="00DA3672" w:rsidRDefault="00CB1637">
      <w:pPr>
        <w:widowControl w:val="0"/>
        <w:spacing w:before="240" w:after="120"/>
      </w:pPr>
      <w:r w:rsidRPr="00DA3672">
        <w:t xml:space="preserve"> </w:t>
      </w:r>
    </w:p>
    <w:p w14:paraId="69E042B7" w14:textId="77777777" w:rsidR="00CB1637" w:rsidRPr="00DA3672" w:rsidRDefault="00CB1637">
      <w:pPr>
        <w:widowControl w:val="0"/>
        <w:spacing w:before="240" w:after="120"/>
      </w:pPr>
      <w:r w:rsidRPr="00DA3672">
        <w:t>ClinicalTrials.gov</w:t>
      </w:r>
    </w:p>
    <w:p w14:paraId="5B6C49AF" w14:textId="77777777" w:rsidR="00CB1637" w:rsidRPr="00DA3672" w:rsidRDefault="00CB1637">
      <w:pPr>
        <w:widowControl w:val="0"/>
        <w:spacing w:before="240" w:after="120"/>
      </w:pPr>
      <w:r w:rsidRPr="00DA3672">
        <w:t>"melodic intonation therapy"</w:t>
      </w:r>
    </w:p>
    <w:p w14:paraId="6453AB4B" w14:textId="77777777" w:rsidR="00CB1637" w:rsidRPr="00DA3672" w:rsidRDefault="00CB1637">
      <w:pPr>
        <w:widowControl w:val="0"/>
        <w:spacing w:before="240" w:after="120"/>
      </w:pPr>
      <w:r w:rsidRPr="00DA3672">
        <w:t xml:space="preserve"> </w:t>
      </w:r>
    </w:p>
    <w:p w14:paraId="78DF4B96" w14:textId="77777777" w:rsidR="00CB1637" w:rsidRPr="00DA3672" w:rsidRDefault="00CB1637">
      <w:pPr>
        <w:widowControl w:val="0"/>
        <w:spacing w:before="240" w:after="120"/>
        <w:rPr>
          <w:i/>
        </w:rPr>
      </w:pPr>
      <w:r w:rsidRPr="00DA3672">
        <w:rPr>
          <w:i/>
        </w:rPr>
        <w:t>Cochrane Library</w:t>
      </w:r>
    </w:p>
    <w:p w14:paraId="2963B68D" w14:textId="77777777" w:rsidR="00CB1637" w:rsidRPr="00DA3672" w:rsidRDefault="00CB1637">
      <w:pPr>
        <w:widowControl w:val="0"/>
        <w:spacing w:before="240" w:after="120"/>
      </w:pPr>
      <w:r w:rsidRPr="00DA3672">
        <w:t>"melodic intonation therapy" AND aphasia</w:t>
      </w:r>
    </w:p>
    <w:p w14:paraId="715EF8D7" w14:textId="77777777" w:rsidR="00CB1637" w:rsidRPr="00DA3672" w:rsidRDefault="00CB1637">
      <w:pPr>
        <w:widowControl w:val="0"/>
        <w:spacing w:before="240" w:after="120"/>
      </w:pPr>
      <w:r w:rsidRPr="00DA3672">
        <w:t>("speech therapy“ in Ti Abstr Key OR MeSH descriptor [speech therapy] explode all trees) AND singing* in Ti Abstr Key</w:t>
      </w:r>
    </w:p>
    <w:p w14:paraId="637D4418" w14:textId="77777777" w:rsidR="00CB1637" w:rsidRPr="00DA3672" w:rsidRDefault="00CB1637">
      <w:pPr>
        <w:widowControl w:val="0"/>
        <w:spacing w:before="240" w:after="120"/>
      </w:pPr>
      <w:r w:rsidRPr="00DA3672">
        <w:t xml:space="preserve"> </w:t>
      </w:r>
    </w:p>
    <w:p w14:paraId="57AA2D73" w14:textId="735F0C68" w:rsidR="00CB1637" w:rsidRPr="00DA3672" w:rsidRDefault="00CB1637">
      <w:pPr>
        <w:widowControl w:val="0"/>
        <w:spacing w:before="240" w:after="120"/>
        <w:rPr>
          <w:u w:val="single"/>
        </w:rPr>
      </w:pPr>
      <w:r w:rsidRPr="00DA3672">
        <w:rPr>
          <w:i/>
        </w:rPr>
        <w:t>Deutsches Register klinischer Studien (DRKS)/German clinical trials register</w:t>
      </w:r>
      <w:hyperlink r:id="rId27">
        <w:r w:rsidRPr="00DA3672">
          <w:rPr>
            <w:i/>
          </w:rPr>
          <w:t xml:space="preserve"> </w:t>
        </w:r>
      </w:hyperlink>
      <w:hyperlink r:id="rId28">
        <w:r w:rsidRPr="00DA3672">
          <w:rPr>
            <w:u w:val="single"/>
          </w:rPr>
          <w:t>https://www.drks.de/drks_web/</w:t>
        </w:r>
      </w:hyperlink>
    </w:p>
    <w:p w14:paraId="369E81B9" w14:textId="77777777" w:rsidR="00CB1637" w:rsidRPr="00DA3672" w:rsidRDefault="00CB1637">
      <w:pPr>
        <w:widowControl w:val="0"/>
        <w:spacing w:before="240" w:after="120"/>
      </w:pPr>
      <w:r w:rsidRPr="00DA3672">
        <w:t>melodic intonation therapy</w:t>
      </w:r>
    </w:p>
    <w:p w14:paraId="79E37417" w14:textId="77777777" w:rsidR="00CB1637" w:rsidRPr="00DA3672" w:rsidRDefault="00CB1637">
      <w:pPr>
        <w:widowControl w:val="0"/>
        <w:spacing w:before="240" w:after="120"/>
      </w:pPr>
      <w:r w:rsidRPr="00DA3672">
        <w:t>melodische intonationstherapie</w:t>
      </w:r>
    </w:p>
    <w:p w14:paraId="25E9870D" w14:textId="77777777" w:rsidR="00CB1637" w:rsidRPr="00DA3672" w:rsidRDefault="00CB1637">
      <w:pPr>
        <w:widowControl w:val="0"/>
        <w:spacing w:before="240" w:after="120"/>
      </w:pPr>
      <w:r w:rsidRPr="00DA3672">
        <w:t xml:space="preserve"> </w:t>
      </w:r>
    </w:p>
    <w:p w14:paraId="0AEEB865" w14:textId="77777777" w:rsidR="00CB1637" w:rsidRPr="00DA3672" w:rsidRDefault="00CB1637">
      <w:pPr>
        <w:widowControl w:val="0"/>
        <w:spacing w:before="240" w:after="120"/>
        <w:rPr>
          <w:i/>
        </w:rPr>
      </w:pPr>
      <w:r w:rsidRPr="00DA3672">
        <w:rPr>
          <w:i/>
        </w:rPr>
        <w:t>Google Scholar</w:t>
      </w:r>
    </w:p>
    <w:p w14:paraId="0324B6CA" w14:textId="77777777" w:rsidR="00CB1637" w:rsidRPr="00DA3672" w:rsidRDefault="00CB1637">
      <w:pPr>
        <w:widowControl w:val="0"/>
        <w:spacing w:before="240" w:after="120"/>
      </w:pPr>
      <w:r w:rsidRPr="00DA3672">
        <w:t>„melodic intonation therapy“</w:t>
      </w:r>
    </w:p>
    <w:p w14:paraId="32850A6C" w14:textId="77777777" w:rsidR="00CB1637" w:rsidRPr="00DA3672" w:rsidRDefault="00CB1637">
      <w:pPr>
        <w:widowControl w:val="0"/>
        <w:spacing w:before="240" w:after="120"/>
      </w:pPr>
      <w:r w:rsidRPr="00DA3672">
        <w:t>„melodische intonationstherapie“</w:t>
      </w:r>
    </w:p>
    <w:p w14:paraId="34ED9D11" w14:textId="77777777" w:rsidR="00CB1637" w:rsidRPr="00DA3672" w:rsidRDefault="00CB1637">
      <w:pPr>
        <w:widowControl w:val="0"/>
        <w:spacing w:before="240" w:after="120"/>
      </w:pPr>
      <w:r w:rsidRPr="00DA3672">
        <w:t xml:space="preserve"> </w:t>
      </w:r>
    </w:p>
    <w:p w14:paraId="1AAF58C4" w14:textId="77777777" w:rsidR="00CB1637" w:rsidRPr="00DA3672" w:rsidRDefault="00CB1637">
      <w:pPr>
        <w:widowControl w:val="0"/>
        <w:spacing w:before="240" w:after="120"/>
        <w:rPr>
          <w:i/>
        </w:rPr>
      </w:pPr>
      <w:r w:rsidRPr="00DA3672">
        <w:rPr>
          <w:i/>
        </w:rPr>
        <w:t>ICTRP (International Clinical Trials Registry Platform)</w:t>
      </w:r>
    </w:p>
    <w:p w14:paraId="53ED0489" w14:textId="77777777" w:rsidR="00CB1637" w:rsidRPr="00DA3672" w:rsidRDefault="00CB1637">
      <w:pPr>
        <w:widowControl w:val="0"/>
        <w:spacing w:before="240" w:after="120"/>
      </w:pPr>
      <w:r w:rsidRPr="00DA3672">
        <w:t>"melodic intonation therapy"</w:t>
      </w:r>
    </w:p>
    <w:p w14:paraId="46D3D17D" w14:textId="77777777" w:rsidR="00CB1637" w:rsidRPr="00DA3672" w:rsidRDefault="00CB1637">
      <w:pPr>
        <w:widowControl w:val="0"/>
        <w:spacing w:before="240" w:after="120"/>
      </w:pPr>
      <w:r w:rsidRPr="00DA3672">
        <w:t xml:space="preserve"> </w:t>
      </w:r>
    </w:p>
    <w:p w14:paraId="47187A75" w14:textId="77777777" w:rsidR="00CB1637" w:rsidRPr="00DA3672" w:rsidRDefault="00CB1637">
      <w:pPr>
        <w:widowControl w:val="0"/>
        <w:spacing w:before="240" w:after="120"/>
        <w:rPr>
          <w:i/>
        </w:rPr>
      </w:pPr>
      <w:r w:rsidRPr="00DA3672">
        <w:rPr>
          <w:i/>
        </w:rPr>
        <w:t>Medline OVID</w:t>
      </w:r>
    </w:p>
    <w:p w14:paraId="111EB060" w14:textId="77777777" w:rsidR="00CB1637" w:rsidRPr="00DA3672" w:rsidRDefault="00CB1637">
      <w:pPr>
        <w:widowControl w:val="0"/>
        <w:spacing w:before="240" w:after="120"/>
      </w:pPr>
      <w:r w:rsidRPr="00DA3672">
        <w:t>("melodic intonation therapy".ab. or "melodic intonation therapy".ti. or "melodic intonation therapy".id. or ((singing.ab. or singing.id. or singing.ti. or singing/) AND (speech therapy/ or "speech therapy".ab. or "speech therapy".id. or "speech therapy".ti.))) AND (aphasia.ab. or aphasia.id. or aphasia.ti. or exp aphasia)</w:t>
      </w:r>
    </w:p>
    <w:p w14:paraId="61610C7E" w14:textId="77777777" w:rsidR="00CB1637" w:rsidRPr="00DA3672" w:rsidRDefault="00CB1637">
      <w:pPr>
        <w:widowControl w:val="0"/>
        <w:spacing w:before="240" w:after="120"/>
      </w:pPr>
      <w:r w:rsidRPr="00DA3672">
        <w:t xml:space="preserve"> </w:t>
      </w:r>
    </w:p>
    <w:p w14:paraId="632931C3" w14:textId="77777777" w:rsidR="00CB1637" w:rsidRPr="00DA3672" w:rsidRDefault="00CB1637">
      <w:pPr>
        <w:widowControl w:val="0"/>
        <w:spacing w:before="240" w:after="120"/>
        <w:rPr>
          <w:i/>
        </w:rPr>
      </w:pPr>
      <w:r w:rsidRPr="00DA3672">
        <w:rPr>
          <w:i/>
        </w:rPr>
        <w:t>Music Periodicals Database</w:t>
      </w:r>
    </w:p>
    <w:p w14:paraId="3E66E693" w14:textId="77777777" w:rsidR="00CB1637" w:rsidRPr="00DA3672" w:rsidRDefault="00CB1637">
      <w:pPr>
        <w:widowControl w:val="0"/>
        <w:spacing w:before="240" w:after="120"/>
      </w:pPr>
      <w:r w:rsidRPr="00DA3672">
        <w:t>"melodic intonation therapy" and aphasia</w:t>
      </w:r>
    </w:p>
    <w:p w14:paraId="0CA85BFD" w14:textId="77777777" w:rsidR="00CB1637" w:rsidRPr="00DA3672" w:rsidRDefault="00CB1637">
      <w:pPr>
        <w:widowControl w:val="0"/>
        <w:spacing w:before="240" w:after="120"/>
      </w:pPr>
      <w:r w:rsidRPr="00DA3672">
        <w:t xml:space="preserve"> </w:t>
      </w:r>
    </w:p>
    <w:p w14:paraId="31DDB06F" w14:textId="69123826" w:rsidR="00CB1637" w:rsidRPr="00DA3672" w:rsidRDefault="00CB1637">
      <w:pPr>
        <w:widowControl w:val="0"/>
        <w:spacing w:before="240" w:after="120"/>
        <w:rPr>
          <w:i/>
          <w:u w:val="single"/>
        </w:rPr>
      </w:pPr>
      <w:r w:rsidRPr="00DA3672">
        <w:rPr>
          <w:i/>
        </w:rPr>
        <w:t>National Research Register (UK):</w:t>
      </w:r>
      <w:hyperlink r:id="rId29">
        <w:r w:rsidRPr="00DA3672">
          <w:rPr>
            <w:i/>
          </w:rPr>
          <w:t xml:space="preserve"> </w:t>
        </w:r>
      </w:hyperlink>
      <w:hyperlink r:id="rId30">
        <w:r w:rsidRPr="00DA3672">
          <w:rPr>
            <w:i/>
            <w:u w:val="single"/>
          </w:rPr>
          <w:t>http://www.nihr.ac.uk/</w:t>
        </w:r>
      </w:hyperlink>
    </w:p>
    <w:p w14:paraId="20C65CA8" w14:textId="77777777" w:rsidR="00CB1637" w:rsidRPr="00DA3672" w:rsidRDefault="00CB1637">
      <w:pPr>
        <w:widowControl w:val="0"/>
        <w:spacing w:before="240" w:after="120"/>
      </w:pPr>
      <w:r w:rsidRPr="00DA3672">
        <w:lastRenderedPageBreak/>
        <w:t>"melodic intonation therapy"</w:t>
      </w:r>
    </w:p>
    <w:p w14:paraId="74DD53B2" w14:textId="77777777" w:rsidR="00CB1637" w:rsidRPr="00DA3672" w:rsidRDefault="00CB1637">
      <w:pPr>
        <w:widowControl w:val="0"/>
        <w:spacing w:before="240" w:after="120"/>
      </w:pPr>
      <w:r w:rsidRPr="00DA3672">
        <w:t xml:space="preserve"> </w:t>
      </w:r>
    </w:p>
    <w:p w14:paraId="69E0DC7B" w14:textId="77777777" w:rsidR="00CB1637" w:rsidRPr="00DA3672" w:rsidRDefault="00CB1637">
      <w:pPr>
        <w:widowControl w:val="0"/>
        <w:spacing w:before="240" w:after="120"/>
        <w:rPr>
          <w:i/>
        </w:rPr>
      </w:pPr>
      <w:r w:rsidRPr="00DA3672">
        <w:rPr>
          <w:i/>
        </w:rPr>
        <w:t>Netherlands Trials Register www.trialregister.nl</w:t>
      </w:r>
    </w:p>
    <w:p w14:paraId="72774E98" w14:textId="77777777" w:rsidR="00CB1637" w:rsidRPr="00DA3672" w:rsidRDefault="00CB1637">
      <w:pPr>
        <w:widowControl w:val="0"/>
        <w:spacing w:before="240" w:after="120"/>
      </w:pPr>
      <w:r w:rsidRPr="00DA3672">
        <w:t>Melodic intonation</w:t>
      </w:r>
    </w:p>
    <w:p w14:paraId="660F1D58" w14:textId="77777777" w:rsidR="00CB1637" w:rsidRPr="00DA3672" w:rsidRDefault="00CB1637">
      <w:pPr>
        <w:widowControl w:val="0"/>
        <w:spacing w:before="240" w:after="120"/>
      </w:pPr>
      <w:r w:rsidRPr="00DA3672">
        <w:t xml:space="preserve"> </w:t>
      </w:r>
    </w:p>
    <w:p w14:paraId="6CE5AA2F" w14:textId="77777777" w:rsidR="00CB1637" w:rsidRPr="00DA3672" w:rsidRDefault="00CB1637">
      <w:pPr>
        <w:widowControl w:val="0"/>
        <w:spacing w:before="240" w:after="120"/>
        <w:rPr>
          <w:i/>
        </w:rPr>
      </w:pPr>
      <w:r w:rsidRPr="00DA3672">
        <w:rPr>
          <w:i/>
        </w:rPr>
        <w:t>OpenGrey.eu http://www.opengrey.eu/</w:t>
      </w:r>
    </w:p>
    <w:p w14:paraId="41BEB886" w14:textId="77777777" w:rsidR="00CB1637" w:rsidRPr="00DA3672" w:rsidRDefault="00CB1637">
      <w:pPr>
        <w:widowControl w:val="0"/>
        <w:spacing w:before="240" w:after="120"/>
      </w:pPr>
      <w:r w:rsidRPr="00DA3672">
        <w:t>„melodic intonation therapy“</w:t>
      </w:r>
    </w:p>
    <w:p w14:paraId="4CB9B270" w14:textId="77777777" w:rsidR="00CB1637" w:rsidRPr="00DA3672" w:rsidRDefault="00CB1637">
      <w:pPr>
        <w:widowControl w:val="0"/>
        <w:spacing w:before="240" w:after="120"/>
      </w:pPr>
      <w:r w:rsidRPr="00DA3672">
        <w:t xml:space="preserve"> </w:t>
      </w:r>
    </w:p>
    <w:p w14:paraId="0AFF50A7" w14:textId="77777777" w:rsidR="00CB1637" w:rsidRPr="00DA3672" w:rsidRDefault="00CB1637">
      <w:pPr>
        <w:widowControl w:val="0"/>
        <w:spacing w:before="240" w:after="120"/>
        <w:rPr>
          <w:i/>
        </w:rPr>
      </w:pPr>
      <w:r w:rsidRPr="00DA3672">
        <w:rPr>
          <w:i/>
        </w:rPr>
        <w:t>ProQuest Dissertations &amp; Theses Global</w:t>
      </w:r>
    </w:p>
    <w:p w14:paraId="7FC5C199" w14:textId="77777777" w:rsidR="00CB1637" w:rsidRPr="00DA3672" w:rsidRDefault="00CB1637">
      <w:pPr>
        <w:widowControl w:val="0"/>
        <w:spacing w:before="240" w:after="120"/>
      </w:pPr>
      <w:r w:rsidRPr="00DA3672">
        <w:t>„melodic intonation therapy“</w:t>
      </w:r>
    </w:p>
    <w:p w14:paraId="60A10DDB" w14:textId="77777777" w:rsidR="00CB1637" w:rsidRPr="00DA3672" w:rsidRDefault="00CB1637">
      <w:pPr>
        <w:widowControl w:val="0"/>
        <w:spacing w:before="240" w:after="120"/>
      </w:pPr>
      <w:r w:rsidRPr="00DA3672">
        <w:t xml:space="preserve"> </w:t>
      </w:r>
    </w:p>
    <w:p w14:paraId="1D9D6D64" w14:textId="77777777" w:rsidR="00CB1637" w:rsidRPr="00DA3672" w:rsidRDefault="00CB1637">
      <w:pPr>
        <w:widowControl w:val="0"/>
        <w:spacing w:before="240" w:after="120"/>
        <w:rPr>
          <w:i/>
        </w:rPr>
      </w:pPr>
      <w:r w:rsidRPr="00DA3672">
        <w:rPr>
          <w:i/>
        </w:rPr>
        <w:t>PsycINFO OVID</w:t>
      </w:r>
    </w:p>
    <w:p w14:paraId="3B7A5F35" w14:textId="77777777" w:rsidR="00CB1637" w:rsidRPr="00DA3672" w:rsidRDefault="00CB1637">
      <w:pPr>
        <w:widowControl w:val="0"/>
        <w:spacing w:before="240" w:after="120"/>
      </w:pPr>
      <w:r w:rsidRPr="00DA3672">
        <w:t>("melodic intonation therapy".ab. or "melodic intonation therapy".ti. or "melodic intonation therapy".id. or ((singing.ab. or singing.id. or singing.ti. or singing/) AND (speech therapy/ or "speech therapy".ab. or "speech therapy".id. or "speech therapy".ti.))) AND (aphasia.ab. or aphasia.id. or aphasia.ti. or exp aphasia)</w:t>
      </w:r>
    </w:p>
    <w:p w14:paraId="60A351D6" w14:textId="77777777" w:rsidR="00CB1637" w:rsidRPr="00DA3672" w:rsidRDefault="00CB1637">
      <w:pPr>
        <w:widowControl w:val="0"/>
        <w:spacing w:before="240" w:after="120"/>
      </w:pPr>
      <w:r w:rsidRPr="00DA3672">
        <w:t xml:space="preserve"> </w:t>
      </w:r>
    </w:p>
    <w:p w14:paraId="748779EC" w14:textId="77777777" w:rsidR="00CB1637" w:rsidRPr="00DA3672" w:rsidRDefault="00CB1637">
      <w:pPr>
        <w:widowControl w:val="0"/>
        <w:spacing w:before="240" w:after="120"/>
        <w:rPr>
          <w:i/>
        </w:rPr>
      </w:pPr>
      <w:r w:rsidRPr="00DA3672">
        <w:rPr>
          <w:i/>
        </w:rPr>
        <w:t>PSYNDEX OVID</w:t>
      </w:r>
    </w:p>
    <w:p w14:paraId="0C5D4441" w14:textId="77777777" w:rsidR="00CB1637" w:rsidRPr="00DA3672" w:rsidRDefault="00CB1637">
      <w:pPr>
        <w:widowControl w:val="0"/>
        <w:spacing w:before="240" w:after="120"/>
      </w:pPr>
      <w:r w:rsidRPr="00DA3672">
        <w:t>("melodic intonation therapy".ab. or "melodic intonation therapy".ti. or "melodic intonation therapy".id. or ((singing.ab. or singing.id. or singing.ti. or singing/) AND (speech therapy/ or "speech therapy".ab. or "speech therapy".id. or "speech therapy".ti.))) AND (aphasia.ab. or aphasia.id. or aphasia.ti. or exp aphasia)</w:t>
      </w:r>
    </w:p>
    <w:p w14:paraId="71102C48" w14:textId="77777777" w:rsidR="00CB1637" w:rsidRPr="00DA3672" w:rsidRDefault="00CB1637">
      <w:pPr>
        <w:widowControl w:val="0"/>
        <w:spacing w:before="240" w:after="120"/>
      </w:pPr>
      <w:r w:rsidRPr="00DA3672">
        <w:t xml:space="preserve"> </w:t>
      </w:r>
    </w:p>
    <w:p w14:paraId="147FA89D" w14:textId="77777777" w:rsidR="00CB1637" w:rsidRPr="00DA3672" w:rsidRDefault="00CB1637">
      <w:pPr>
        <w:widowControl w:val="0"/>
        <w:spacing w:before="240" w:after="120"/>
        <w:rPr>
          <w:i/>
        </w:rPr>
      </w:pPr>
      <w:r w:rsidRPr="00DA3672">
        <w:rPr>
          <w:i/>
        </w:rPr>
        <w:t>PubMed</w:t>
      </w:r>
    </w:p>
    <w:p w14:paraId="00745C97" w14:textId="77777777" w:rsidR="00CB1637" w:rsidRPr="00DA3672" w:rsidRDefault="00CB1637">
      <w:pPr>
        <w:widowControl w:val="0"/>
        <w:spacing w:before="240" w:after="120"/>
      </w:pPr>
      <w:r w:rsidRPr="00DA3672">
        <w:t>(„melodic intonation therapy“ OR ((singing [MeSH Terms] OR singing) AND ("speech therapy"[MeSH Terms] OR "speech therapy")) AND (aphasia[MeSH Terms] OR aphasia)</w:t>
      </w:r>
    </w:p>
    <w:p w14:paraId="0B10C043" w14:textId="77777777" w:rsidR="00CB1637" w:rsidRPr="00DA3672" w:rsidRDefault="00CB1637">
      <w:pPr>
        <w:widowControl w:val="0"/>
        <w:spacing w:before="240" w:after="120"/>
      </w:pPr>
      <w:r w:rsidRPr="00DA3672">
        <w:t xml:space="preserve"> </w:t>
      </w:r>
    </w:p>
    <w:p w14:paraId="1CAC6EAF" w14:textId="77777777" w:rsidR="00CB1637" w:rsidRPr="00DA3672" w:rsidRDefault="00CB1637">
      <w:pPr>
        <w:widowControl w:val="0"/>
        <w:spacing w:before="240" w:after="120"/>
        <w:rPr>
          <w:i/>
        </w:rPr>
      </w:pPr>
      <w:r w:rsidRPr="00DA3672">
        <w:rPr>
          <w:i/>
        </w:rPr>
        <w:t>Scopus</w:t>
      </w:r>
    </w:p>
    <w:p w14:paraId="1E1EF23A" w14:textId="77777777" w:rsidR="00CB1637" w:rsidRPr="00DA3672" w:rsidRDefault="00CB1637">
      <w:pPr>
        <w:widowControl w:val="0"/>
        <w:spacing w:before="240" w:after="120"/>
      </w:pPr>
      <w:r w:rsidRPr="00DA3672">
        <w:t>((( TITLE-ABS-KEY ( singing )</w:t>
      </w:r>
      <w:r>
        <w:t xml:space="preserve"> </w:t>
      </w:r>
      <w:r w:rsidRPr="00DA3672">
        <w:t>AND</w:t>
      </w:r>
      <w:r>
        <w:t xml:space="preserve"> </w:t>
      </w:r>
      <w:r w:rsidRPr="00DA3672">
        <w:t>(TITLE-ABS-KEY ( "speech therapy"</w:t>
      </w:r>
      <w:r>
        <w:t xml:space="preserve"> </w:t>
      </w:r>
      <w:r w:rsidRPr="00DA3672">
        <w:t>OR</w:t>
      </w:r>
      <w:r>
        <w:t xml:space="preserve"> </w:t>
      </w:r>
      <w:r w:rsidRPr="00DA3672">
        <w:t>"language therapy" )))</w:t>
      </w:r>
      <w:r>
        <w:t xml:space="preserve"> </w:t>
      </w:r>
      <w:r w:rsidRPr="00DA3672">
        <w:t>OR</w:t>
      </w:r>
      <w:r>
        <w:t xml:space="preserve"> </w:t>
      </w:r>
      <w:r w:rsidRPr="00DA3672">
        <w:t>( TITLE-ABS-KEY ( "melodic intonation therapy" )))</w:t>
      </w:r>
      <w:r>
        <w:t xml:space="preserve"> </w:t>
      </w:r>
      <w:r w:rsidRPr="00DA3672">
        <w:t>AND</w:t>
      </w:r>
      <w:r>
        <w:t xml:space="preserve"> </w:t>
      </w:r>
      <w:r w:rsidRPr="00DA3672">
        <w:t xml:space="preserve">( TITLE-ABS-KEY ( aphasia)) </w:t>
      </w:r>
    </w:p>
    <w:p w14:paraId="243F5135" w14:textId="77777777" w:rsidR="00CB1637" w:rsidRPr="00DA3672" w:rsidRDefault="00CB1637">
      <w:pPr>
        <w:widowControl w:val="0"/>
        <w:spacing w:before="240" w:after="120"/>
      </w:pPr>
      <w:r w:rsidRPr="00DA3672">
        <w:t xml:space="preserve"> </w:t>
      </w:r>
    </w:p>
    <w:p w14:paraId="2C1B2DF1" w14:textId="77777777" w:rsidR="00CB1637" w:rsidRPr="00DA3672" w:rsidRDefault="00CB1637">
      <w:pPr>
        <w:widowControl w:val="0"/>
        <w:spacing w:before="240" w:after="120"/>
        <w:rPr>
          <w:i/>
        </w:rPr>
      </w:pPr>
      <w:r w:rsidRPr="00DA3672">
        <w:rPr>
          <w:i/>
        </w:rPr>
        <w:t>Web of Science</w:t>
      </w:r>
    </w:p>
    <w:p w14:paraId="29BE43EA" w14:textId="77777777" w:rsidR="00CB1637" w:rsidRPr="00DA3672" w:rsidRDefault="00CB1637">
      <w:pPr>
        <w:widowControl w:val="0"/>
        <w:spacing w:before="240" w:after="120"/>
      </w:pPr>
      <w:r w:rsidRPr="00DA3672">
        <w:t>TOPIC:</w:t>
      </w:r>
      <w:r>
        <w:t xml:space="preserve"> </w:t>
      </w:r>
      <w:r w:rsidRPr="00DA3672">
        <w:t>(("melodic intonation therapy")</w:t>
      </w:r>
      <w:r>
        <w:t xml:space="preserve"> </w:t>
      </w:r>
      <w:r w:rsidRPr="00DA3672">
        <w:t>OR</w:t>
      </w:r>
      <w:r>
        <w:t xml:space="preserve"> </w:t>
      </w:r>
      <w:r w:rsidRPr="00DA3672">
        <w:t>TOPIC:</w:t>
      </w:r>
      <w:r>
        <w:t xml:space="preserve"> </w:t>
      </w:r>
      <w:r w:rsidRPr="00DA3672">
        <w:t>("singing" AND ("speech therapy" OR "language therapy")) AND TOPIC: aphasia</w:t>
      </w:r>
    </w:p>
    <w:p w14:paraId="2F0D932C" w14:textId="43A2C3DA" w:rsidR="00CB1637" w:rsidRPr="00DA3672" w:rsidRDefault="00CB1637" w:rsidP="004F21A5">
      <w:pPr>
        <w:pStyle w:val="Heading3"/>
      </w:pPr>
      <w:bookmarkStart w:id="101" w:name="_owhnv0fwzeba" w:colFirst="0" w:colLast="0"/>
      <w:bookmarkStart w:id="102" w:name="_979tks5qr39y" w:colFirst="0" w:colLast="0"/>
      <w:bookmarkEnd w:id="101"/>
      <w:bookmarkEnd w:id="102"/>
      <w:r w:rsidRPr="00DA3672">
        <w:t>PRISMA statement diagram</w:t>
      </w:r>
    </w:p>
    <w:p w14:paraId="36D3DBAC" w14:textId="0E1FEB2D" w:rsidR="00CB1637" w:rsidRDefault="00CB1637">
      <w:r w:rsidRPr="00DA3672">
        <w:t>We used the PRISMA statement as found at http://prisma-statement.org/prismastatement/Checklist.aspx.</w:t>
      </w:r>
    </w:p>
    <w:p w14:paraId="45D38163" w14:textId="77777777" w:rsidR="00436727" w:rsidRDefault="00436727" w:rsidP="00436727">
      <w:pPr>
        <w:keepNext/>
      </w:pPr>
      <w:r>
        <w:rPr>
          <w:noProof/>
        </w:rPr>
        <w:lastRenderedPageBreak/>
        <w:drawing>
          <wp:inline distT="0" distB="0" distL="0" distR="0" wp14:anchorId="1A0B9F02" wp14:editId="7FED54FF">
            <wp:extent cx="4687696" cy="606643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88377" cy="6067311"/>
                    </a:xfrm>
                    <a:prstGeom prst="rect">
                      <a:avLst/>
                    </a:prstGeom>
                    <a:noFill/>
                    <a:ln>
                      <a:noFill/>
                    </a:ln>
                  </pic:spPr>
                </pic:pic>
              </a:graphicData>
            </a:graphic>
          </wp:inline>
        </w:drawing>
      </w:r>
    </w:p>
    <w:p w14:paraId="798DE593" w14:textId="011B3F99" w:rsidR="00436727" w:rsidRPr="00DA3672" w:rsidRDefault="00436727" w:rsidP="00436727">
      <w:pPr>
        <w:pStyle w:val="Caption"/>
      </w:pPr>
      <w:r>
        <w:t xml:space="preserve">Figure </w:t>
      </w:r>
      <w:r>
        <w:fldChar w:fldCharType="begin"/>
      </w:r>
      <w:r>
        <w:instrText xml:space="preserve"> SEQ Figure \* ARABIC </w:instrText>
      </w:r>
      <w:r>
        <w:fldChar w:fldCharType="separate"/>
      </w:r>
      <w:r w:rsidR="00445E86">
        <w:rPr>
          <w:noProof/>
        </w:rPr>
        <w:t>3</w:t>
      </w:r>
      <w:r>
        <w:fldChar w:fldCharType="end"/>
      </w:r>
      <w:r>
        <w:t xml:space="preserve">: PRISMA statement and flow diagram, cf </w:t>
      </w:r>
      <w:r w:rsidRPr="00436727">
        <w:t>http://prisma-statement.org/prismastatement/Checklist.aspx</w:t>
      </w:r>
      <w:r>
        <w:t>.</w:t>
      </w:r>
    </w:p>
    <w:p w14:paraId="00F23781" w14:textId="5A0BE360" w:rsidR="00CB1637" w:rsidRDefault="00CB1637" w:rsidP="006A738F">
      <w:pPr>
        <w:pStyle w:val="Heading2"/>
      </w:pPr>
      <w:bookmarkStart w:id="103" w:name="_cln0bub84tkk" w:colFirst="0" w:colLast="0"/>
      <w:bookmarkStart w:id="104" w:name="_m91w911pbvhf" w:colFirst="0" w:colLast="0"/>
      <w:bookmarkStart w:id="105" w:name="_Ref77260820"/>
      <w:bookmarkEnd w:id="103"/>
      <w:bookmarkEnd w:id="104"/>
      <w:r>
        <w:t>List</w:t>
      </w:r>
      <w:r w:rsidR="00445E86">
        <w:t>s</w:t>
      </w:r>
      <w:r>
        <w:t xml:space="preserve"> of </w:t>
      </w:r>
      <w:r w:rsidR="00445E86">
        <w:t xml:space="preserve">primary </w:t>
      </w:r>
      <w:r>
        <w:t>studies</w:t>
      </w:r>
      <w:bookmarkEnd w:id="105"/>
      <w:r w:rsidR="00445E86">
        <w:t xml:space="preserve"> considered</w:t>
      </w:r>
    </w:p>
    <w:p w14:paraId="68F029DF" w14:textId="34E6A9B6" w:rsidR="00445E86" w:rsidRDefault="00445E86" w:rsidP="00445E86">
      <w:pPr>
        <w:pStyle w:val="Heading3"/>
      </w:pPr>
      <w:r>
        <w:t>Included studies</w:t>
      </w:r>
    </w:p>
    <w:tbl>
      <w:tblPr>
        <w:tblStyle w:val="TableGrid"/>
        <w:tblW w:w="0" w:type="dxa"/>
        <w:tblLook w:val="04A0" w:firstRow="1" w:lastRow="0" w:firstColumn="1" w:lastColumn="0" w:noHBand="0" w:noVBand="1"/>
      </w:tblPr>
      <w:tblGrid>
        <w:gridCol w:w="1546"/>
        <w:gridCol w:w="1435"/>
        <w:gridCol w:w="622"/>
        <w:gridCol w:w="3845"/>
        <w:gridCol w:w="861"/>
        <w:gridCol w:w="852"/>
        <w:gridCol w:w="502"/>
        <w:gridCol w:w="1100"/>
      </w:tblGrid>
      <w:tr w:rsidR="007132A8" w:rsidRPr="007132A8" w14:paraId="70378137" w14:textId="77777777" w:rsidTr="00AD4CBF">
        <w:trPr>
          <w:trHeight w:val="300"/>
        </w:trPr>
        <w:tc>
          <w:tcPr>
            <w:tcW w:w="0" w:type="auto"/>
            <w:hideMark/>
          </w:tcPr>
          <w:p w14:paraId="08738B59" w14:textId="77777777" w:rsidR="007132A8" w:rsidRPr="007132A8" w:rsidRDefault="007132A8" w:rsidP="007132A8">
            <w:pPr>
              <w:spacing w:after="0"/>
              <w:rPr>
                <w:rFonts w:ascii="Calibri" w:hAnsi="Calibri" w:cs="Calibri"/>
                <w:b/>
                <w:bCs/>
                <w:szCs w:val="20"/>
                <w:lang w:val="de-AT" w:eastAsia="de-AT"/>
              </w:rPr>
            </w:pPr>
            <w:r w:rsidRPr="007132A8">
              <w:rPr>
                <w:rFonts w:ascii="Calibri" w:hAnsi="Calibri" w:cs="Calibri"/>
                <w:b/>
                <w:bCs/>
                <w:szCs w:val="20"/>
                <w:lang w:val="de-AT" w:eastAsia="de-AT"/>
              </w:rPr>
              <w:t>Study type</w:t>
            </w:r>
          </w:p>
        </w:tc>
        <w:tc>
          <w:tcPr>
            <w:tcW w:w="0" w:type="auto"/>
            <w:hideMark/>
          </w:tcPr>
          <w:p w14:paraId="53B58669" w14:textId="77777777" w:rsidR="007132A8" w:rsidRPr="007132A8" w:rsidRDefault="007132A8" w:rsidP="007132A8">
            <w:pPr>
              <w:spacing w:after="0"/>
              <w:rPr>
                <w:rFonts w:ascii="Calibri" w:hAnsi="Calibri" w:cs="Calibri"/>
                <w:b/>
                <w:bCs/>
                <w:szCs w:val="20"/>
                <w:lang w:val="de-AT" w:eastAsia="de-AT"/>
              </w:rPr>
            </w:pPr>
            <w:r w:rsidRPr="007132A8">
              <w:rPr>
                <w:rFonts w:ascii="Calibri" w:hAnsi="Calibri" w:cs="Calibri"/>
                <w:b/>
                <w:bCs/>
                <w:szCs w:val="20"/>
                <w:lang w:val="de-AT" w:eastAsia="de-AT"/>
              </w:rPr>
              <w:t>1st auth</w:t>
            </w:r>
          </w:p>
        </w:tc>
        <w:tc>
          <w:tcPr>
            <w:tcW w:w="0" w:type="auto"/>
            <w:hideMark/>
          </w:tcPr>
          <w:p w14:paraId="75F24302" w14:textId="77777777" w:rsidR="007132A8" w:rsidRPr="007132A8" w:rsidRDefault="007132A8" w:rsidP="007132A8">
            <w:pPr>
              <w:spacing w:after="0"/>
              <w:rPr>
                <w:rFonts w:ascii="Calibri" w:hAnsi="Calibri" w:cs="Calibri"/>
                <w:b/>
                <w:bCs/>
                <w:szCs w:val="20"/>
                <w:lang w:val="de-AT" w:eastAsia="de-AT"/>
              </w:rPr>
            </w:pPr>
            <w:r w:rsidRPr="007132A8">
              <w:rPr>
                <w:rFonts w:ascii="Calibri" w:hAnsi="Calibri" w:cs="Calibri"/>
                <w:b/>
                <w:bCs/>
                <w:szCs w:val="20"/>
                <w:lang w:val="de-AT" w:eastAsia="de-AT"/>
              </w:rPr>
              <w:t>Year</w:t>
            </w:r>
          </w:p>
        </w:tc>
        <w:tc>
          <w:tcPr>
            <w:tcW w:w="0" w:type="auto"/>
            <w:hideMark/>
          </w:tcPr>
          <w:p w14:paraId="6A018DE6" w14:textId="77777777" w:rsidR="007132A8" w:rsidRPr="007132A8" w:rsidRDefault="007132A8" w:rsidP="007132A8">
            <w:pPr>
              <w:spacing w:after="0"/>
              <w:rPr>
                <w:rFonts w:ascii="Calibri" w:hAnsi="Calibri" w:cs="Calibri"/>
                <w:b/>
                <w:bCs/>
                <w:szCs w:val="20"/>
                <w:lang w:val="de-AT" w:eastAsia="de-AT"/>
              </w:rPr>
            </w:pPr>
            <w:r w:rsidRPr="007132A8">
              <w:rPr>
                <w:rFonts w:ascii="Calibri" w:hAnsi="Calibri" w:cs="Calibri"/>
                <w:b/>
                <w:bCs/>
                <w:szCs w:val="20"/>
                <w:lang w:val="de-AT" w:eastAsia="de-AT"/>
              </w:rPr>
              <w:t>Title</w:t>
            </w:r>
          </w:p>
        </w:tc>
        <w:tc>
          <w:tcPr>
            <w:tcW w:w="0" w:type="auto"/>
            <w:hideMark/>
          </w:tcPr>
          <w:p w14:paraId="58AD993A" w14:textId="77777777" w:rsidR="007132A8" w:rsidRPr="007132A8" w:rsidRDefault="007132A8" w:rsidP="007132A8">
            <w:pPr>
              <w:spacing w:after="0"/>
              <w:rPr>
                <w:rFonts w:ascii="Calibri" w:hAnsi="Calibri" w:cs="Calibri"/>
                <w:b/>
                <w:bCs/>
                <w:szCs w:val="20"/>
                <w:lang w:val="de-AT" w:eastAsia="de-AT"/>
              </w:rPr>
            </w:pPr>
            <w:r w:rsidRPr="007132A8">
              <w:rPr>
                <w:rFonts w:ascii="Calibri" w:hAnsi="Calibri" w:cs="Calibri"/>
                <w:b/>
                <w:bCs/>
                <w:szCs w:val="20"/>
                <w:lang w:val="de-AT" w:eastAsia="de-AT"/>
              </w:rPr>
              <w:t>N (MIT group)</w:t>
            </w:r>
          </w:p>
        </w:tc>
        <w:tc>
          <w:tcPr>
            <w:tcW w:w="0" w:type="auto"/>
            <w:hideMark/>
          </w:tcPr>
          <w:p w14:paraId="16DC3CC2" w14:textId="77777777" w:rsidR="007132A8" w:rsidRPr="007132A8" w:rsidRDefault="007132A8" w:rsidP="007132A8">
            <w:pPr>
              <w:spacing w:after="0"/>
              <w:rPr>
                <w:rFonts w:ascii="Calibri" w:hAnsi="Calibri" w:cs="Calibri"/>
                <w:b/>
                <w:bCs/>
                <w:szCs w:val="20"/>
                <w:lang w:val="de-AT" w:eastAsia="de-AT"/>
              </w:rPr>
            </w:pPr>
            <w:r w:rsidRPr="007132A8">
              <w:rPr>
                <w:rFonts w:ascii="Calibri" w:hAnsi="Calibri" w:cs="Calibri"/>
                <w:b/>
                <w:bCs/>
                <w:szCs w:val="20"/>
                <w:lang w:val="de-AT" w:eastAsia="de-AT"/>
              </w:rPr>
              <w:t>N (ctrl group)</w:t>
            </w:r>
          </w:p>
        </w:tc>
        <w:tc>
          <w:tcPr>
            <w:tcW w:w="0" w:type="auto"/>
            <w:hideMark/>
          </w:tcPr>
          <w:p w14:paraId="1A13AD87" w14:textId="77777777" w:rsidR="007132A8" w:rsidRPr="007132A8" w:rsidRDefault="007132A8" w:rsidP="007132A8">
            <w:pPr>
              <w:spacing w:after="0"/>
              <w:rPr>
                <w:rFonts w:ascii="Calibri" w:hAnsi="Calibri" w:cs="Calibri"/>
                <w:b/>
                <w:bCs/>
                <w:szCs w:val="20"/>
                <w:lang w:val="de-AT" w:eastAsia="de-AT"/>
              </w:rPr>
            </w:pPr>
            <w:r w:rsidRPr="007132A8">
              <w:rPr>
                <w:rFonts w:ascii="Calibri" w:hAnsi="Calibri" w:cs="Calibri"/>
                <w:b/>
                <w:bCs/>
                <w:szCs w:val="20"/>
                <w:lang w:val="de-AT" w:eastAsia="de-AT"/>
              </w:rPr>
              <w:t>IPD</w:t>
            </w:r>
          </w:p>
        </w:tc>
        <w:tc>
          <w:tcPr>
            <w:tcW w:w="0" w:type="auto"/>
            <w:hideMark/>
          </w:tcPr>
          <w:p w14:paraId="7FF4DFB8" w14:textId="77777777" w:rsidR="007132A8" w:rsidRPr="007132A8" w:rsidRDefault="007132A8" w:rsidP="007132A8">
            <w:pPr>
              <w:spacing w:after="0"/>
              <w:rPr>
                <w:rFonts w:ascii="Calibri" w:hAnsi="Calibri" w:cs="Calibri"/>
                <w:b/>
                <w:bCs/>
                <w:szCs w:val="20"/>
                <w:lang w:val="de-AT" w:eastAsia="de-AT"/>
              </w:rPr>
            </w:pPr>
            <w:r w:rsidRPr="007132A8">
              <w:rPr>
                <w:rFonts w:ascii="Calibri" w:hAnsi="Calibri" w:cs="Calibri"/>
                <w:b/>
                <w:bCs/>
                <w:szCs w:val="20"/>
                <w:lang w:val="de-AT" w:eastAsia="de-AT"/>
              </w:rPr>
              <w:t>MIT variant</w:t>
            </w:r>
          </w:p>
        </w:tc>
      </w:tr>
      <w:tr w:rsidR="007132A8" w:rsidRPr="007132A8" w14:paraId="149A3F18" w14:textId="77777777" w:rsidTr="00AD4CBF">
        <w:trPr>
          <w:trHeight w:val="270"/>
        </w:trPr>
        <w:tc>
          <w:tcPr>
            <w:tcW w:w="0" w:type="auto"/>
            <w:hideMark/>
          </w:tcPr>
          <w:p w14:paraId="1C65001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case series</w:t>
            </w:r>
          </w:p>
        </w:tc>
        <w:tc>
          <w:tcPr>
            <w:tcW w:w="0" w:type="auto"/>
            <w:hideMark/>
          </w:tcPr>
          <w:p w14:paraId="69C01AA2"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Akanuma</w:t>
            </w:r>
          </w:p>
        </w:tc>
        <w:tc>
          <w:tcPr>
            <w:tcW w:w="0" w:type="auto"/>
            <w:hideMark/>
          </w:tcPr>
          <w:p w14:paraId="09CABB3B"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6</w:t>
            </w:r>
          </w:p>
        </w:tc>
        <w:tc>
          <w:tcPr>
            <w:tcW w:w="0" w:type="auto"/>
            <w:hideMark/>
          </w:tcPr>
          <w:p w14:paraId="417D7C02"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Singing can improve speech function in aphasics associated with intact right basal ganglia and preserve right temporal glucose metabolism: Implications for singing therapy indication</w:t>
            </w:r>
          </w:p>
        </w:tc>
        <w:tc>
          <w:tcPr>
            <w:tcW w:w="0" w:type="auto"/>
            <w:hideMark/>
          </w:tcPr>
          <w:p w14:paraId="060B2DB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0</w:t>
            </w:r>
          </w:p>
        </w:tc>
        <w:tc>
          <w:tcPr>
            <w:tcW w:w="0" w:type="auto"/>
            <w:hideMark/>
          </w:tcPr>
          <w:p w14:paraId="75E4DEC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68426AD4"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5709234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singing therapy</w:t>
            </w:r>
          </w:p>
        </w:tc>
      </w:tr>
      <w:tr w:rsidR="007132A8" w:rsidRPr="007132A8" w14:paraId="776B08C3" w14:textId="77777777" w:rsidTr="00AD4CBF">
        <w:trPr>
          <w:trHeight w:val="270"/>
        </w:trPr>
        <w:tc>
          <w:tcPr>
            <w:tcW w:w="0" w:type="auto"/>
            <w:hideMark/>
          </w:tcPr>
          <w:p w14:paraId="7C734452"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case series</w:t>
            </w:r>
          </w:p>
        </w:tc>
        <w:tc>
          <w:tcPr>
            <w:tcW w:w="0" w:type="auto"/>
            <w:hideMark/>
          </w:tcPr>
          <w:p w14:paraId="6D10FE5D"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Belin</w:t>
            </w:r>
          </w:p>
        </w:tc>
        <w:tc>
          <w:tcPr>
            <w:tcW w:w="0" w:type="auto"/>
            <w:hideMark/>
          </w:tcPr>
          <w:p w14:paraId="3FFB2A4D"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996</w:t>
            </w:r>
          </w:p>
        </w:tc>
        <w:tc>
          <w:tcPr>
            <w:tcW w:w="0" w:type="auto"/>
            <w:hideMark/>
          </w:tcPr>
          <w:p w14:paraId="219290D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Recovery from nonfluent aphasia after melodic intonation therapy: A PET study</w:t>
            </w:r>
          </w:p>
        </w:tc>
        <w:tc>
          <w:tcPr>
            <w:tcW w:w="0" w:type="auto"/>
            <w:hideMark/>
          </w:tcPr>
          <w:p w14:paraId="0ECB127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7</w:t>
            </w:r>
          </w:p>
        </w:tc>
        <w:tc>
          <w:tcPr>
            <w:tcW w:w="0" w:type="auto"/>
            <w:hideMark/>
          </w:tcPr>
          <w:p w14:paraId="1F8F7BCE"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5E8D3FE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6BD8CE3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TMR</w:t>
            </w:r>
          </w:p>
        </w:tc>
      </w:tr>
      <w:tr w:rsidR="007132A8" w:rsidRPr="007132A8" w14:paraId="436D694B" w14:textId="77777777" w:rsidTr="00AD4CBF">
        <w:trPr>
          <w:trHeight w:val="270"/>
        </w:trPr>
        <w:tc>
          <w:tcPr>
            <w:tcW w:w="0" w:type="auto"/>
            <w:hideMark/>
          </w:tcPr>
          <w:p w14:paraId="603C0E7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single case</w:t>
            </w:r>
          </w:p>
        </w:tc>
        <w:tc>
          <w:tcPr>
            <w:tcW w:w="0" w:type="auto"/>
            <w:hideMark/>
          </w:tcPr>
          <w:p w14:paraId="7B0394D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 xml:space="preserve">Bitan </w:t>
            </w:r>
          </w:p>
        </w:tc>
        <w:tc>
          <w:tcPr>
            <w:tcW w:w="0" w:type="auto"/>
            <w:hideMark/>
          </w:tcPr>
          <w:p w14:paraId="5370E87F"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8</w:t>
            </w:r>
          </w:p>
        </w:tc>
        <w:tc>
          <w:tcPr>
            <w:tcW w:w="0" w:type="auto"/>
            <w:hideMark/>
          </w:tcPr>
          <w:p w14:paraId="2D943092"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Changes in Resting-State Connectivity following Melody-Based Therapy in a Patient with Aphasia</w:t>
            </w:r>
          </w:p>
        </w:tc>
        <w:tc>
          <w:tcPr>
            <w:tcW w:w="0" w:type="auto"/>
            <w:hideMark/>
          </w:tcPr>
          <w:p w14:paraId="2918221D"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1DE17A8B"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6E26EF5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66B8324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MIT</w:t>
            </w:r>
          </w:p>
        </w:tc>
      </w:tr>
      <w:tr w:rsidR="007132A8" w:rsidRPr="007132A8" w14:paraId="2B4ED33D" w14:textId="77777777" w:rsidTr="00AD4CBF">
        <w:trPr>
          <w:trHeight w:val="270"/>
        </w:trPr>
        <w:tc>
          <w:tcPr>
            <w:tcW w:w="0" w:type="auto"/>
            <w:hideMark/>
          </w:tcPr>
          <w:p w14:paraId="576D2F1F"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uncontrolled before and after study</w:t>
            </w:r>
          </w:p>
        </w:tc>
        <w:tc>
          <w:tcPr>
            <w:tcW w:w="0" w:type="auto"/>
            <w:hideMark/>
          </w:tcPr>
          <w:p w14:paraId="12B5A00A"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Cortese</w:t>
            </w:r>
          </w:p>
        </w:tc>
        <w:tc>
          <w:tcPr>
            <w:tcW w:w="0" w:type="auto"/>
            <w:hideMark/>
          </w:tcPr>
          <w:p w14:paraId="5CC9691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5</w:t>
            </w:r>
          </w:p>
        </w:tc>
        <w:tc>
          <w:tcPr>
            <w:tcW w:w="0" w:type="auto"/>
            <w:hideMark/>
          </w:tcPr>
          <w:p w14:paraId="35D064F4"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Rehabilitation of aphasia: application of melodic-rhythmic therapy to Italian language</w:t>
            </w:r>
          </w:p>
        </w:tc>
        <w:tc>
          <w:tcPr>
            <w:tcW w:w="0" w:type="auto"/>
            <w:hideMark/>
          </w:tcPr>
          <w:p w14:paraId="16BDABD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6</w:t>
            </w:r>
          </w:p>
        </w:tc>
        <w:tc>
          <w:tcPr>
            <w:tcW w:w="0" w:type="auto"/>
            <w:hideMark/>
          </w:tcPr>
          <w:p w14:paraId="0575869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08B7EBAD"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12D90984"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RT</w:t>
            </w:r>
          </w:p>
        </w:tc>
      </w:tr>
      <w:tr w:rsidR="007132A8" w:rsidRPr="007132A8" w14:paraId="538F15B7" w14:textId="77777777" w:rsidTr="00AD4CBF">
        <w:trPr>
          <w:trHeight w:val="270"/>
        </w:trPr>
        <w:tc>
          <w:tcPr>
            <w:tcW w:w="0" w:type="auto"/>
            <w:hideMark/>
          </w:tcPr>
          <w:p w14:paraId="0A0A8D2D"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case series</w:t>
            </w:r>
          </w:p>
        </w:tc>
        <w:tc>
          <w:tcPr>
            <w:tcW w:w="0" w:type="auto"/>
            <w:hideMark/>
          </w:tcPr>
          <w:p w14:paraId="51D6ABCC"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Haro-Martínez</w:t>
            </w:r>
          </w:p>
        </w:tc>
        <w:tc>
          <w:tcPr>
            <w:tcW w:w="0" w:type="auto"/>
            <w:hideMark/>
          </w:tcPr>
          <w:p w14:paraId="338990A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7</w:t>
            </w:r>
          </w:p>
        </w:tc>
        <w:tc>
          <w:tcPr>
            <w:tcW w:w="0" w:type="auto"/>
            <w:hideMark/>
          </w:tcPr>
          <w:p w14:paraId="3F7ED41F"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Adaptation of melodic intonation therapy to Spanish: a feasibility pilot study</w:t>
            </w:r>
          </w:p>
        </w:tc>
        <w:tc>
          <w:tcPr>
            <w:tcW w:w="0" w:type="auto"/>
            <w:hideMark/>
          </w:tcPr>
          <w:p w14:paraId="7F9C7C5B"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4</w:t>
            </w:r>
          </w:p>
        </w:tc>
        <w:tc>
          <w:tcPr>
            <w:tcW w:w="0" w:type="auto"/>
            <w:hideMark/>
          </w:tcPr>
          <w:p w14:paraId="315B99C2"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22267421"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3841E8DC"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IT</w:t>
            </w:r>
          </w:p>
        </w:tc>
      </w:tr>
      <w:tr w:rsidR="007132A8" w:rsidRPr="007132A8" w14:paraId="412E6696" w14:textId="77777777" w:rsidTr="00AD4CBF">
        <w:trPr>
          <w:trHeight w:val="270"/>
        </w:trPr>
        <w:tc>
          <w:tcPr>
            <w:tcW w:w="0" w:type="auto"/>
            <w:hideMark/>
          </w:tcPr>
          <w:p w14:paraId="3340E67F"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RCT</w:t>
            </w:r>
          </w:p>
        </w:tc>
        <w:tc>
          <w:tcPr>
            <w:tcW w:w="0" w:type="auto"/>
            <w:hideMark/>
          </w:tcPr>
          <w:p w14:paraId="5BD767E2"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Haro-Martínez</w:t>
            </w:r>
          </w:p>
        </w:tc>
        <w:tc>
          <w:tcPr>
            <w:tcW w:w="0" w:type="auto"/>
            <w:hideMark/>
          </w:tcPr>
          <w:p w14:paraId="71B9297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9</w:t>
            </w:r>
          </w:p>
        </w:tc>
        <w:tc>
          <w:tcPr>
            <w:tcW w:w="0" w:type="auto"/>
            <w:hideMark/>
          </w:tcPr>
          <w:p w14:paraId="67785DF8"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elodic intonation therapy in post-stroke nonfluent aphasia: a randomized pilot trial</w:t>
            </w:r>
          </w:p>
        </w:tc>
        <w:tc>
          <w:tcPr>
            <w:tcW w:w="0" w:type="auto"/>
            <w:hideMark/>
          </w:tcPr>
          <w:p w14:paraId="0FB9E5AA"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w:t>
            </w:r>
          </w:p>
        </w:tc>
        <w:tc>
          <w:tcPr>
            <w:tcW w:w="0" w:type="auto"/>
            <w:hideMark/>
          </w:tcPr>
          <w:p w14:paraId="69AC53D1"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w:t>
            </w:r>
          </w:p>
        </w:tc>
        <w:tc>
          <w:tcPr>
            <w:tcW w:w="0" w:type="auto"/>
            <w:hideMark/>
          </w:tcPr>
          <w:p w14:paraId="1318677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0</w:t>
            </w:r>
          </w:p>
        </w:tc>
        <w:tc>
          <w:tcPr>
            <w:tcW w:w="0" w:type="auto"/>
            <w:hideMark/>
          </w:tcPr>
          <w:p w14:paraId="2A45572F"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IT</w:t>
            </w:r>
          </w:p>
        </w:tc>
      </w:tr>
      <w:tr w:rsidR="007132A8" w:rsidRPr="007132A8" w14:paraId="54C0989D" w14:textId="77777777" w:rsidTr="00AD4CBF">
        <w:trPr>
          <w:trHeight w:val="270"/>
        </w:trPr>
        <w:tc>
          <w:tcPr>
            <w:tcW w:w="0" w:type="auto"/>
            <w:hideMark/>
          </w:tcPr>
          <w:p w14:paraId="2C22716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lastRenderedPageBreak/>
              <w:t xml:space="preserve">single case </w:t>
            </w:r>
          </w:p>
        </w:tc>
        <w:tc>
          <w:tcPr>
            <w:tcW w:w="0" w:type="auto"/>
            <w:hideMark/>
          </w:tcPr>
          <w:p w14:paraId="4064EE8E"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Hatayama</w:t>
            </w:r>
          </w:p>
        </w:tc>
        <w:tc>
          <w:tcPr>
            <w:tcW w:w="0" w:type="auto"/>
            <w:hideMark/>
          </w:tcPr>
          <w:p w14:paraId="7B20A6A2"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21</w:t>
            </w:r>
          </w:p>
        </w:tc>
        <w:tc>
          <w:tcPr>
            <w:tcW w:w="0" w:type="auto"/>
            <w:hideMark/>
          </w:tcPr>
          <w:p w14:paraId="2EA5880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usic intonation therapy is effective for speech output in a patient with non‐fluent aphasia in a chronic stage</w:t>
            </w:r>
          </w:p>
        </w:tc>
        <w:tc>
          <w:tcPr>
            <w:tcW w:w="0" w:type="auto"/>
            <w:hideMark/>
          </w:tcPr>
          <w:p w14:paraId="1F5FE256"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3C7AD1C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4ECDFB7B"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4F358F2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IT</w:t>
            </w:r>
          </w:p>
        </w:tc>
      </w:tr>
      <w:tr w:rsidR="007132A8" w:rsidRPr="007132A8" w14:paraId="05C0CDEA" w14:textId="77777777" w:rsidTr="00AD4CBF">
        <w:trPr>
          <w:trHeight w:val="270"/>
        </w:trPr>
        <w:tc>
          <w:tcPr>
            <w:tcW w:w="0" w:type="auto"/>
            <w:hideMark/>
          </w:tcPr>
          <w:p w14:paraId="7BAB9EA4"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single case</w:t>
            </w:r>
          </w:p>
        </w:tc>
        <w:tc>
          <w:tcPr>
            <w:tcW w:w="0" w:type="auto"/>
            <w:hideMark/>
          </w:tcPr>
          <w:p w14:paraId="01F1F118"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Homan</w:t>
            </w:r>
          </w:p>
        </w:tc>
        <w:tc>
          <w:tcPr>
            <w:tcW w:w="0" w:type="auto"/>
            <w:hideMark/>
          </w:tcPr>
          <w:p w14:paraId="39BACE68"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5</w:t>
            </w:r>
          </w:p>
        </w:tc>
        <w:tc>
          <w:tcPr>
            <w:tcW w:w="0" w:type="auto"/>
            <w:hideMark/>
          </w:tcPr>
          <w:p w14:paraId="4E8D3776"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A Combination of Therapeutic Techniques: Severe Broca’s Aphasia</w:t>
            </w:r>
          </w:p>
        </w:tc>
        <w:tc>
          <w:tcPr>
            <w:tcW w:w="0" w:type="auto"/>
            <w:hideMark/>
          </w:tcPr>
          <w:p w14:paraId="1A9585E2"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753DE4AC"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627A95D1"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13D24C2B" w14:textId="2E25FE53" w:rsidR="007132A8" w:rsidRPr="007132A8" w:rsidRDefault="007A570C" w:rsidP="007132A8">
            <w:pPr>
              <w:spacing w:after="0"/>
              <w:rPr>
                <w:rFonts w:ascii="Calibri" w:hAnsi="Calibri" w:cs="Calibri"/>
                <w:szCs w:val="20"/>
                <w:lang w:val="de-AT" w:eastAsia="de-AT"/>
              </w:rPr>
            </w:pPr>
            <w:r>
              <w:rPr>
                <w:rFonts w:ascii="Calibri" w:hAnsi="Calibri" w:cs="Calibri"/>
                <w:szCs w:val="20"/>
                <w:lang w:val="de-AT" w:eastAsia="de-AT"/>
              </w:rPr>
              <w:t>M</w:t>
            </w:r>
            <w:r w:rsidR="007132A8" w:rsidRPr="007132A8">
              <w:rPr>
                <w:rFonts w:ascii="Calibri" w:hAnsi="Calibri" w:cs="Calibri"/>
                <w:szCs w:val="20"/>
                <w:lang w:val="de-AT" w:eastAsia="de-AT"/>
              </w:rPr>
              <w:t>MIT</w:t>
            </w:r>
          </w:p>
        </w:tc>
      </w:tr>
      <w:tr w:rsidR="007132A8" w:rsidRPr="007132A8" w14:paraId="13880B55" w14:textId="77777777" w:rsidTr="00AD4CBF">
        <w:trPr>
          <w:trHeight w:val="270"/>
        </w:trPr>
        <w:tc>
          <w:tcPr>
            <w:tcW w:w="0" w:type="auto"/>
            <w:hideMark/>
          </w:tcPr>
          <w:p w14:paraId="50A837A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case series</w:t>
            </w:r>
          </w:p>
        </w:tc>
        <w:tc>
          <w:tcPr>
            <w:tcW w:w="0" w:type="auto"/>
            <w:hideMark/>
          </w:tcPr>
          <w:p w14:paraId="606B59CE"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Hurkmans</w:t>
            </w:r>
          </w:p>
        </w:tc>
        <w:tc>
          <w:tcPr>
            <w:tcW w:w="0" w:type="auto"/>
            <w:hideMark/>
          </w:tcPr>
          <w:p w14:paraId="11611BC4"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5</w:t>
            </w:r>
          </w:p>
        </w:tc>
        <w:tc>
          <w:tcPr>
            <w:tcW w:w="0" w:type="auto"/>
            <w:hideMark/>
          </w:tcPr>
          <w:p w14:paraId="5572DF3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The effectiveness of Speech–Music Therapy for Aphasia (SMTA) in five speakers with Apraxia of Speech and aphasia</w:t>
            </w:r>
          </w:p>
        </w:tc>
        <w:tc>
          <w:tcPr>
            <w:tcW w:w="0" w:type="auto"/>
            <w:hideMark/>
          </w:tcPr>
          <w:p w14:paraId="32E9C627"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5</w:t>
            </w:r>
          </w:p>
        </w:tc>
        <w:tc>
          <w:tcPr>
            <w:tcW w:w="0" w:type="auto"/>
            <w:hideMark/>
          </w:tcPr>
          <w:p w14:paraId="4D638E19"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7F4F3D4E"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1DEFCC94"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SMTA</w:t>
            </w:r>
          </w:p>
        </w:tc>
      </w:tr>
      <w:tr w:rsidR="007132A8" w:rsidRPr="007132A8" w14:paraId="6975F553" w14:textId="77777777" w:rsidTr="00AD4CBF">
        <w:trPr>
          <w:trHeight w:val="270"/>
        </w:trPr>
        <w:tc>
          <w:tcPr>
            <w:tcW w:w="0" w:type="auto"/>
            <w:hideMark/>
          </w:tcPr>
          <w:p w14:paraId="65276CE1"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case series</w:t>
            </w:r>
          </w:p>
        </w:tc>
        <w:tc>
          <w:tcPr>
            <w:tcW w:w="0" w:type="auto"/>
            <w:hideMark/>
          </w:tcPr>
          <w:p w14:paraId="3488EC0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Jungblut</w:t>
            </w:r>
          </w:p>
        </w:tc>
        <w:tc>
          <w:tcPr>
            <w:tcW w:w="0" w:type="auto"/>
            <w:hideMark/>
          </w:tcPr>
          <w:p w14:paraId="03D283EF"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4</w:t>
            </w:r>
          </w:p>
        </w:tc>
        <w:tc>
          <w:tcPr>
            <w:tcW w:w="0" w:type="auto"/>
            <w:hideMark/>
          </w:tcPr>
          <w:p w14:paraId="3E1C29B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Paving the Way for Speech: Voice-Training-Induced Plasticity in Chronic Aphasia and Apraxia of Speech—Three Single Cases</w:t>
            </w:r>
          </w:p>
        </w:tc>
        <w:tc>
          <w:tcPr>
            <w:tcW w:w="0" w:type="auto"/>
            <w:hideMark/>
          </w:tcPr>
          <w:p w14:paraId="597811D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3</w:t>
            </w:r>
          </w:p>
        </w:tc>
        <w:tc>
          <w:tcPr>
            <w:tcW w:w="0" w:type="auto"/>
            <w:hideMark/>
          </w:tcPr>
          <w:p w14:paraId="6E504056"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17C1130A"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65041A68"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SIPARI</w:t>
            </w:r>
          </w:p>
        </w:tc>
      </w:tr>
      <w:tr w:rsidR="007132A8" w:rsidRPr="007132A8" w14:paraId="5187F858" w14:textId="77777777" w:rsidTr="00AD4CBF">
        <w:trPr>
          <w:trHeight w:val="270"/>
        </w:trPr>
        <w:tc>
          <w:tcPr>
            <w:tcW w:w="0" w:type="auto"/>
            <w:hideMark/>
          </w:tcPr>
          <w:p w14:paraId="6D51606B"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case series</w:t>
            </w:r>
          </w:p>
        </w:tc>
        <w:tc>
          <w:tcPr>
            <w:tcW w:w="0" w:type="auto"/>
            <w:hideMark/>
          </w:tcPr>
          <w:p w14:paraId="65ECDEF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Naeser</w:t>
            </w:r>
          </w:p>
        </w:tc>
        <w:tc>
          <w:tcPr>
            <w:tcW w:w="0" w:type="auto"/>
            <w:hideMark/>
          </w:tcPr>
          <w:p w14:paraId="4B324108"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985</w:t>
            </w:r>
          </w:p>
        </w:tc>
        <w:tc>
          <w:tcPr>
            <w:tcW w:w="0" w:type="auto"/>
            <w:hideMark/>
          </w:tcPr>
          <w:p w14:paraId="61F5BC8D"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CT Scan Lesion Localization and Response to Melodic Intonation Therapy with Nonfluent Aphasia Cases</w:t>
            </w:r>
          </w:p>
        </w:tc>
        <w:tc>
          <w:tcPr>
            <w:tcW w:w="0" w:type="auto"/>
            <w:hideMark/>
          </w:tcPr>
          <w:p w14:paraId="2B4F5599"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8</w:t>
            </w:r>
          </w:p>
        </w:tc>
        <w:tc>
          <w:tcPr>
            <w:tcW w:w="0" w:type="auto"/>
            <w:hideMark/>
          </w:tcPr>
          <w:p w14:paraId="1D93A966"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44D6673A"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7042E63F"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IT</w:t>
            </w:r>
          </w:p>
        </w:tc>
      </w:tr>
      <w:tr w:rsidR="007132A8" w:rsidRPr="007132A8" w14:paraId="23C20637" w14:textId="77777777" w:rsidTr="00AD4CBF">
        <w:trPr>
          <w:trHeight w:val="270"/>
        </w:trPr>
        <w:tc>
          <w:tcPr>
            <w:tcW w:w="0" w:type="auto"/>
            <w:hideMark/>
          </w:tcPr>
          <w:p w14:paraId="684F32BD"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 xml:space="preserve">single case </w:t>
            </w:r>
          </w:p>
        </w:tc>
        <w:tc>
          <w:tcPr>
            <w:tcW w:w="0" w:type="auto"/>
            <w:hideMark/>
          </w:tcPr>
          <w:p w14:paraId="415A76A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Primassin</w:t>
            </w:r>
          </w:p>
        </w:tc>
        <w:tc>
          <w:tcPr>
            <w:tcW w:w="0" w:type="auto"/>
            <w:hideMark/>
          </w:tcPr>
          <w:p w14:paraId="468666B1"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4</w:t>
            </w:r>
          </w:p>
        </w:tc>
        <w:tc>
          <w:tcPr>
            <w:tcW w:w="0" w:type="auto"/>
            <w:hideMark/>
          </w:tcPr>
          <w:p w14:paraId="2D1E6A78"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elodische Intonationstherapie bei einer aphasischen Patientin in der (Post-) Akutphase</w:t>
            </w:r>
          </w:p>
        </w:tc>
        <w:tc>
          <w:tcPr>
            <w:tcW w:w="0" w:type="auto"/>
            <w:hideMark/>
          </w:tcPr>
          <w:p w14:paraId="02E75317"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7F6B567E"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53E2285F"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2633940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IT</w:t>
            </w:r>
          </w:p>
        </w:tc>
      </w:tr>
      <w:tr w:rsidR="007132A8" w:rsidRPr="007132A8" w14:paraId="1D6D84B0" w14:textId="77777777" w:rsidTr="00AD4CBF">
        <w:trPr>
          <w:trHeight w:val="270"/>
        </w:trPr>
        <w:tc>
          <w:tcPr>
            <w:tcW w:w="0" w:type="auto"/>
            <w:hideMark/>
          </w:tcPr>
          <w:p w14:paraId="65753EA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 xml:space="preserve">single case </w:t>
            </w:r>
          </w:p>
        </w:tc>
        <w:tc>
          <w:tcPr>
            <w:tcW w:w="0" w:type="auto"/>
            <w:hideMark/>
          </w:tcPr>
          <w:p w14:paraId="5DF0676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 xml:space="preserve">Slavin </w:t>
            </w:r>
          </w:p>
        </w:tc>
        <w:tc>
          <w:tcPr>
            <w:tcW w:w="0" w:type="auto"/>
            <w:hideMark/>
          </w:tcPr>
          <w:p w14:paraId="6ABAB34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8</w:t>
            </w:r>
          </w:p>
        </w:tc>
        <w:tc>
          <w:tcPr>
            <w:tcW w:w="0" w:type="auto"/>
            <w:hideMark/>
          </w:tcPr>
          <w:p w14:paraId="177B953D"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A Case Study Using a Multimodal Approach to Melodic Intonation Therapy</w:t>
            </w:r>
          </w:p>
        </w:tc>
        <w:tc>
          <w:tcPr>
            <w:tcW w:w="0" w:type="auto"/>
            <w:hideMark/>
          </w:tcPr>
          <w:p w14:paraId="7B1909B7"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0A96B967"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53536B1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423F9CC2"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SMTA</w:t>
            </w:r>
          </w:p>
        </w:tc>
      </w:tr>
      <w:tr w:rsidR="007132A8" w:rsidRPr="007132A8" w14:paraId="43FA5F0A" w14:textId="77777777" w:rsidTr="00AD4CBF">
        <w:trPr>
          <w:trHeight w:val="270"/>
        </w:trPr>
        <w:tc>
          <w:tcPr>
            <w:tcW w:w="0" w:type="auto"/>
            <w:hideMark/>
          </w:tcPr>
          <w:p w14:paraId="0D880EFC"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controlled before and after study</w:t>
            </w:r>
          </w:p>
        </w:tc>
        <w:tc>
          <w:tcPr>
            <w:tcW w:w="0" w:type="auto"/>
            <w:hideMark/>
          </w:tcPr>
          <w:p w14:paraId="37B3921E"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Stahl</w:t>
            </w:r>
          </w:p>
        </w:tc>
        <w:tc>
          <w:tcPr>
            <w:tcW w:w="0" w:type="auto"/>
            <w:hideMark/>
          </w:tcPr>
          <w:p w14:paraId="7EF9680E"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3</w:t>
            </w:r>
          </w:p>
        </w:tc>
        <w:tc>
          <w:tcPr>
            <w:tcW w:w="0" w:type="auto"/>
            <w:hideMark/>
          </w:tcPr>
          <w:p w14:paraId="4119D526"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How to engage the right brain hemisphere in aphasics without even singing: evidence for two paths of speech recovery</w:t>
            </w:r>
          </w:p>
        </w:tc>
        <w:tc>
          <w:tcPr>
            <w:tcW w:w="0" w:type="auto"/>
            <w:hideMark/>
          </w:tcPr>
          <w:p w14:paraId="1712FA9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5</w:t>
            </w:r>
          </w:p>
        </w:tc>
        <w:tc>
          <w:tcPr>
            <w:tcW w:w="0" w:type="auto"/>
            <w:hideMark/>
          </w:tcPr>
          <w:p w14:paraId="4E23EF8F"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53AA1B16"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3FDE088A"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singing therapy</w:t>
            </w:r>
          </w:p>
        </w:tc>
      </w:tr>
      <w:tr w:rsidR="007132A8" w:rsidRPr="007132A8" w14:paraId="206015F9" w14:textId="77777777" w:rsidTr="00AD4CBF">
        <w:trPr>
          <w:trHeight w:val="270"/>
        </w:trPr>
        <w:tc>
          <w:tcPr>
            <w:tcW w:w="0" w:type="auto"/>
            <w:hideMark/>
          </w:tcPr>
          <w:p w14:paraId="771CD25A"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single case</w:t>
            </w:r>
          </w:p>
        </w:tc>
        <w:tc>
          <w:tcPr>
            <w:tcW w:w="0" w:type="auto"/>
            <w:hideMark/>
          </w:tcPr>
          <w:p w14:paraId="27BED117"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Tabei</w:t>
            </w:r>
          </w:p>
        </w:tc>
        <w:tc>
          <w:tcPr>
            <w:tcW w:w="0" w:type="auto"/>
            <w:hideMark/>
          </w:tcPr>
          <w:p w14:paraId="5E6825B6"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6</w:t>
            </w:r>
          </w:p>
        </w:tc>
        <w:tc>
          <w:tcPr>
            <w:tcW w:w="0" w:type="auto"/>
            <w:hideMark/>
          </w:tcPr>
          <w:p w14:paraId="5C7BA676"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Improved Neural Processing Efficiency in a Chronic Aphasia Patient Following Melodic Intonation Therapy: A Neuropsychological and Functional MRI Study</w:t>
            </w:r>
          </w:p>
        </w:tc>
        <w:tc>
          <w:tcPr>
            <w:tcW w:w="0" w:type="auto"/>
            <w:hideMark/>
          </w:tcPr>
          <w:p w14:paraId="0EADD390"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3D99F4DC"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56536294"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57F9AC9E"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IT</w:t>
            </w:r>
          </w:p>
        </w:tc>
      </w:tr>
      <w:tr w:rsidR="007132A8" w:rsidRPr="007132A8" w14:paraId="3ABD5621" w14:textId="77777777" w:rsidTr="00AD4CBF">
        <w:trPr>
          <w:trHeight w:val="270"/>
        </w:trPr>
        <w:tc>
          <w:tcPr>
            <w:tcW w:w="0" w:type="auto"/>
            <w:hideMark/>
          </w:tcPr>
          <w:p w14:paraId="2137AC81"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 xml:space="preserve">single case </w:t>
            </w:r>
          </w:p>
        </w:tc>
        <w:tc>
          <w:tcPr>
            <w:tcW w:w="0" w:type="auto"/>
            <w:hideMark/>
          </w:tcPr>
          <w:p w14:paraId="6FE1896E"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van de Sandt-Koenderman</w:t>
            </w:r>
          </w:p>
        </w:tc>
        <w:tc>
          <w:tcPr>
            <w:tcW w:w="0" w:type="auto"/>
            <w:hideMark/>
          </w:tcPr>
          <w:p w14:paraId="3A62467C"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0</w:t>
            </w:r>
          </w:p>
        </w:tc>
        <w:tc>
          <w:tcPr>
            <w:tcW w:w="0" w:type="auto"/>
            <w:hideMark/>
          </w:tcPr>
          <w:p w14:paraId="6736D0E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A Case Study of Melodic Intonation Therapy (MIT) in the Subacute Stage of Aphasia: Early Re-re activation of Left Hemisphere Structures</w:t>
            </w:r>
          </w:p>
        </w:tc>
        <w:tc>
          <w:tcPr>
            <w:tcW w:w="0" w:type="auto"/>
            <w:hideMark/>
          </w:tcPr>
          <w:p w14:paraId="3CF8D6D4"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31566399"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5A37C397"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28575DFC"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IT</w:t>
            </w:r>
          </w:p>
        </w:tc>
      </w:tr>
      <w:tr w:rsidR="007132A8" w:rsidRPr="007132A8" w14:paraId="2AE1180E" w14:textId="77777777" w:rsidTr="00AD4CBF">
        <w:trPr>
          <w:trHeight w:val="270"/>
        </w:trPr>
        <w:tc>
          <w:tcPr>
            <w:tcW w:w="0" w:type="auto"/>
            <w:hideMark/>
          </w:tcPr>
          <w:p w14:paraId="0C9DF1B4"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 xml:space="preserve">uncontrolled before and after study </w:t>
            </w:r>
          </w:p>
        </w:tc>
        <w:tc>
          <w:tcPr>
            <w:tcW w:w="0" w:type="auto"/>
            <w:hideMark/>
          </w:tcPr>
          <w:p w14:paraId="224E455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van de Sandt-Koenderman</w:t>
            </w:r>
          </w:p>
        </w:tc>
        <w:tc>
          <w:tcPr>
            <w:tcW w:w="0" w:type="auto"/>
            <w:hideMark/>
          </w:tcPr>
          <w:p w14:paraId="2FC69789"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8</w:t>
            </w:r>
          </w:p>
        </w:tc>
        <w:tc>
          <w:tcPr>
            <w:tcW w:w="0" w:type="auto"/>
            <w:hideMark/>
          </w:tcPr>
          <w:p w14:paraId="70B02B7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Language lateralisation after Melodic Intonation Therapy: an fMRI study in subacute and chronic aphasia</w:t>
            </w:r>
          </w:p>
        </w:tc>
        <w:tc>
          <w:tcPr>
            <w:tcW w:w="0" w:type="auto"/>
            <w:hideMark/>
          </w:tcPr>
          <w:p w14:paraId="317FBBF6"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9</w:t>
            </w:r>
          </w:p>
        </w:tc>
        <w:tc>
          <w:tcPr>
            <w:tcW w:w="0" w:type="auto"/>
            <w:hideMark/>
          </w:tcPr>
          <w:p w14:paraId="0C5A967A"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0A4B6C16"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0A7E5074"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IT</w:t>
            </w:r>
          </w:p>
        </w:tc>
      </w:tr>
      <w:tr w:rsidR="007132A8" w:rsidRPr="007132A8" w14:paraId="7445F0C6" w14:textId="77777777" w:rsidTr="00AD4CBF">
        <w:trPr>
          <w:trHeight w:val="270"/>
        </w:trPr>
        <w:tc>
          <w:tcPr>
            <w:tcW w:w="0" w:type="auto"/>
            <w:hideMark/>
          </w:tcPr>
          <w:p w14:paraId="1864A77B"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case series</w:t>
            </w:r>
          </w:p>
        </w:tc>
        <w:tc>
          <w:tcPr>
            <w:tcW w:w="0" w:type="auto"/>
            <w:hideMark/>
          </w:tcPr>
          <w:p w14:paraId="6879DDB7"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van der Meulen</w:t>
            </w:r>
          </w:p>
        </w:tc>
        <w:tc>
          <w:tcPr>
            <w:tcW w:w="0" w:type="auto"/>
            <w:hideMark/>
          </w:tcPr>
          <w:p w14:paraId="263BB2FD"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2</w:t>
            </w:r>
          </w:p>
        </w:tc>
        <w:tc>
          <w:tcPr>
            <w:tcW w:w="0" w:type="auto"/>
            <w:hideMark/>
          </w:tcPr>
          <w:p w14:paraId="5B4E50E7"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elodic Intonation Therapy: Present Controversies and Future Opportunities</w:t>
            </w:r>
          </w:p>
        </w:tc>
        <w:tc>
          <w:tcPr>
            <w:tcW w:w="0" w:type="auto"/>
            <w:hideMark/>
          </w:tcPr>
          <w:p w14:paraId="66828236"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w:t>
            </w:r>
          </w:p>
        </w:tc>
        <w:tc>
          <w:tcPr>
            <w:tcW w:w="0" w:type="auto"/>
            <w:hideMark/>
          </w:tcPr>
          <w:p w14:paraId="37CA38B8"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63EEC248"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59A04362"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IT</w:t>
            </w:r>
          </w:p>
        </w:tc>
      </w:tr>
      <w:tr w:rsidR="007132A8" w:rsidRPr="007132A8" w14:paraId="1D47237E" w14:textId="77777777" w:rsidTr="00AD4CBF">
        <w:trPr>
          <w:trHeight w:val="270"/>
        </w:trPr>
        <w:tc>
          <w:tcPr>
            <w:tcW w:w="0" w:type="auto"/>
            <w:hideMark/>
          </w:tcPr>
          <w:p w14:paraId="3A32C488"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RCT</w:t>
            </w:r>
          </w:p>
        </w:tc>
        <w:tc>
          <w:tcPr>
            <w:tcW w:w="0" w:type="auto"/>
            <w:hideMark/>
          </w:tcPr>
          <w:p w14:paraId="48AA5EC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van der Meulen</w:t>
            </w:r>
          </w:p>
        </w:tc>
        <w:tc>
          <w:tcPr>
            <w:tcW w:w="0" w:type="auto"/>
            <w:hideMark/>
          </w:tcPr>
          <w:p w14:paraId="4B02320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4</w:t>
            </w:r>
          </w:p>
        </w:tc>
        <w:tc>
          <w:tcPr>
            <w:tcW w:w="0" w:type="auto"/>
            <w:hideMark/>
          </w:tcPr>
          <w:p w14:paraId="2E45686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The Efficacy and Timing of Melodic Intonation Therapy in Subacute Aphasia</w:t>
            </w:r>
          </w:p>
        </w:tc>
        <w:tc>
          <w:tcPr>
            <w:tcW w:w="0" w:type="auto"/>
            <w:hideMark/>
          </w:tcPr>
          <w:p w14:paraId="37C2B339"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3</w:t>
            </w:r>
          </w:p>
        </w:tc>
        <w:tc>
          <w:tcPr>
            <w:tcW w:w="0" w:type="auto"/>
            <w:hideMark/>
          </w:tcPr>
          <w:p w14:paraId="436264F4"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5</w:t>
            </w:r>
          </w:p>
        </w:tc>
        <w:tc>
          <w:tcPr>
            <w:tcW w:w="0" w:type="auto"/>
            <w:hideMark/>
          </w:tcPr>
          <w:p w14:paraId="30C7B6EA"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0</w:t>
            </w:r>
          </w:p>
        </w:tc>
        <w:tc>
          <w:tcPr>
            <w:tcW w:w="0" w:type="auto"/>
            <w:hideMark/>
          </w:tcPr>
          <w:p w14:paraId="78C0F36A"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IT</w:t>
            </w:r>
          </w:p>
        </w:tc>
      </w:tr>
      <w:tr w:rsidR="007132A8" w:rsidRPr="007132A8" w14:paraId="33B07716" w14:textId="77777777" w:rsidTr="00AD4CBF">
        <w:trPr>
          <w:trHeight w:val="270"/>
        </w:trPr>
        <w:tc>
          <w:tcPr>
            <w:tcW w:w="0" w:type="auto"/>
            <w:hideMark/>
          </w:tcPr>
          <w:p w14:paraId="4D296786"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RCT</w:t>
            </w:r>
          </w:p>
        </w:tc>
        <w:tc>
          <w:tcPr>
            <w:tcW w:w="0" w:type="auto"/>
            <w:hideMark/>
          </w:tcPr>
          <w:p w14:paraId="487555D9"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van der Meulen</w:t>
            </w:r>
          </w:p>
        </w:tc>
        <w:tc>
          <w:tcPr>
            <w:tcW w:w="0" w:type="auto"/>
            <w:hideMark/>
          </w:tcPr>
          <w:p w14:paraId="586B3B5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6</w:t>
            </w:r>
          </w:p>
        </w:tc>
        <w:tc>
          <w:tcPr>
            <w:tcW w:w="0" w:type="auto"/>
            <w:hideMark/>
          </w:tcPr>
          <w:p w14:paraId="24CFC2A9"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elodic Intonation Therapy in Chronic Aphasia: Evidence from a Pilot Randomized Controlled Trial</w:t>
            </w:r>
          </w:p>
        </w:tc>
        <w:tc>
          <w:tcPr>
            <w:tcW w:w="0" w:type="auto"/>
            <w:hideMark/>
          </w:tcPr>
          <w:p w14:paraId="516B894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6</w:t>
            </w:r>
          </w:p>
        </w:tc>
        <w:tc>
          <w:tcPr>
            <w:tcW w:w="0" w:type="auto"/>
            <w:hideMark/>
          </w:tcPr>
          <w:p w14:paraId="257DAE3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7</w:t>
            </w:r>
          </w:p>
        </w:tc>
        <w:tc>
          <w:tcPr>
            <w:tcW w:w="0" w:type="auto"/>
            <w:hideMark/>
          </w:tcPr>
          <w:p w14:paraId="6190B2B7"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0</w:t>
            </w:r>
          </w:p>
        </w:tc>
        <w:tc>
          <w:tcPr>
            <w:tcW w:w="0" w:type="auto"/>
            <w:hideMark/>
          </w:tcPr>
          <w:p w14:paraId="07250EAB"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IT</w:t>
            </w:r>
          </w:p>
        </w:tc>
      </w:tr>
      <w:tr w:rsidR="007132A8" w:rsidRPr="007132A8" w14:paraId="2DD381F5" w14:textId="77777777" w:rsidTr="00AD4CBF">
        <w:trPr>
          <w:trHeight w:val="270"/>
        </w:trPr>
        <w:tc>
          <w:tcPr>
            <w:tcW w:w="0" w:type="auto"/>
            <w:hideMark/>
          </w:tcPr>
          <w:p w14:paraId="13D54CFA"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single case</w:t>
            </w:r>
          </w:p>
        </w:tc>
        <w:tc>
          <w:tcPr>
            <w:tcW w:w="0" w:type="auto"/>
            <w:hideMark/>
          </w:tcPr>
          <w:p w14:paraId="78F6DF52"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ilson</w:t>
            </w:r>
          </w:p>
        </w:tc>
        <w:tc>
          <w:tcPr>
            <w:tcW w:w="0" w:type="auto"/>
            <w:hideMark/>
          </w:tcPr>
          <w:p w14:paraId="31E23816"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06</w:t>
            </w:r>
          </w:p>
        </w:tc>
        <w:tc>
          <w:tcPr>
            <w:tcW w:w="0" w:type="auto"/>
            <w:hideMark/>
          </w:tcPr>
          <w:p w14:paraId="4E8E8207"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Preserved singing in aphasia: a case study of the eﬃcacy of the Melodic Intonation Therapy</w:t>
            </w:r>
          </w:p>
        </w:tc>
        <w:tc>
          <w:tcPr>
            <w:tcW w:w="0" w:type="auto"/>
            <w:hideMark/>
          </w:tcPr>
          <w:p w14:paraId="4C1F1ECF"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60EDC3FD"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1C84A41E"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2798D942"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palliative MIT (pMIT)</w:t>
            </w:r>
          </w:p>
        </w:tc>
      </w:tr>
      <w:tr w:rsidR="007132A8" w:rsidRPr="007132A8" w14:paraId="2B671480" w14:textId="77777777" w:rsidTr="00AD4CBF">
        <w:trPr>
          <w:trHeight w:val="300"/>
        </w:trPr>
        <w:tc>
          <w:tcPr>
            <w:tcW w:w="0" w:type="auto"/>
            <w:hideMark/>
          </w:tcPr>
          <w:p w14:paraId="262D6AB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case series</w:t>
            </w:r>
          </w:p>
        </w:tc>
        <w:tc>
          <w:tcPr>
            <w:tcW w:w="0" w:type="auto"/>
            <w:hideMark/>
          </w:tcPr>
          <w:p w14:paraId="37630E9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Zumbansen</w:t>
            </w:r>
          </w:p>
        </w:tc>
        <w:tc>
          <w:tcPr>
            <w:tcW w:w="0" w:type="auto"/>
            <w:hideMark/>
          </w:tcPr>
          <w:p w14:paraId="6E32E40F"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2014</w:t>
            </w:r>
          </w:p>
        </w:tc>
        <w:tc>
          <w:tcPr>
            <w:tcW w:w="0" w:type="auto"/>
            <w:hideMark/>
          </w:tcPr>
          <w:p w14:paraId="3163F84E"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The Combination of Rhythm and Pitch Can Account for the Beneficial Effect of Melodic Intonation Therapy on Connected Speech Improvements in Broca’s Aphasia</w:t>
            </w:r>
          </w:p>
        </w:tc>
        <w:tc>
          <w:tcPr>
            <w:tcW w:w="0" w:type="auto"/>
            <w:hideMark/>
          </w:tcPr>
          <w:p w14:paraId="63398EB1"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3</w:t>
            </w:r>
          </w:p>
        </w:tc>
        <w:tc>
          <w:tcPr>
            <w:tcW w:w="0" w:type="auto"/>
            <w:hideMark/>
          </w:tcPr>
          <w:p w14:paraId="32240BA5"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w:t>
            </w:r>
          </w:p>
        </w:tc>
        <w:tc>
          <w:tcPr>
            <w:tcW w:w="0" w:type="auto"/>
            <w:hideMark/>
          </w:tcPr>
          <w:p w14:paraId="2BDF8FA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1</w:t>
            </w:r>
          </w:p>
        </w:tc>
        <w:tc>
          <w:tcPr>
            <w:tcW w:w="0" w:type="auto"/>
            <w:hideMark/>
          </w:tcPr>
          <w:p w14:paraId="3A9619C3" w14:textId="77777777" w:rsidR="007132A8" w:rsidRPr="007132A8" w:rsidRDefault="007132A8" w:rsidP="007132A8">
            <w:pPr>
              <w:spacing w:after="0"/>
              <w:rPr>
                <w:rFonts w:ascii="Calibri" w:hAnsi="Calibri" w:cs="Calibri"/>
                <w:szCs w:val="20"/>
                <w:lang w:val="de-AT" w:eastAsia="de-AT"/>
              </w:rPr>
            </w:pPr>
            <w:r w:rsidRPr="007132A8">
              <w:rPr>
                <w:rFonts w:ascii="Calibri" w:hAnsi="Calibri" w:cs="Calibri"/>
                <w:szCs w:val="20"/>
                <w:lang w:val="de-AT" w:eastAsia="de-AT"/>
              </w:rPr>
              <w:t>MIT</w:t>
            </w:r>
          </w:p>
        </w:tc>
      </w:tr>
    </w:tbl>
    <w:p w14:paraId="1009742D" w14:textId="77777777" w:rsidR="009A6138" w:rsidRPr="009A6138" w:rsidRDefault="009A6138" w:rsidP="009A6138"/>
    <w:p w14:paraId="151ECB8B" w14:textId="3831C8C6" w:rsidR="00445E86" w:rsidRPr="00445E86" w:rsidRDefault="00445E86" w:rsidP="00445E86">
      <w:pPr>
        <w:pStyle w:val="Heading3"/>
      </w:pPr>
      <w:r>
        <w:t>Excluded studies</w:t>
      </w:r>
    </w:p>
    <w:p w14:paraId="47AD7450" w14:textId="2EEFA88B" w:rsidR="006260DC" w:rsidRDefault="006260DC" w:rsidP="006260DC">
      <w:pPr>
        <w:pStyle w:val="Caption"/>
        <w:keepNext/>
      </w:pPr>
      <w:r>
        <w:t xml:space="preserve">Table </w:t>
      </w:r>
      <w:r>
        <w:fldChar w:fldCharType="begin"/>
      </w:r>
      <w:r>
        <w:instrText xml:space="preserve"> SEQ Table \* ARABIC </w:instrText>
      </w:r>
      <w:r>
        <w:fldChar w:fldCharType="separate"/>
      </w:r>
      <w:r w:rsidR="00445E86">
        <w:rPr>
          <w:noProof/>
        </w:rPr>
        <w:t>1</w:t>
      </w:r>
      <w:r>
        <w:fldChar w:fldCharType="end"/>
      </w:r>
      <w:r>
        <w:t>: List of</w:t>
      </w:r>
      <w:r w:rsidRPr="006260DC">
        <w:t xml:space="preserve"> </w:t>
      </w:r>
      <w:r>
        <w:t xml:space="preserve">initially included, later </w:t>
      </w:r>
      <w:r w:rsidRPr="00835CE9">
        <w:t>excluded</w:t>
      </w:r>
      <w:r>
        <w:t xml:space="preserve"> s</w:t>
      </w:r>
      <w:r w:rsidRPr="00835CE9">
        <w:t>tudies</w:t>
      </w:r>
      <w:r>
        <w:t>.</w:t>
      </w:r>
    </w:p>
    <w:tbl>
      <w:tblPr>
        <w:tblStyle w:val="TableGrid"/>
        <w:tblW w:w="14927" w:type="dxa"/>
        <w:tblLook w:val="04A0" w:firstRow="1" w:lastRow="0" w:firstColumn="1" w:lastColumn="0" w:noHBand="0" w:noVBand="1"/>
      </w:tblPr>
      <w:tblGrid>
        <w:gridCol w:w="1318"/>
        <w:gridCol w:w="1461"/>
        <w:gridCol w:w="659"/>
        <w:gridCol w:w="2493"/>
        <w:gridCol w:w="1255"/>
        <w:gridCol w:w="1079"/>
        <w:gridCol w:w="1139"/>
        <w:gridCol w:w="1080"/>
        <w:gridCol w:w="1719"/>
        <w:gridCol w:w="1587"/>
        <w:gridCol w:w="1137"/>
      </w:tblGrid>
      <w:tr w:rsidR="00714E26" w:rsidRPr="00714E26" w14:paraId="124D55AC" w14:textId="77777777" w:rsidTr="006260DC">
        <w:trPr>
          <w:trHeight w:val="300"/>
        </w:trPr>
        <w:tc>
          <w:tcPr>
            <w:tcW w:w="0" w:type="auto"/>
            <w:gridSpan w:val="4"/>
            <w:hideMark/>
          </w:tcPr>
          <w:p w14:paraId="666B2852" w14:textId="77777777" w:rsidR="00714E26" w:rsidRPr="00714E26" w:rsidRDefault="00714E26" w:rsidP="00714E26">
            <w:pPr>
              <w:spacing w:line="259" w:lineRule="auto"/>
              <w:rPr>
                <w:b/>
                <w:bCs/>
                <w:lang w:val="de-AT"/>
              </w:rPr>
            </w:pPr>
            <w:r w:rsidRPr="00714E26">
              <w:rPr>
                <w:b/>
                <w:bCs/>
                <w:lang w:val="de-AT"/>
              </w:rPr>
              <w:t>Study</w:t>
            </w:r>
          </w:p>
        </w:tc>
        <w:tc>
          <w:tcPr>
            <w:tcW w:w="0" w:type="auto"/>
            <w:gridSpan w:val="7"/>
            <w:hideMark/>
          </w:tcPr>
          <w:p w14:paraId="37F6CE19" w14:textId="77777777" w:rsidR="00714E26" w:rsidRPr="00714E26" w:rsidRDefault="00714E26" w:rsidP="00714E26">
            <w:pPr>
              <w:spacing w:line="259" w:lineRule="auto"/>
              <w:rPr>
                <w:b/>
                <w:bCs/>
                <w:lang w:val="de-AT"/>
              </w:rPr>
            </w:pPr>
            <w:r w:rsidRPr="00714E26">
              <w:rPr>
                <w:b/>
                <w:bCs/>
                <w:lang w:val="de-AT"/>
              </w:rPr>
              <w:t>Reason for exclusion</w:t>
            </w:r>
          </w:p>
        </w:tc>
      </w:tr>
      <w:tr w:rsidR="00714E26" w:rsidRPr="00714E26" w14:paraId="1FFA7E57" w14:textId="77777777" w:rsidTr="006260DC">
        <w:trPr>
          <w:trHeight w:val="300"/>
        </w:trPr>
        <w:tc>
          <w:tcPr>
            <w:tcW w:w="0" w:type="auto"/>
            <w:hideMark/>
          </w:tcPr>
          <w:p w14:paraId="3BDC70FD" w14:textId="77777777" w:rsidR="00714E26" w:rsidRPr="00714E26" w:rsidRDefault="00714E26" w:rsidP="00714E26">
            <w:pPr>
              <w:spacing w:line="259" w:lineRule="auto"/>
              <w:rPr>
                <w:b/>
                <w:bCs/>
                <w:lang w:val="de-AT"/>
              </w:rPr>
            </w:pPr>
            <w:r w:rsidRPr="00714E26">
              <w:rPr>
                <w:b/>
                <w:bCs/>
                <w:lang w:val="de-AT"/>
              </w:rPr>
              <w:t>Type</w:t>
            </w:r>
          </w:p>
        </w:tc>
        <w:tc>
          <w:tcPr>
            <w:tcW w:w="0" w:type="auto"/>
            <w:hideMark/>
          </w:tcPr>
          <w:p w14:paraId="12E77B05" w14:textId="77777777" w:rsidR="00714E26" w:rsidRPr="00714E26" w:rsidRDefault="00714E26" w:rsidP="00714E26">
            <w:pPr>
              <w:spacing w:line="259" w:lineRule="auto"/>
              <w:rPr>
                <w:b/>
                <w:bCs/>
                <w:lang w:val="de-AT"/>
              </w:rPr>
            </w:pPr>
            <w:r w:rsidRPr="00714E26">
              <w:rPr>
                <w:b/>
                <w:bCs/>
                <w:lang w:val="de-AT"/>
              </w:rPr>
              <w:t>First author</w:t>
            </w:r>
          </w:p>
        </w:tc>
        <w:tc>
          <w:tcPr>
            <w:tcW w:w="0" w:type="auto"/>
            <w:hideMark/>
          </w:tcPr>
          <w:p w14:paraId="556731E0" w14:textId="77777777" w:rsidR="00714E26" w:rsidRPr="00714E26" w:rsidRDefault="00714E26" w:rsidP="00714E26">
            <w:pPr>
              <w:spacing w:line="259" w:lineRule="auto"/>
              <w:rPr>
                <w:b/>
                <w:bCs/>
                <w:lang w:val="de-AT"/>
              </w:rPr>
            </w:pPr>
            <w:r w:rsidRPr="00714E26">
              <w:rPr>
                <w:b/>
                <w:bCs/>
                <w:lang w:val="de-AT"/>
              </w:rPr>
              <w:t>Year</w:t>
            </w:r>
          </w:p>
        </w:tc>
        <w:tc>
          <w:tcPr>
            <w:tcW w:w="0" w:type="auto"/>
            <w:hideMark/>
          </w:tcPr>
          <w:p w14:paraId="72F14E04" w14:textId="77777777" w:rsidR="00714E26" w:rsidRPr="00714E26" w:rsidRDefault="00714E26" w:rsidP="00714E26">
            <w:pPr>
              <w:spacing w:line="259" w:lineRule="auto"/>
              <w:rPr>
                <w:b/>
                <w:bCs/>
                <w:lang w:val="de-AT"/>
              </w:rPr>
            </w:pPr>
            <w:r w:rsidRPr="00714E26">
              <w:rPr>
                <w:b/>
                <w:bCs/>
                <w:lang w:val="de-AT"/>
              </w:rPr>
              <w:t>Title</w:t>
            </w:r>
          </w:p>
        </w:tc>
        <w:tc>
          <w:tcPr>
            <w:tcW w:w="0" w:type="auto"/>
            <w:hideMark/>
          </w:tcPr>
          <w:p w14:paraId="2E4AE205" w14:textId="77777777" w:rsidR="00714E26" w:rsidRPr="00714E26" w:rsidRDefault="00714E26" w:rsidP="00714E26">
            <w:pPr>
              <w:spacing w:line="259" w:lineRule="auto"/>
              <w:rPr>
                <w:b/>
                <w:bCs/>
                <w:lang w:val="de-AT"/>
              </w:rPr>
            </w:pPr>
            <w:r w:rsidRPr="00714E26">
              <w:rPr>
                <w:b/>
                <w:bCs/>
                <w:lang w:val="de-AT"/>
              </w:rPr>
              <w:t>Substantial variation from original MIT protocol</w:t>
            </w:r>
          </w:p>
        </w:tc>
        <w:tc>
          <w:tcPr>
            <w:tcW w:w="0" w:type="auto"/>
            <w:hideMark/>
          </w:tcPr>
          <w:p w14:paraId="09CDA952" w14:textId="77777777" w:rsidR="00714E26" w:rsidRPr="00714E26" w:rsidRDefault="00714E26" w:rsidP="00714E26">
            <w:pPr>
              <w:spacing w:line="259" w:lineRule="auto"/>
              <w:rPr>
                <w:b/>
                <w:bCs/>
                <w:lang w:val="de-AT"/>
              </w:rPr>
            </w:pPr>
            <w:r w:rsidRPr="00714E26">
              <w:rPr>
                <w:b/>
                <w:bCs/>
                <w:lang w:val="de-AT"/>
              </w:rPr>
              <w:t>Non-validated tests</w:t>
            </w:r>
          </w:p>
        </w:tc>
        <w:tc>
          <w:tcPr>
            <w:tcW w:w="0" w:type="auto"/>
            <w:hideMark/>
          </w:tcPr>
          <w:p w14:paraId="31E5578D" w14:textId="77777777" w:rsidR="00714E26" w:rsidRPr="00714E26" w:rsidRDefault="00714E26" w:rsidP="00714E26">
            <w:pPr>
              <w:spacing w:line="259" w:lineRule="auto"/>
              <w:rPr>
                <w:b/>
                <w:bCs/>
                <w:lang w:val="de-AT"/>
              </w:rPr>
            </w:pPr>
            <w:r w:rsidRPr="00714E26">
              <w:rPr>
                <w:b/>
                <w:bCs/>
                <w:lang w:val="de-AT"/>
              </w:rPr>
              <w:t>No contrast of trained vs untrained items</w:t>
            </w:r>
          </w:p>
        </w:tc>
        <w:tc>
          <w:tcPr>
            <w:tcW w:w="0" w:type="auto"/>
            <w:hideMark/>
          </w:tcPr>
          <w:p w14:paraId="465C8EDE" w14:textId="77777777" w:rsidR="00714E26" w:rsidRPr="00714E26" w:rsidRDefault="00714E26" w:rsidP="00714E26">
            <w:pPr>
              <w:spacing w:line="259" w:lineRule="auto"/>
              <w:rPr>
                <w:b/>
                <w:bCs/>
                <w:lang w:val="de-AT"/>
              </w:rPr>
            </w:pPr>
            <w:r w:rsidRPr="00714E26">
              <w:rPr>
                <w:b/>
                <w:bCs/>
                <w:lang w:val="de-AT"/>
              </w:rPr>
              <w:t>No pre&amp;post data</w:t>
            </w:r>
          </w:p>
        </w:tc>
        <w:tc>
          <w:tcPr>
            <w:tcW w:w="0" w:type="auto"/>
            <w:hideMark/>
          </w:tcPr>
          <w:p w14:paraId="67E1C1E6" w14:textId="77777777" w:rsidR="00714E26" w:rsidRPr="00714E26" w:rsidRDefault="00714E26" w:rsidP="00714E26">
            <w:pPr>
              <w:spacing w:line="259" w:lineRule="auto"/>
              <w:rPr>
                <w:b/>
                <w:bCs/>
                <w:lang w:val="de-AT"/>
              </w:rPr>
            </w:pPr>
            <w:r w:rsidRPr="00714E26">
              <w:rPr>
                <w:b/>
                <w:bCs/>
                <w:lang w:val="de-AT"/>
              </w:rPr>
              <w:t>Other essential data not reported (&amp;unretrievable after contacting authors)</w:t>
            </w:r>
          </w:p>
        </w:tc>
        <w:tc>
          <w:tcPr>
            <w:tcW w:w="0" w:type="auto"/>
            <w:hideMark/>
          </w:tcPr>
          <w:p w14:paraId="5AD879EE" w14:textId="77777777" w:rsidR="00714E26" w:rsidRPr="00714E26" w:rsidRDefault="00714E26" w:rsidP="00714E26">
            <w:pPr>
              <w:spacing w:line="259" w:lineRule="auto"/>
              <w:rPr>
                <w:b/>
                <w:bCs/>
                <w:lang w:val="de-AT"/>
              </w:rPr>
            </w:pPr>
            <w:r w:rsidRPr="00714E26">
              <w:rPr>
                <w:b/>
                <w:bCs/>
                <w:lang w:val="de-AT"/>
              </w:rPr>
              <w:t>Untrustworthy source, e.g. non-peer-reviewed journal</w:t>
            </w:r>
          </w:p>
        </w:tc>
        <w:tc>
          <w:tcPr>
            <w:tcW w:w="0" w:type="auto"/>
            <w:hideMark/>
          </w:tcPr>
          <w:p w14:paraId="3DCA9673" w14:textId="77777777" w:rsidR="00714E26" w:rsidRPr="00714E26" w:rsidRDefault="00714E26" w:rsidP="00714E26">
            <w:pPr>
              <w:spacing w:line="259" w:lineRule="auto"/>
              <w:rPr>
                <w:b/>
                <w:bCs/>
                <w:lang w:val="de-AT"/>
              </w:rPr>
            </w:pPr>
            <w:r w:rsidRPr="00714E26">
              <w:rPr>
                <w:b/>
                <w:bCs/>
                <w:lang w:val="de-AT"/>
              </w:rPr>
              <w:t>Patient(s) 17 or younger</w:t>
            </w:r>
          </w:p>
        </w:tc>
      </w:tr>
      <w:tr w:rsidR="00714E26" w:rsidRPr="00714E26" w14:paraId="48777C10" w14:textId="77777777" w:rsidTr="006260DC">
        <w:trPr>
          <w:trHeight w:val="300"/>
        </w:trPr>
        <w:tc>
          <w:tcPr>
            <w:tcW w:w="0" w:type="auto"/>
            <w:hideMark/>
          </w:tcPr>
          <w:p w14:paraId="67CD8ACC" w14:textId="77777777" w:rsidR="00714E26" w:rsidRPr="00714E26" w:rsidRDefault="00714E26" w:rsidP="00714E26">
            <w:pPr>
              <w:spacing w:line="259" w:lineRule="auto"/>
              <w:rPr>
                <w:lang w:val="de-AT"/>
              </w:rPr>
            </w:pPr>
            <w:r w:rsidRPr="00714E26">
              <w:rPr>
                <w:lang w:val="de-AT"/>
              </w:rPr>
              <w:t>case series</w:t>
            </w:r>
          </w:p>
        </w:tc>
        <w:tc>
          <w:tcPr>
            <w:tcW w:w="0" w:type="auto"/>
            <w:hideMark/>
          </w:tcPr>
          <w:p w14:paraId="5352A0FB" w14:textId="77777777" w:rsidR="00714E26" w:rsidRPr="00714E26" w:rsidRDefault="00714E26" w:rsidP="00714E26">
            <w:pPr>
              <w:spacing w:line="259" w:lineRule="auto"/>
              <w:rPr>
                <w:lang w:val="de-AT"/>
              </w:rPr>
            </w:pPr>
            <w:r w:rsidRPr="00714E26">
              <w:rPr>
                <w:lang w:val="de-AT"/>
              </w:rPr>
              <w:t>Al-Janabi</w:t>
            </w:r>
          </w:p>
        </w:tc>
        <w:tc>
          <w:tcPr>
            <w:tcW w:w="0" w:type="auto"/>
            <w:hideMark/>
          </w:tcPr>
          <w:p w14:paraId="23F6941A" w14:textId="77777777" w:rsidR="00714E26" w:rsidRPr="00714E26" w:rsidRDefault="00714E26" w:rsidP="00714E26">
            <w:pPr>
              <w:spacing w:line="259" w:lineRule="auto"/>
              <w:rPr>
                <w:lang w:val="de-AT"/>
              </w:rPr>
            </w:pPr>
            <w:r w:rsidRPr="00714E26">
              <w:rPr>
                <w:lang w:val="de-AT"/>
              </w:rPr>
              <w:t>2014</w:t>
            </w:r>
          </w:p>
        </w:tc>
        <w:tc>
          <w:tcPr>
            <w:tcW w:w="0" w:type="auto"/>
            <w:hideMark/>
          </w:tcPr>
          <w:p w14:paraId="459C77E5" w14:textId="77777777" w:rsidR="00714E26" w:rsidRPr="00714E26" w:rsidRDefault="00714E26" w:rsidP="00714E26">
            <w:pPr>
              <w:spacing w:line="259" w:lineRule="auto"/>
              <w:rPr>
                <w:lang w:val="de-AT"/>
              </w:rPr>
            </w:pPr>
            <w:r w:rsidRPr="00714E26">
              <w:rPr>
                <w:lang w:val="de-AT"/>
              </w:rPr>
              <w:t xml:space="preserve">Augmenting melodic intonation therapy with non-invasive brain </w:t>
            </w:r>
            <w:r w:rsidRPr="00714E26">
              <w:rPr>
                <w:lang w:val="de-AT"/>
              </w:rPr>
              <w:lastRenderedPageBreak/>
              <w:t>stimulation to treat impaired left-hemisphere function: two case studies</w:t>
            </w:r>
          </w:p>
        </w:tc>
        <w:tc>
          <w:tcPr>
            <w:tcW w:w="0" w:type="auto"/>
            <w:hideMark/>
          </w:tcPr>
          <w:p w14:paraId="1EB06CDA" w14:textId="77777777" w:rsidR="00714E26" w:rsidRPr="00714E26" w:rsidRDefault="00714E26" w:rsidP="00714E26">
            <w:pPr>
              <w:spacing w:line="259" w:lineRule="auto"/>
              <w:rPr>
                <w:lang w:val="de-AT"/>
              </w:rPr>
            </w:pPr>
          </w:p>
        </w:tc>
        <w:tc>
          <w:tcPr>
            <w:tcW w:w="0" w:type="auto"/>
            <w:hideMark/>
          </w:tcPr>
          <w:p w14:paraId="714CA6CF" w14:textId="77777777" w:rsidR="00714E26" w:rsidRPr="00714E26" w:rsidRDefault="00714E26" w:rsidP="00714E26">
            <w:pPr>
              <w:spacing w:line="259" w:lineRule="auto"/>
              <w:rPr>
                <w:lang w:val="de-AT"/>
              </w:rPr>
            </w:pPr>
            <w:r w:rsidRPr="00714E26">
              <w:rPr>
                <w:lang w:val="de-AT"/>
              </w:rPr>
              <w:t>1</w:t>
            </w:r>
          </w:p>
        </w:tc>
        <w:tc>
          <w:tcPr>
            <w:tcW w:w="0" w:type="auto"/>
            <w:hideMark/>
          </w:tcPr>
          <w:p w14:paraId="24A83535" w14:textId="77777777" w:rsidR="00714E26" w:rsidRPr="00714E26" w:rsidRDefault="00714E26" w:rsidP="00714E26">
            <w:pPr>
              <w:spacing w:line="259" w:lineRule="auto"/>
              <w:rPr>
                <w:lang w:val="de-AT"/>
              </w:rPr>
            </w:pPr>
            <w:r w:rsidRPr="00714E26">
              <w:rPr>
                <w:lang w:val="de-AT"/>
              </w:rPr>
              <w:t>1</w:t>
            </w:r>
          </w:p>
        </w:tc>
        <w:tc>
          <w:tcPr>
            <w:tcW w:w="0" w:type="auto"/>
            <w:hideMark/>
          </w:tcPr>
          <w:p w14:paraId="640DFC35" w14:textId="77777777" w:rsidR="00714E26" w:rsidRPr="00714E26" w:rsidRDefault="00714E26" w:rsidP="00714E26">
            <w:pPr>
              <w:spacing w:line="259" w:lineRule="auto"/>
              <w:rPr>
                <w:lang w:val="de-AT"/>
              </w:rPr>
            </w:pPr>
            <w:r w:rsidRPr="00714E26">
              <w:rPr>
                <w:lang w:val="de-AT"/>
              </w:rPr>
              <w:t>1</w:t>
            </w:r>
          </w:p>
        </w:tc>
        <w:tc>
          <w:tcPr>
            <w:tcW w:w="0" w:type="auto"/>
            <w:hideMark/>
          </w:tcPr>
          <w:p w14:paraId="079161D0" w14:textId="77777777" w:rsidR="00714E26" w:rsidRPr="00714E26" w:rsidRDefault="00714E26" w:rsidP="00714E26">
            <w:pPr>
              <w:spacing w:line="259" w:lineRule="auto"/>
              <w:rPr>
                <w:lang w:val="de-AT"/>
              </w:rPr>
            </w:pPr>
          </w:p>
        </w:tc>
        <w:tc>
          <w:tcPr>
            <w:tcW w:w="0" w:type="auto"/>
            <w:hideMark/>
          </w:tcPr>
          <w:p w14:paraId="6F6212E5" w14:textId="77777777" w:rsidR="00714E26" w:rsidRPr="00714E26" w:rsidRDefault="00714E26" w:rsidP="00714E26">
            <w:pPr>
              <w:spacing w:line="259" w:lineRule="auto"/>
              <w:rPr>
                <w:lang w:val="de-AT"/>
              </w:rPr>
            </w:pPr>
          </w:p>
        </w:tc>
        <w:tc>
          <w:tcPr>
            <w:tcW w:w="0" w:type="auto"/>
            <w:hideMark/>
          </w:tcPr>
          <w:p w14:paraId="207BCD16" w14:textId="77777777" w:rsidR="00714E26" w:rsidRPr="00714E26" w:rsidRDefault="00714E26" w:rsidP="00714E26">
            <w:pPr>
              <w:spacing w:line="259" w:lineRule="auto"/>
              <w:rPr>
                <w:lang w:val="de-AT"/>
              </w:rPr>
            </w:pPr>
          </w:p>
        </w:tc>
      </w:tr>
      <w:tr w:rsidR="00714E26" w:rsidRPr="00714E26" w14:paraId="67EE9C87" w14:textId="77777777" w:rsidTr="006260DC">
        <w:trPr>
          <w:trHeight w:val="300"/>
        </w:trPr>
        <w:tc>
          <w:tcPr>
            <w:tcW w:w="0" w:type="auto"/>
            <w:hideMark/>
          </w:tcPr>
          <w:p w14:paraId="2ADF5F0F" w14:textId="77777777" w:rsidR="00714E26" w:rsidRPr="00714E26" w:rsidRDefault="00714E26" w:rsidP="00714E26">
            <w:pPr>
              <w:spacing w:line="259" w:lineRule="auto"/>
              <w:rPr>
                <w:lang w:val="de-AT"/>
              </w:rPr>
            </w:pPr>
            <w:r w:rsidRPr="00714E26">
              <w:rPr>
                <w:lang w:val="de-AT"/>
              </w:rPr>
              <w:t>case series</w:t>
            </w:r>
          </w:p>
        </w:tc>
        <w:tc>
          <w:tcPr>
            <w:tcW w:w="0" w:type="auto"/>
            <w:hideMark/>
          </w:tcPr>
          <w:p w14:paraId="564E95D8" w14:textId="77777777" w:rsidR="00714E26" w:rsidRPr="00714E26" w:rsidRDefault="00714E26" w:rsidP="00714E26">
            <w:pPr>
              <w:spacing w:line="259" w:lineRule="auto"/>
              <w:rPr>
                <w:lang w:val="de-AT"/>
              </w:rPr>
            </w:pPr>
            <w:r w:rsidRPr="00714E26">
              <w:rPr>
                <w:lang w:val="de-AT"/>
              </w:rPr>
              <w:t>Baker</w:t>
            </w:r>
          </w:p>
        </w:tc>
        <w:tc>
          <w:tcPr>
            <w:tcW w:w="0" w:type="auto"/>
            <w:hideMark/>
          </w:tcPr>
          <w:p w14:paraId="1FD75FAE" w14:textId="77777777" w:rsidR="00714E26" w:rsidRPr="00714E26" w:rsidRDefault="00714E26" w:rsidP="00714E26">
            <w:pPr>
              <w:spacing w:line="259" w:lineRule="auto"/>
              <w:rPr>
                <w:lang w:val="de-AT"/>
              </w:rPr>
            </w:pPr>
            <w:r w:rsidRPr="00714E26">
              <w:rPr>
                <w:lang w:val="de-AT"/>
              </w:rPr>
              <w:t>2000</w:t>
            </w:r>
          </w:p>
        </w:tc>
        <w:tc>
          <w:tcPr>
            <w:tcW w:w="0" w:type="auto"/>
            <w:hideMark/>
          </w:tcPr>
          <w:p w14:paraId="247E5261" w14:textId="77777777" w:rsidR="00714E26" w:rsidRPr="00714E26" w:rsidRDefault="00714E26" w:rsidP="00714E26">
            <w:pPr>
              <w:spacing w:line="259" w:lineRule="auto"/>
              <w:rPr>
                <w:lang w:val="de-AT"/>
              </w:rPr>
            </w:pPr>
            <w:r w:rsidRPr="00714E26">
              <w:rPr>
                <w:lang w:val="de-AT"/>
              </w:rPr>
              <w:t>Modifying the Melodic Intonation Therapy Program for Adults With Severe Non-fluent Aphasia</w:t>
            </w:r>
          </w:p>
        </w:tc>
        <w:tc>
          <w:tcPr>
            <w:tcW w:w="0" w:type="auto"/>
            <w:hideMark/>
          </w:tcPr>
          <w:p w14:paraId="1D2B279C" w14:textId="77777777" w:rsidR="00714E26" w:rsidRPr="00714E26" w:rsidRDefault="00714E26" w:rsidP="00714E26">
            <w:pPr>
              <w:spacing w:line="259" w:lineRule="auto"/>
              <w:rPr>
                <w:lang w:val="de-AT"/>
              </w:rPr>
            </w:pPr>
          </w:p>
        </w:tc>
        <w:tc>
          <w:tcPr>
            <w:tcW w:w="0" w:type="auto"/>
            <w:hideMark/>
          </w:tcPr>
          <w:p w14:paraId="1B9B5361" w14:textId="77777777" w:rsidR="00714E26" w:rsidRPr="00714E26" w:rsidRDefault="00714E26" w:rsidP="00714E26">
            <w:pPr>
              <w:spacing w:line="259" w:lineRule="auto"/>
              <w:rPr>
                <w:lang w:val="de-AT"/>
              </w:rPr>
            </w:pPr>
            <w:r w:rsidRPr="00714E26">
              <w:rPr>
                <w:lang w:val="de-AT"/>
              </w:rPr>
              <w:t>1</w:t>
            </w:r>
          </w:p>
        </w:tc>
        <w:tc>
          <w:tcPr>
            <w:tcW w:w="0" w:type="auto"/>
            <w:hideMark/>
          </w:tcPr>
          <w:p w14:paraId="30DA838F" w14:textId="77777777" w:rsidR="00714E26" w:rsidRPr="00714E26" w:rsidRDefault="00714E26" w:rsidP="00714E26">
            <w:pPr>
              <w:spacing w:line="259" w:lineRule="auto"/>
              <w:rPr>
                <w:lang w:val="de-AT"/>
              </w:rPr>
            </w:pPr>
          </w:p>
        </w:tc>
        <w:tc>
          <w:tcPr>
            <w:tcW w:w="0" w:type="auto"/>
            <w:hideMark/>
          </w:tcPr>
          <w:p w14:paraId="49F5DE30" w14:textId="77777777" w:rsidR="00714E26" w:rsidRPr="00714E26" w:rsidRDefault="00714E26" w:rsidP="00714E26">
            <w:pPr>
              <w:spacing w:line="259" w:lineRule="auto"/>
              <w:rPr>
                <w:lang w:val="de-AT"/>
              </w:rPr>
            </w:pPr>
          </w:p>
        </w:tc>
        <w:tc>
          <w:tcPr>
            <w:tcW w:w="0" w:type="auto"/>
            <w:hideMark/>
          </w:tcPr>
          <w:p w14:paraId="7859BE16" w14:textId="77777777" w:rsidR="00714E26" w:rsidRPr="00714E26" w:rsidRDefault="00714E26" w:rsidP="00714E26">
            <w:pPr>
              <w:spacing w:line="259" w:lineRule="auto"/>
              <w:rPr>
                <w:lang w:val="de-AT"/>
              </w:rPr>
            </w:pPr>
          </w:p>
        </w:tc>
        <w:tc>
          <w:tcPr>
            <w:tcW w:w="0" w:type="auto"/>
            <w:hideMark/>
          </w:tcPr>
          <w:p w14:paraId="25DE4C5A" w14:textId="77777777" w:rsidR="00714E26" w:rsidRPr="00714E26" w:rsidRDefault="00714E26" w:rsidP="00714E26">
            <w:pPr>
              <w:spacing w:line="259" w:lineRule="auto"/>
              <w:rPr>
                <w:lang w:val="de-AT"/>
              </w:rPr>
            </w:pPr>
          </w:p>
        </w:tc>
        <w:tc>
          <w:tcPr>
            <w:tcW w:w="0" w:type="auto"/>
            <w:hideMark/>
          </w:tcPr>
          <w:p w14:paraId="5C23E3FF" w14:textId="77777777" w:rsidR="00714E26" w:rsidRPr="00714E26" w:rsidRDefault="00714E26" w:rsidP="00714E26">
            <w:pPr>
              <w:spacing w:line="259" w:lineRule="auto"/>
              <w:rPr>
                <w:lang w:val="de-AT"/>
              </w:rPr>
            </w:pPr>
          </w:p>
        </w:tc>
      </w:tr>
      <w:tr w:rsidR="00714E26" w:rsidRPr="00714E26" w14:paraId="45A91F8A" w14:textId="77777777" w:rsidTr="006260DC">
        <w:trPr>
          <w:trHeight w:val="300"/>
        </w:trPr>
        <w:tc>
          <w:tcPr>
            <w:tcW w:w="0" w:type="auto"/>
            <w:hideMark/>
          </w:tcPr>
          <w:p w14:paraId="47F7E0A7" w14:textId="77777777" w:rsidR="00714E26" w:rsidRPr="00714E26" w:rsidRDefault="00714E26" w:rsidP="00714E26">
            <w:pPr>
              <w:spacing w:line="259" w:lineRule="auto"/>
              <w:rPr>
                <w:lang w:val="de-AT"/>
              </w:rPr>
            </w:pPr>
            <w:r w:rsidRPr="00714E26">
              <w:rPr>
                <w:lang w:val="de-AT"/>
              </w:rPr>
              <w:t>case series</w:t>
            </w:r>
          </w:p>
        </w:tc>
        <w:tc>
          <w:tcPr>
            <w:tcW w:w="0" w:type="auto"/>
            <w:hideMark/>
          </w:tcPr>
          <w:p w14:paraId="0B7238F1" w14:textId="77777777" w:rsidR="00714E26" w:rsidRPr="00714E26" w:rsidRDefault="00714E26" w:rsidP="00714E26">
            <w:pPr>
              <w:spacing w:line="259" w:lineRule="auto"/>
              <w:rPr>
                <w:lang w:val="de-AT"/>
              </w:rPr>
            </w:pPr>
            <w:r w:rsidRPr="00714E26">
              <w:rPr>
                <w:lang w:val="de-AT"/>
              </w:rPr>
              <w:t>Breier</w:t>
            </w:r>
          </w:p>
        </w:tc>
        <w:tc>
          <w:tcPr>
            <w:tcW w:w="0" w:type="auto"/>
            <w:hideMark/>
          </w:tcPr>
          <w:p w14:paraId="37FF39F6" w14:textId="77777777" w:rsidR="00714E26" w:rsidRPr="00714E26" w:rsidRDefault="00714E26" w:rsidP="00714E26">
            <w:pPr>
              <w:spacing w:line="259" w:lineRule="auto"/>
              <w:rPr>
                <w:lang w:val="de-AT"/>
              </w:rPr>
            </w:pPr>
            <w:r w:rsidRPr="00714E26">
              <w:rPr>
                <w:lang w:val="de-AT"/>
              </w:rPr>
              <w:t>2010</w:t>
            </w:r>
          </w:p>
        </w:tc>
        <w:tc>
          <w:tcPr>
            <w:tcW w:w="0" w:type="auto"/>
            <w:hideMark/>
          </w:tcPr>
          <w:p w14:paraId="555F65FC" w14:textId="77777777" w:rsidR="00714E26" w:rsidRPr="00714E26" w:rsidRDefault="00714E26" w:rsidP="00714E26">
            <w:pPr>
              <w:spacing w:line="259" w:lineRule="auto"/>
              <w:rPr>
                <w:lang w:val="de-AT"/>
              </w:rPr>
            </w:pPr>
            <w:r w:rsidRPr="00714E26">
              <w:rPr>
                <w:lang w:val="de-AT"/>
              </w:rPr>
              <w:t>Changes in maps of language activity activation following melodic intonation therapy using magnetoencephalography: Two case studies</w:t>
            </w:r>
          </w:p>
        </w:tc>
        <w:tc>
          <w:tcPr>
            <w:tcW w:w="0" w:type="auto"/>
            <w:hideMark/>
          </w:tcPr>
          <w:p w14:paraId="47D869A9" w14:textId="77777777" w:rsidR="00714E26" w:rsidRPr="00714E26" w:rsidRDefault="00714E26" w:rsidP="00714E26">
            <w:pPr>
              <w:spacing w:line="259" w:lineRule="auto"/>
              <w:rPr>
                <w:lang w:val="de-AT"/>
              </w:rPr>
            </w:pPr>
          </w:p>
        </w:tc>
        <w:tc>
          <w:tcPr>
            <w:tcW w:w="0" w:type="auto"/>
            <w:hideMark/>
          </w:tcPr>
          <w:p w14:paraId="545A4E90" w14:textId="77777777" w:rsidR="00714E26" w:rsidRPr="00714E26" w:rsidRDefault="00714E26" w:rsidP="00714E26">
            <w:pPr>
              <w:spacing w:line="259" w:lineRule="auto"/>
              <w:rPr>
                <w:lang w:val="de-AT"/>
              </w:rPr>
            </w:pPr>
            <w:r w:rsidRPr="00714E26">
              <w:rPr>
                <w:lang w:val="de-AT"/>
              </w:rPr>
              <w:t>1</w:t>
            </w:r>
          </w:p>
        </w:tc>
        <w:tc>
          <w:tcPr>
            <w:tcW w:w="0" w:type="auto"/>
            <w:hideMark/>
          </w:tcPr>
          <w:p w14:paraId="2784BFCF" w14:textId="77777777" w:rsidR="00714E26" w:rsidRPr="00714E26" w:rsidRDefault="00714E26" w:rsidP="00714E26">
            <w:pPr>
              <w:spacing w:line="259" w:lineRule="auto"/>
              <w:rPr>
                <w:lang w:val="de-AT"/>
              </w:rPr>
            </w:pPr>
            <w:r w:rsidRPr="00714E26">
              <w:rPr>
                <w:lang w:val="de-AT"/>
              </w:rPr>
              <w:t>1</w:t>
            </w:r>
          </w:p>
        </w:tc>
        <w:tc>
          <w:tcPr>
            <w:tcW w:w="0" w:type="auto"/>
            <w:hideMark/>
          </w:tcPr>
          <w:p w14:paraId="2ABF2558" w14:textId="77777777" w:rsidR="00714E26" w:rsidRPr="00714E26" w:rsidRDefault="00714E26" w:rsidP="00714E26">
            <w:pPr>
              <w:spacing w:line="259" w:lineRule="auto"/>
              <w:rPr>
                <w:lang w:val="de-AT"/>
              </w:rPr>
            </w:pPr>
          </w:p>
        </w:tc>
        <w:tc>
          <w:tcPr>
            <w:tcW w:w="0" w:type="auto"/>
            <w:hideMark/>
          </w:tcPr>
          <w:p w14:paraId="02085CD7" w14:textId="77777777" w:rsidR="00714E26" w:rsidRPr="00714E26" w:rsidRDefault="00714E26" w:rsidP="00714E26">
            <w:pPr>
              <w:spacing w:line="259" w:lineRule="auto"/>
              <w:rPr>
                <w:lang w:val="de-AT"/>
              </w:rPr>
            </w:pPr>
          </w:p>
        </w:tc>
        <w:tc>
          <w:tcPr>
            <w:tcW w:w="0" w:type="auto"/>
            <w:hideMark/>
          </w:tcPr>
          <w:p w14:paraId="15DE5C9B" w14:textId="77777777" w:rsidR="00714E26" w:rsidRPr="00714E26" w:rsidRDefault="00714E26" w:rsidP="00714E26">
            <w:pPr>
              <w:spacing w:line="259" w:lineRule="auto"/>
              <w:rPr>
                <w:lang w:val="de-AT"/>
              </w:rPr>
            </w:pPr>
          </w:p>
        </w:tc>
        <w:tc>
          <w:tcPr>
            <w:tcW w:w="0" w:type="auto"/>
            <w:hideMark/>
          </w:tcPr>
          <w:p w14:paraId="0E935824" w14:textId="77777777" w:rsidR="00714E26" w:rsidRPr="00714E26" w:rsidRDefault="00714E26" w:rsidP="00714E26">
            <w:pPr>
              <w:spacing w:line="259" w:lineRule="auto"/>
              <w:rPr>
                <w:lang w:val="de-AT"/>
              </w:rPr>
            </w:pPr>
          </w:p>
        </w:tc>
      </w:tr>
      <w:tr w:rsidR="00714E26" w:rsidRPr="00714E26" w14:paraId="5B62920E" w14:textId="77777777" w:rsidTr="006260DC">
        <w:trPr>
          <w:trHeight w:val="300"/>
        </w:trPr>
        <w:tc>
          <w:tcPr>
            <w:tcW w:w="0" w:type="auto"/>
            <w:hideMark/>
          </w:tcPr>
          <w:p w14:paraId="042BCF66" w14:textId="77777777" w:rsidR="00714E26" w:rsidRPr="00714E26" w:rsidRDefault="00714E26" w:rsidP="00714E26">
            <w:pPr>
              <w:spacing w:line="259" w:lineRule="auto"/>
              <w:rPr>
                <w:lang w:val="de-AT"/>
              </w:rPr>
            </w:pPr>
            <w:r w:rsidRPr="00714E26">
              <w:rPr>
                <w:lang w:val="de-AT"/>
              </w:rPr>
              <w:t>case series</w:t>
            </w:r>
          </w:p>
        </w:tc>
        <w:tc>
          <w:tcPr>
            <w:tcW w:w="0" w:type="auto"/>
            <w:hideMark/>
          </w:tcPr>
          <w:p w14:paraId="1FC01C80" w14:textId="77777777" w:rsidR="00714E26" w:rsidRPr="00714E26" w:rsidRDefault="00714E26" w:rsidP="00714E26">
            <w:pPr>
              <w:spacing w:line="259" w:lineRule="auto"/>
              <w:rPr>
                <w:lang w:val="de-AT"/>
              </w:rPr>
            </w:pPr>
            <w:r w:rsidRPr="00714E26">
              <w:rPr>
                <w:lang w:val="de-AT"/>
              </w:rPr>
              <w:t>Kim</w:t>
            </w:r>
          </w:p>
        </w:tc>
        <w:tc>
          <w:tcPr>
            <w:tcW w:w="0" w:type="auto"/>
            <w:hideMark/>
          </w:tcPr>
          <w:p w14:paraId="281226EE" w14:textId="77777777" w:rsidR="00714E26" w:rsidRPr="00714E26" w:rsidRDefault="00714E26" w:rsidP="00714E26">
            <w:pPr>
              <w:spacing w:line="259" w:lineRule="auto"/>
              <w:rPr>
                <w:lang w:val="de-AT"/>
              </w:rPr>
            </w:pPr>
            <w:r w:rsidRPr="00714E26">
              <w:rPr>
                <w:lang w:val="de-AT"/>
              </w:rPr>
              <w:t>2008</w:t>
            </w:r>
          </w:p>
        </w:tc>
        <w:tc>
          <w:tcPr>
            <w:tcW w:w="0" w:type="auto"/>
            <w:hideMark/>
          </w:tcPr>
          <w:p w14:paraId="5B6C366D" w14:textId="77777777" w:rsidR="00714E26" w:rsidRPr="00714E26" w:rsidRDefault="00714E26" w:rsidP="00714E26">
            <w:pPr>
              <w:spacing w:line="259" w:lineRule="auto"/>
              <w:rPr>
                <w:lang w:val="de-AT"/>
              </w:rPr>
            </w:pPr>
            <w:r w:rsidRPr="00714E26">
              <w:rPr>
                <w:lang w:val="de-AT"/>
              </w:rPr>
              <w:t>Protocol Evaluation for Effective Music Therapy for Persons with Nonfluent Aphasia</w:t>
            </w:r>
          </w:p>
        </w:tc>
        <w:tc>
          <w:tcPr>
            <w:tcW w:w="0" w:type="auto"/>
            <w:hideMark/>
          </w:tcPr>
          <w:p w14:paraId="6170D5C1" w14:textId="77777777" w:rsidR="00714E26" w:rsidRPr="00714E26" w:rsidRDefault="00714E26" w:rsidP="00714E26">
            <w:pPr>
              <w:spacing w:line="259" w:lineRule="auto"/>
              <w:rPr>
                <w:lang w:val="de-AT"/>
              </w:rPr>
            </w:pPr>
          </w:p>
        </w:tc>
        <w:tc>
          <w:tcPr>
            <w:tcW w:w="0" w:type="auto"/>
            <w:hideMark/>
          </w:tcPr>
          <w:p w14:paraId="40C52501" w14:textId="77777777" w:rsidR="00714E26" w:rsidRPr="00714E26" w:rsidRDefault="00714E26" w:rsidP="00714E26">
            <w:pPr>
              <w:spacing w:line="259" w:lineRule="auto"/>
              <w:rPr>
                <w:lang w:val="de-AT"/>
              </w:rPr>
            </w:pPr>
            <w:r w:rsidRPr="00714E26">
              <w:rPr>
                <w:lang w:val="de-AT"/>
              </w:rPr>
              <w:t>1</w:t>
            </w:r>
          </w:p>
        </w:tc>
        <w:tc>
          <w:tcPr>
            <w:tcW w:w="0" w:type="auto"/>
            <w:hideMark/>
          </w:tcPr>
          <w:p w14:paraId="662973AC" w14:textId="77777777" w:rsidR="00714E26" w:rsidRPr="00714E26" w:rsidRDefault="00714E26" w:rsidP="00714E26">
            <w:pPr>
              <w:spacing w:line="259" w:lineRule="auto"/>
              <w:rPr>
                <w:lang w:val="de-AT"/>
              </w:rPr>
            </w:pPr>
            <w:r w:rsidRPr="00714E26">
              <w:rPr>
                <w:lang w:val="de-AT"/>
              </w:rPr>
              <w:t>1</w:t>
            </w:r>
          </w:p>
        </w:tc>
        <w:tc>
          <w:tcPr>
            <w:tcW w:w="0" w:type="auto"/>
            <w:hideMark/>
          </w:tcPr>
          <w:p w14:paraId="5F47854B" w14:textId="77777777" w:rsidR="00714E26" w:rsidRPr="00714E26" w:rsidRDefault="00714E26" w:rsidP="00714E26">
            <w:pPr>
              <w:spacing w:line="259" w:lineRule="auto"/>
              <w:rPr>
                <w:lang w:val="de-AT"/>
              </w:rPr>
            </w:pPr>
            <w:r w:rsidRPr="00714E26">
              <w:rPr>
                <w:lang w:val="de-AT"/>
              </w:rPr>
              <w:t>1</w:t>
            </w:r>
          </w:p>
        </w:tc>
        <w:tc>
          <w:tcPr>
            <w:tcW w:w="0" w:type="auto"/>
            <w:hideMark/>
          </w:tcPr>
          <w:p w14:paraId="55D17918" w14:textId="77777777" w:rsidR="00714E26" w:rsidRPr="00714E26" w:rsidRDefault="00714E26" w:rsidP="00714E26">
            <w:pPr>
              <w:spacing w:line="259" w:lineRule="auto"/>
              <w:rPr>
                <w:lang w:val="de-AT"/>
              </w:rPr>
            </w:pPr>
          </w:p>
        </w:tc>
        <w:tc>
          <w:tcPr>
            <w:tcW w:w="0" w:type="auto"/>
            <w:hideMark/>
          </w:tcPr>
          <w:p w14:paraId="601F684E" w14:textId="77777777" w:rsidR="00714E26" w:rsidRPr="00714E26" w:rsidRDefault="00714E26" w:rsidP="00714E26">
            <w:pPr>
              <w:spacing w:line="259" w:lineRule="auto"/>
              <w:rPr>
                <w:lang w:val="de-AT"/>
              </w:rPr>
            </w:pPr>
          </w:p>
        </w:tc>
        <w:tc>
          <w:tcPr>
            <w:tcW w:w="0" w:type="auto"/>
            <w:hideMark/>
          </w:tcPr>
          <w:p w14:paraId="2FF16954" w14:textId="77777777" w:rsidR="00714E26" w:rsidRPr="00714E26" w:rsidRDefault="00714E26" w:rsidP="00714E26">
            <w:pPr>
              <w:spacing w:line="259" w:lineRule="auto"/>
              <w:rPr>
                <w:lang w:val="de-AT"/>
              </w:rPr>
            </w:pPr>
          </w:p>
        </w:tc>
      </w:tr>
      <w:tr w:rsidR="00714E26" w:rsidRPr="00714E26" w14:paraId="60178305" w14:textId="77777777" w:rsidTr="006260DC">
        <w:trPr>
          <w:trHeight w:val="300"/>
        </w:trPr>
        <w:tc>
          <w:tcPr>
            <w:tcW w:w="0" w:type="auto"/>
            <w:hideMark/>
          </w:tcPr>
          <w:p w14:paraId="6F8A1B6B" w14:textId="77777777" w:rsidR="00714E26" w:rsidRPr="00714E26" w:rsidRDefault="00714E26" w:rsidP="00714E26">
            <w:pPr>
              <w:spacing w:line="259" w:lineRule="auto"/>
              <w:rPr>
                <w:lang w:val="de-AT"/>
              </w:rPr>
            </w:pPr>
            <w:r w:rsidRPr="00714E26">
              <w:rPr>
                <w:lang w:val="de-AT"/>
              </w:rPr>
              <w:t>case series</w:t>
            </w:r>
          </w:p>
        </w:tc>
        <w:tc>
          <w:tcPr>
            <w:tcW w:w="0" w:type="auto"/>
            <w:hideMark/>
          </w:tcPr>
          <w:p w14:paraId="204ACD23" w14:textId="77777777" w:rsidR="00714E26" w:rsidRPr="00714E26" w:rsidRDefault="00714E26" w:rsidP="00714E26">
            <w:pPr>
              <w:spacing w:line="259" w:lineRule="auto"/>
              <w:rPr>
                <w:lang w:val="de-AT"/>
              </w:rPr>
            </w:pPr>
            <w:r w:rsidRPr="00714E26">
              <w:rPr>
                <w:lang w:val="de-AT"/>
              </w:rPr>
              <w:t>Mauszycki</w:t>
            </w:r>
          </w:p>
        </w:tc>
        <w:tc>
          <w:tcPr>
            <w:tcW w:w="0" w:type="auto"/>
            <w:hideMark/>
          </w:tcPr>
          <w:p w14:paraId="70AC7587" w14:textId="77777777" w:rsidR="00714E26" w:rsidRPr="00714E26" w:rsidRDefault="00714E26" w:rsidP="00714E26">
            <w:pPr>
              <w:spacing w:line="259" w:lineRule="auto"/>
              <w:rPr>
                <w:lang w:val="de-AT"/>
              </w:rPr>
            </w:pPr>
            <w:r w:rsidRPr="00714E26">
              <w:rPr>
                <w:lang w:val="de-AT"/>
              </w:rPr>
              <w:t>2016</w:t>
            </w:r>
          </w:p>
        </w:tc>
        <w:tc>
          <w:tcPr>
            <w:tcW w:w="0" w:type="auto"/>
            <w:hideMark/>
          </w:tcPr>
          <w:p w14:paraId="2325B6A1" w14:textId="77777777" w:rsidR="00714E26" w:rsidRPr="00714E26" w:rsidRDefault="00714E26" w:rsidP="00714E26">
            <w:pPr>
              <w:spacing w:line="259" w:lineRule="auto"/>
              <w:rPr>
                <w:lang w:val="de-AT"/>
              </w:rPr>
            </w:pPr>
            <w:r w:rsidRPr="00714E26">
              <w:rPr>
                <w:lang w:val="de-AT"/>
              </w:rPr>
              <w:t>Melodic intonation therapy applied to the production of questions in aphasia</w:t>
            </w:r>
          </w:p>
        </w:tc>
        <w:tc>
          <w:tcPr>
            <w:tcW w:w="0" w:type="auto"/>
            <w:hideMark/>
          </w:tcPr>
          <w:p w14:paraId="78DBF841" w14:textId="77777777" w:rsidR="00714E26" w:rsidRPr="00714E26" w:rsidRDefault="00714E26" w:rsidP="00714E26">
            <w:pPr>
              <w:spacing w:line="259" w:lineRule="auto"/>
              <w:rPr>
                <w:lang w:val="de-AT"/>
              </w:rPr>
            </w:pPr>
          </w:p>
        </w:tc>
        <w:tc>
          <w:tcPr>
            <w:tcW w:w="0" w:type="auto"/>
            <w:hideMark/>
          </w:tcPr>
          <w:p w14:paraId="29CFD78A" w14:textId="77777777" w:rsidR="00714E26" w:rsidRPr="00714E26" w:rsidRDefault="00714E26" w:rsidP="00714E26">
            <w:pPr>
              <w:spacing w:line="259" w:lineRule="auto"/>
              <w:rPr>
                <w:lang w:val="de-AT"/>
              </w:rPr>
            </w:pPr>
            <w:r w:rsidRPr="00714E26">
              <w:rPr>
                <w:lang w:val="de-AT"/>
              </w:rPr>
              <w:t>1</w:t>
            </w:r>
          </w:p>
        </w:tc>
        <w:tc>
          <w:tcPr>
            <w:tcW w:w="0" w:type="auto"/>
            <w:hideMark/>
          </w:tcPr>
          <w:p w14:paraId="258CA1C6" w14:textId="77777777" w:rsidR="00714E26" w:rsidRPr="00714E26" w:rsidRDefault="00714E26" w:rsidP="00714E26">
            <w:pPr>
              <w:spacing w:line="259" w:lineRule="auto"/>
              <w:rPr>
                <w:lang w:val="de-AT"/>
              </w:rPr>
            </w:pPr>
            <w:r w:rsidRPr="00714E26">
              <w:rPr>
                <w:lang w:val="de-AT"/>
              </w:rPr>
              <w:t>1</w:t>
            </w:r>
          </w:p>
        </w:tc>
        <w:tc>
          <w:tcPr>
            <w:tcW w:w="0" w:type="auto"/>
            <w:hideMark/>
          </w:tcPr>
          <w:p w14:paraId="1F26FE33" w14:textId="77777777" w:rsidR="00714E26" w:rsidRPr="00714E26" w:rsidRDefault="00714E26" w:rsidP="00714E26">
            <w:pPr>
              <w:spacing w:line="259" w:lineRule="auto"/>
              <w:rPr>
                <w:lang w:val="de-AT"/>
              </w:rPr>
            </w:pPr>
          </w:p>
        </w:tc>
        <w:tc>
          <w:tcPr>
            <w:tcW w:w="0" w:type="auto"/>
            <w:hideMark/>
          </w:tcPr>
          <w:p w14:paraId="35F2B921" w14:textId="77777777" w:rsidR="00714E26" w:rsidRPr="00714E26" w:rsidRDefault="00714E26" w:rsidP="00714E26">
            <w:pPr>
              <w:spacing w:line="259" w:lineRule="auto"/>
              <w:rPr>
                <w:lang w:val="de-AT"/>
              </w:rPr>
            </w:pPr>
          </w:p>
        </w:tc>
        <w:tc>
          <w:tcPr>
            <w:tcW w:w="0" w:type="auto"/>
            <w:hideMark/>
          </w:tcPr>
          <w:p w14:paraId="3BB4EF38" w14:textId="77777777" w:rsidR="00714E26" w:rsidRPr="00714E26" w:rsidRDefault="00714E26" w:rsidP="00714E26">
            <w:pPr>
              <w:spacing w:line="259" w:lineRule="auto"/>
              <w:rPr>
                <w:lang w:val="de-AT"/>
              </w:rPr>
            </w:pPr>
          </w:p>
        </w:tc>
        <w:tc>
          <w:tcPr>
            <w:tcW w:w="0" w:type="auto"/>
            <w:hideMark/>
          </w:tcPr>
          <w:p w14:paraId="274A1515" w14:textId="77777777" w:rsidR="00714E26" w:rsidRPr="00714E26" w:rsidRDefault="00714E26" w:rsidP="00714E26">
            <w:pPr>
              <w:spacing w:line="259" w:lineRule="auto"/>
              <w:rPr>
                <w:lang w:val="de-AT"/>
              </w:rPr>
            </w:pPr>
          </w:p>
        </w:tc>
      </w:tr>
      <w:tr w:rsidR="00714E26" w:rsidRPr="00714E26" w14:paraId="0734711C" w14:textId="77777777" w:rsidTr="006260DC">
        <w:trPr>
          <w:trHeight w:val="300"/>
        </w:trPr>
        <w:tc>
          <w:tcPr>
            <w:tcW w:w="0" w:type="auto"/>
            <w:hideMark/>
          </w:tcPr>
          <w:p w14:paraId="010A4018" w14:textId="77777777" w:rsidR="00714E26" w:rsidRPr="00714E26" w:rsidRDefault="00714E26" w:rsidP="00714E26">
            <w:pPr>
              <w:spacing w:line="259" w:lineRule="auto"/>
              <w:rPr>
                <w:lang w:val="de-AT"/>
              </w:rPr>
            </w:pPr>
            <w:r w:rsidRPr="00714E26">
              <w:rPr>
                <w:lang w:val="de-AT"/>
              </w:rPr>
              <w:t>case series</w:t>
            </w:r>
          </w:p>
        </w:tc>
        <w:tc>
          <w:tcPr>
            <w:tcW w:w="0" w:type="auto"/>
            <w:hideMark/>
          </w:tcPr>
          <w:p w14:paraId="01499411" w14:textId="77777777" w:rsidR="00714E26" w:rsidRPr="00714E26" w:rsidRDefault="00714E26" w:rsidP="00714E26">
            <w:pPr>
              <w:spacing w:line="259" w:lineRule="auto"/>
              <w:rPr>
                <w:lang w:val="de-AT"/>
              </w:rPr>
            </w:pPr>
            <w:r w:rsidRPr="00714E26">
              <w:rPr>
                <w:lang w:val="de-AT"/>
              </w:rPr>
              <w:t>Schlaug</w:t>
            </w:r>
          </w:p>
        </w:tc>
        <w:tc>
          <w:tcPr>
            <w:tcW w:w="0" w:type="auto"/>
            <w:hideMark/>
          </w:tcPr>
          <w:p w14:paraId="7EC1FE41" w14:textId="77777777" w:rsidR="00714E26" w:rsidRPr="00714E26" w:rsidRDefault="00714E26" w:rsidP="00714E26">
            <w:pPr>
              <w:spacing w:line="259" w:lineRule="auto"/>
              <w:rPr>
                <w:lang w:val="de-AT"/>
              </w:rPr>
            </w:pPr>
            <w:r w:rsidRPr="00714E26">
              <w:rPr>
                <w:lang w:val="de-AT"/>
              </w:rPr>
              <w:t>2009</w:t>
            </w:r>
          </w:p>
        </w:tc>
        <w:tc>
          <w:tcPr>
            <w:tcW w:w="0" w:type="auto"/>
            <w:hideMark/>
          </w:tcPr>
          <w:p w14:paraId="73440426" w14:textId="77777777" w:rsidR="00714E26" w:rsidRPr="00714E26" w:rsidRDefault="00714E26" w:rsidP="00714E26">
            <w:pPr>
              <w:spacing w:line="259" w:lineRule="auto"/>
              <w:rPr>
                <w:lang w:val="de-AT"/>
              </w:rPr>
            </w:pPr>
            <w:r w:rsidRPr="00714E26">
              <w:rPr>
                <w:lang w:val="de-AT"/>
              </w:rPr>
              <w:t>Evidence for plasticity in white-matter tracts of patients with chronic Broca’s aphasia undergoing intense intonation-based speech therapy.</w:t>
            </w:r>
          </w:p>
        </w:tc>
        <w:tc>
          <w:tcPr>
            <w:tcW w:w="0" w:type="auto"/>
            <w:hideMark/>
          </w:tcPr>
          <w:p w14:paraId="13601321" w14:textId="77777777" w:rsidR="00714E26" w:rsidRPr="00714E26" w:rsidRDefault="00714E26" w:rsidP="00714E26">
            <w:pPr>
              <w:spacing w:line="259" w:lineRule="auto"/>
              <w:rPr>
                <w:lang w:val="de-AT"/>
              </w:rPr>
            </w:pPr>
          </w:p>
        </w:tc>
        <w:tc>
          <w:tcPr>
            <w:tcW w:w="0" w:type="auto"/>
            <w:hideMark/>
          </w:tcPr>
          <w:p w14:paraId="67CA8D10" w14:textId="77777777" w:rsidR="00714E26" w:rsidRPr="00714E26" w:rsidRDefault="00714E26" w:rsidP="00714E26">
            <w:pPr>
              <w:spacing w:line="259" w:lineRule="auto"/>
              <w:rPr>
                <w:lang w:val="de-AT"/>
              </w:rPr>
            </w:pPr>
            <w:r w:rsidRPr="00714E26">
              <w:rPr>
                <w:lang w:val="de-AT"/>
              </w:rPr>
              <w:t>1</w:t>
            </w:r>
          </w:p>
        </w:tc>
        <w:tc>
          <w:tcPr>
            <w:tcW w:w="0" w:type="auto"/>
            <w:hideMark/>
          </w:tcPr>
          <w:p w14:paraId="609281DE" w14:textId="77777777" w:rsidR="00714E26" w:rsidRPr="00714E26" w:rsidRDefault="00714E26" w:rsidP="00714E26">
            <w:pPr>
              <w:spacing w:line="259" w:lineRule="auto"/>
              <w:rPr>
                <w:lang w:val="de-AT"/>
              </w:rPr>
            </w:pPr>
          </w:p>
        </w:tc>
        <w:tc>
          <w:tcPr>
            <w:tcW w:w="0" w:type="auto"/>
            <w:hideMark/>
          </w:tcPr>
          <w:p w14:paraId="6F8D006E" w14:textId="77777777" w:rsidR="00714E26" w:rsidRPr="00714E26" w:rsidRDefault="00714E26" w:rsidP="00714E26">
            <w:pPr>
              <w:spacing w:line="259" w:lineRule="auto"/>
              <w:rPr>
                <w:lang w:val="de-AT"/>
              </w:rPr>
            </w:pPr>
          </w:p>
        </w:tc>
        <w:tc>
          <w:tcPr>
            <w:tcW w:w="0" w:type="auto"/>
            <w:hideMark/>
          </w:tcPr>
          <w:p w14:paraId="0F56738D" w14:textId="77777777" w:rsidR="00714E26" w:rsidRPr="00714E26" w:rsidRDefault="00714E26" w:rsidP="00714E26">
            <w:pPr>
              <w:spacing w:line="259" w:lineRule="auto"/>
              <w:rPr>
                <w:lang w:val="de-AT"/>
              </w:rPr>
            </w:pPr>
          </w:p>
        </w:tc>
        <w:tc>
          <w:tcPr>
            <w:tcW w:w="0" w:type="auto"/>
            <w:hideMark/>
          </w:tcPr>
          <w:p w14:paraId="029B97CE" w14:textId="77777777" w:rsidR="00714E26" w:rsidRPr="00714E26" w:rsidRDefault="00714E26" w:rsidP="00714E26">
            <w:pPr>
              <w:spacing w:line="259" w:lineRule="auto"/>
              <w:rPr>
                <w:lang w:val="de-AT"/>
              </w:rPr>
            </w:pPr>
          </w:p>
        </w:tc>
        <w:tc>
          <w:tcPr>
            <w:tcW w:w="0" w:type="auto"/>
            <w:hideMark/>
          </w:tcPr>
          <w:p w14:paraId="261B7A6D" w14:textId="77777777" w:rsidR="00714E26" w:rsidRPr="00714E26" w:rsidRDefault="00714E26" w:rsidP="00714E26">
            <w:pPr>
              <w:spacing w:line="259" w:lineRule="auto"/>
              <w:rPr>
                <w:lang w:val="de-AT"/>
              </w:rPr>
            </w:pPr>
          </w:p>
        </w:tc>
      </w:tr>
      <w:tr w:rsidR="00714E26" w:rsidRPr="00714E26" w14:paraId="59F12CF4" w14:textId="77777777" w:rsidTr="006260DC">
        <w:trPr>
          <w:trHeight w:val="300"/>
        </w:trPr>
        <w:tc>
          <w:tcPr>
            <w:tcW w:w="0" w:type="auto"/>
            <w:hideMark/>
          </w:tcPr>
          <w:p w14:paraId="01E3EA8F" w14:textId="77777777" w:rsidR="00714E26" w:rsidRPr="00714E26" w:rsidRDefault="00714E26" w:rsidP="00714E26">
            <w:pPr>
              <w:spacing w:line="259" w:lineRule="auto"/>
              <w:rPr>
                <w:lang w:val="de-AT"/>
              </w:rPr>
            </w:pPr>
            <w:r w:rsidRPr="00714E26">
              <w:rPr>
                <w:lang w:val="de-AT"/>
              </w:rPr>
              <w:t>case series</w:t>
            </w:r>
          </w:p>
        </w:tc>
        <w:tc>
          <w:tcPr>
            <w:tcW w:w="0" w:type="auto"/>
            <w:hideMark/>
          </w:tcPr>
          <w:p w14:paraId="1FAA29F2" w14:textId="77777777" w:rsidR="00714E26" w:rsidRPr="00714E26" w:rsidRDefault="00714E26" w:rsidP="00714E26">
            <w:pPr>
              <w:spacing w:line="259" w:lineRule="auto"/>
              <w:rPr>
                <w:lang w:val="de-AT"/>
              </w:rPr>
            </w:pPr>
            <w:r w:rsidRPr="00714E26">
              <w:rPr>
                <w:lang w:val="de-AT"/>
              </w:rPr>
              <w:t>Schlaug</w:t>
            </w:r>
          </w:p>
        </w:tc>
        <w:tc>
          <w:tcPr>
            <w:tcW w:w="0" w:type="auto"/>
            <w:hideMark/>
          </w:tcPr>
          <w:p w14:paraId="5E17F305" w14:textId="77777777" w:rsidR="00714E26" w:rsidRPr="00714E26" w:rsidRDefault="00714E26" w:rsidP="00714E26">
            <w:pPr>
              <w:spacing w:line="259" w:lineRule="auto"/>
              <w:rPr>
                <w:lang w:val="de-AT"/>
              </w:rPr>
            </w:pPr>
            <w:r w:rsidRPr="00714E26">
              <w:rPr>
                <w:lang w:val="de-AT"/>
              </w:rPr>
              <w:t>2008</w:t>
            </w:r>
          </w:p>
        </w:tc>
        <w:tc>
          <w:tcPr>
            <w:tcW w:w="0" w:type="auto"/>
            <w:hideMark/>
          </w:tcPr>
          <w:p w14:paraId="57D2E9F2" w14:textId="77777777" w:rsidR="00714E26" w:rsidRPr="00714E26" w:rsidRDefault="00714E26" w:rsidP="00714E26">
            <w:pPr>
              <w:spacing w:line="259" w:lineRule="auto"/>
              <w:rPr>
                <w:lang w:val="de-AT"/>
              </w:rPr>
            </w:pPr>
            <w:r w:rsidRPr="00714E26">
              <w:rPr>
                <w:lang w:val="de-AT"/>
              </w:rPr>
              <w:t>From Singing to Speaking: Why Singing May Lead to Recovery of Expressive Language Function in Patients with Broca's Aphasia</w:t>
            </w:r>
          </w:p>
        </w:tc>
        <w:tc>
          <w:tcPr>
            <w:tcW w:w="0" w:type="auto"/>
            <w:hideMark/>
          </w:tcPr>
          <w:p w14:paraId="5165CEAA" w14:textId="77777777" w:rsidR="00714E26" w:rsidRPr="00714E26" w:rsidRDefault="00714E26" w:rsidP="00714E26">
            <w:pPr>
              <w:spacing w:line="259" w:lineRule="auto"/>
              <w:rPr>
                <w:lang w:val="de-AT"/>
              </w:rPr>
            </w:pPr>
          </w:p>
        </w:tc>
        <w:tc>
          <w:tcPr>
            <w:tcW w:w="0" w:type="auto"/>
            <w:hideMark/>
          </w:tcPr>
          <w:p w14:paraId="49B64339" w14:textId="77777777" w:rsidR="00714E26" w:rsidRPr="00714E26" w:rsidRDefault="00714E26" w:rsidP="00714E26">
            <w:pPr>
              <w:spacing w:line="259" w:lineRule="auto"/>
              <w:rPr>
                <w:lang w:val="de-AT"/>
              </w:rPr>
            </w:pPr>
            <w:r w:rsidRPr="00714E26">
              <w:rPr>
                <w:lang w:val="de-AT"/>
              </w:rPr>
              <w:t>1</w:t>
            </w:r>
          </w:p>
        </w:tc>
        <w:tc>
          <w:tcPr>
            <w:tcW w:w="0" w:type="auto"/>
            <w:hideMark/>
          </w:tcPr>
          <w:p w14:paraId="703DB806" w14:textId="77777777" w:rsidR="00714E26" w:rsidRPr="00714E26" w:rsidRDefault="00714E26" w:rsidP="00714E26">
            <w:pPr>
              <w:spacing w:line="259" w:lineRule="auto"/>
              <w:rPr>
                <w:lang w:val="de-AT"/>
              </w:rPr>
            </w:pPr>
            <w:r w:rsidRPr="00714E26">
              <w:rPr>
                <w:lang w:val="de-AT"/>
              </w:rPr>
              <w:t>1</w:t>
            </w:r>
          </w:p>
        </w:tc>
        <w:tc>
          <w:tcPr>
            <w:tcW w:w="0" w:type="auto"/>
            <w:hideMark/>
          </w:tcPr>
          <w:p w14:paraId="0AC9A19D" w14:textId="77777777" w:rsidR="00714E26" w:rsidRPr="00714E26" w:rsidRDefault="00714E26" w:rsidP="00714E26">
            <w:pPr>
              <w:spacing w:line="259" w:lineRule="auto"/>
              <w:rPr>
                <w:lang w:val="de-AT"/>
              </w:rPr>
            </w:pPr>
          </w:p>
        </w:tc>
        <w:tc>
          <w:tcPr>
            <w:tcW w:w="0" w:type="auto"/>
            <w:hideMark/>
          </w:tcPr>
          <w:p w14:paraId="7449B902" w14:textId="77777777" w:rsidR="00714E26" w:rsidRPr="00714E26" w:rsidRDefault="00714E26" w:rsidP="00714E26">
            <w:pPr>
              <w:spacing w:line="259" w:lineRule="auto"/>
              <w:rPr>
                <w:lang w:val="de-AT"/>
              </w:rPr>
            </w:pPr>
          </w:p>
        </w:tc>
        <w:tc>
          <w:tcPr>
            <w:tcW w:w="0" w:type="auto"/>
            <w:hideMark/>
          </w:tcPr>
          <w:p w14:paraId="4B4B6BAD" w14:textId="77777777" w:rsidR="00714E26" w:rsidRPr="00714E26" w:rsidRDefault="00714E26" w:rsidP="00714E26">
            <w:pPr>
              <w:spacing w:line="259" w:lineRule="auto"/>
              <w:rPr>
                <w:lang w:val="de-AT"/>
              </w:rPr>
            </w:pPr>
          </w:p>
        </w:tc>
        <w:tc>
          <w:tcPr>
            <w:tcW w:w="0" w:type="auto"/>
            <w:hideMark/>
          </w:tcPr>
          <w:p w14:paraId="276E9FB2" w14:textId="77777777" w:rsidR="00714E26" w:rsidRPr="00714E26" w:rsidRDefault="00714E26" w:rsidP="00714E26">
            <w:pPr>
              <w:spacing w:line="259" w:lineRule="auto"/>
              <w:rPr>
                <w:lang w:val="de-AT"/>
              </w:rPr>
            </w:pPr>
          </w:p>
        </w:tc>
      </w:tr>
      <w:tr w:rsidR="00714E26" w:rsidRPr="00714E26" w14:paraId="3EE2B207" w14:textId="77777777" w:rsidTr="006260DC">
        <w:trPr>
          <w:trHeight w:val="300"/>
        </w:trPr>
        <w:tc>
          <w:tcPr>
            <w:tcW w:w="0" w:type="auto"/>
            <w:hideMark/>
          </w:tcPr>
          <w:p w14:paraId="14567CD0" w14:textId="77777777" w:rsidR="00714E26" w:rsidRPr="00714E26" w:rsidRDefault="00714E26" w:rsidP="00714E26">
            <w:pPr>
              <w:spacing w:line="259" w:lineRule="auto"/>
              <w:rPr>
                <w:lang w:val="de-AT"/>
              </w:rPr>
            </w:pPr>
            <w:r w:rsidRPr="00714E26">
              <w:rPr>
                <w:lang w:val="de-AT"/>
              </w:rPr>
              <w:t>case series</w:t>
            </w:r>
          </w:p>
        </w:tc>
        <w:tc>
          <w:tcPr>
            <w:tcW w:w="0" w:type="auto"/>
            <w:hideMark/>
          </w:tcPr>
          <w:p w14:paraId="54FEE7D1" w14:textId="77777777" w:rsidR="00714E26" w:rsidRPr="00714E26" w:rsidRDefault="00714E26" w:rsidP="00714E26">
            <w:pPr>
              <w:spacing w:line="259" w:lineRule="auto"/>
              <w:rPr>
                <w:lang w:val="de-AT"/>
              </w:rPr>
            </w:pPr>
            <w:r w:rsidRPr="00714E26">
              <w:rPr>
                <w:lang w:val="de-AT"/>
              </w:rPr>
              <w:t>Sparks</w:t>
            </w:r>
          </w:p>
        </w:tc>
        <w:tc>
          <w:tcPr>
            <w:tcW w:w="0" w:type="auto"/>
            <w:hideMark/>
          </w:tcPr>
          <w:p w14:paraId="521015DD" w14:textId="77777777" w:rsidR="00714E26" w:rsidRPr="00714E26" w:rsidRDefault="00714E26" w:rsidP="00714E26">
            <w:pPr>
              <w:spacing w:line="259" w:lineRule="auto"/>
              <w:rPr>
                <w:lang w:val="de-AT"/>
              </w:rPr>
            </w:pPr>
            <w:r w:rsidRPr="00714E26">
              <w:rPr>
                <w:lang w:val="de-AT"/>
              </w:rPr>
              <w:t>1974</w:t>
            </w:r>
          </w:p>
        </w:tc>
        <w:tc>
          <w:tcPr>
            <w:tcW w:w="0" w:type="auto"/>
            <w:hideMark/>
          </w:tcPr>
          <w:p w14:paraId="4E23B06D" w14:textId="77777777" w:rsidR="00714E26" w:rsidRPr="00714E26" w:rsidRDefault="00714E26" w:rsidP="00714E26">
            <w:pPr>
              <w:spacing w:line="259" w:lineRule="auto"/>
              <w:rPr>
                <w:lang w:val="de-AT"/>
              </w:rPr>
            </w:pPr>
            <w:r w:rsidRPr="00714E26">
              <w:rPr>
                <w:lang w:val="de-AT"/>
              </w:rPr>
              <w:t>Aphasia rehabilitation resulting from melodic intonation therapy</w:t>
            </w:r>
          </w:p>
        </w:tc>
        <w:tc>
          <w:tcPr>
            <w:tcW w:w="0" w:type="auto"/>
            <w:hideMark/>
          </w:tcPr>
          <w:p w14:paraId="4A342A14" w14:textId="77777777" w:rsidR="00714E26" w:rsidRPr="00714E26" w:rsidRDefault="00714E26" w:rsidP="00714E26">
            <w:pPr>
              <w:spacing w:line="259" w:lineRule="auto"/>
              <w:rPr>
                <w:lang w:val="de-AT"/>
              </w:rPr>
            </w:pPr>
          </w:p>
        </w:tc>
        <w:tc>
          <w:tcPr>
            <w:tcW w:w="0" w:type="auto"/>
            <w:hideMark/>
          </w:tcPr>
          <w:p w14:paraId="4E3F0AFF" w14:textId="77777777" w:rsidR="00714E26" w:rsidRPr="00714E26" w:rsidRDefault="00714E26" w:rsidP="00714E26">
            <w:pPr>
              <w:spacing w:line="259" w:lineRule="auto"/>
              <w:rPr>
                <w:lang w:val="de-AT"/>
              </w:rPr>
            </w:pPr>
          </w:p>
        </w:tc>
        <w:tc>
          <w:tcPr>
            <w:tcW w:w="0" w:type="auto"/>
            <w:hideMark/>
          </w:tcPr>
          <w:p w14:paraId="6395A849" w14:textId="77777777" w:rsidR="00714E26" w:rsidRPr="00714E26" w:rsidRDefault="00714E26" w:rsidP="00714E26">
            <w:pPr>
              <w:spacing w:line="259" w:lineRule="auto"/>
              <w:rPr>
                <w:lang w:val="de-AT"/>
              </w:rPr>
            </w:pPr>
          </w:p>
        </w:tc>
        <w:tc>
          <w:tcPr>
            <w:tcW w:w="0" w:type="auto"/>
            <w:hideMark/>
          </w:tcPr>
          <w:p w14:paraId="7F65D594" w14:textId="77777777" w:rsidR="00714E26" w:rsidRPr="00714E26" w:rsidRDefault="00714E26" w:rsidP="00714E26">
            <w:pPr>
              <w:spacing w:line="259" w:lineRule="auto"/>
              <w:rPr>
                <w:lang w:val="de-AT"/>
              </w:rPr>
            </w:pPr>
          </w:p>
        </w:tc>
        <w:tc>
          <w:tcPr>
            <w:tcW w:w="0" w:type="auto"/>
            <w:hideMark/>
          </w:tcPr>
          <w:p w14:paraId="00BF7F89" w14:textId="77777777" w:rsidR="00714E26" w:rsidRPr="00714E26" w:rsidRDefault="00714E26" w:rsidP="00714E26">
            <w:pPr>
              <w:spacing w:line="259" w:lineRule="auto"/>
              <w:rPr>
                <w:lang w:val="de-AT"/>
              </w:rPr>
            </w:pPr>
            <w:r w:rsidRPr="00714E26">
              <w:rPr>
                <w:lang w:val="de-AT"/>
              </w:rPr>
              <w:t>1</w:t>
            </w:r>
          </w:p>
        </w:tc>
        <w:tc>
          <w:tcPr>
            <w:tcW w:w="0" w:type="auto"/>
            <w:hideMark/>
          </w:tcPr>
          <w:p w14:paraId="4D8C6C7B" w14:textId="77777777" w:rsidR="00714E26" w:rsidRPr="00714E26" w:rsidRDefault="00714E26" w:rsidP="00714E26">
            <w:pPr>
              <w:spacing w:line="259" w:lineRule="auto"/>
              <w:rPr>
                <w:lang w:val="de-AT"/>
              </w:rPr>
            </w:pPr>
          </w:p>
        </w:tc>
        <w:tc>
          <w:tcPr>
            <w:tcW w:w="0" w:type="auto"/>
            <w:hideMark/>
          </w:tcPr>
          <w:p w14:paraId="1F2A8FFD" w14:textId="77777777" w:rsidR="00714E26" w:rsidRPr="00714E26" w:rsidRDefault="00714E26" w:rsidP="00714E26">
            <w:pPr>
              <w:spacing w:line="259" w:lineRule="auto"/>
              <w:rPr>
                <w:lang w:val="de-AT"/>
              </w:rPr>
            </w:pPr>
          </w:p>
        </w:tc>
      </w:tr>
      <w:tr w:rsidR="00714E26" w:rsidRPr="00714E26" w14:paraId="015CBF6F" w14:textId="77777777" w:rsidTr="006260DC">
        <w:trPr>
          <w:trHeight w:val="300"/>
        </w:trPr>
        <w:tc>
          <w:tcPr>
            <w:tcW w:w="0" w:type="auto"/>
            <w:hideMark/>
          </w:tcPr>
          <w:p w14:paraId="19D49D92" w14:textId="77777777" w:rsidR="00714E26" w:rsidRPr="00714E26" w:rsidRDefault="00714E26" w:rsidP="00714E26">
            <w:pPr>
              <w:spacing w:line="259" w:lineRule="auto"/>
              <w:rPr>
                <w:lang w:val="de-AT"/>
              </w:rPr>
            </w:pPr>
            <w:r w:rsidRPr="00714E26">
              <w:rPr>
                <w:lang w:val="de-AT"/>
              </w:rPr>
              <w:t>case series</w:t>
            </w:r>
          </w:p>
        </w:tc>
        <w:tc>
          <w:tcPr>
            <w:tcW w:w="0" w:type="auto"/>
            <w:hideMark/>
          </w:tcPr>
          <w:p w14:paraId="0CADBA84" w14:textId="77777777" w:rsidR="00714E26" w:rsidRPr="00714E26" w:rsidRDefault="00714E26" w:rsidP="00714E26">
            <w:pPr>
              <w:spacing w:line="259" w:lineRule="auto"/>
              <w:rPr>
                <w:lang w:val="de-AT"/>
              </w:rPr>
            </w:pPr>
            <w:r w:rsidRPr="00714E26">
              <w:rPr>
                <w:lang w:val="de-AT"/>
              </w:rPr>
              <w:t>Wambaugh</w:t>
            </w:r>
          </w:p>
        </w:tc>
        <w:tc>
          <w:tcPr>
            <w:tcW w:w="0" w:type="auto"/>
            <w:hideMark/>
          </w:tcPr>
          <w:p w14:paraId="7FD91093" w14:textId="77777777" w:rsidR="00714E26" w:rsidRPr="00714E26" w:rsidRDefault="00714E26" w:rsidP="00714E26">
            <w:pPr>
              <w:spacing w:line="259" w:lineRule="auto"/>
              <w:rPr>
                <w:lang w:val="de-AT"/>
              </w:rPr>
            </w:pPr>
            <w:r w:rsidRPr="00714E26">
              <w:rPr>
                <w:lang w:val="de-AT"/>
              </w:rPr>
              <w:t>2012</w:t>
            </w:r>
          </w:p>
        </w:tc>
        <w:tc>
          <w:tcPr>
            <w:tcW w:w="0" w:type="auto"/>
            <w:hideMark/>
          </w:tcPr>
          <w:p w14:paraId="455DC133" w14:textId="77777777" w:rsidR="00714E26" w:rsidRPr="00714E26" w:rsidRDefault="00714E26" w:rsidP="00714E26">
            <w:pPr>
              <w:spacing w:line="259" w:lineRule="auto"/>
              <w:rPr>
                <w:lang w:val="de-AT"/>
              </w:rPr>
            </w:pPr>
            <w:r w:rsidRPr="00714E26">
              <w:rPr>
                <w:lang w:val="de-AT"/>
              </w:rPr>
              <w:t>Acquired Apraxia of Speech: The Effects of Repeated Practice and Rate/Rhythm Control Treatments on Sound Production Accuracy</w:t>
            </w:r>
          </w:p>
        </w:tc>
        <w:tc>
          <w:tcPr>
            <w:tcW w:w="0" w:type="auto"/>
            <w:hideMark/>
          </w:tcPr>
          <w:p w14:paraId="38C9ADA6" w14:textId="77777777" w:rsidR="00714E26" w:rsidRPr="00714E26" w:rsidRDefault="00714E26" w:rsidP="00714E26">
            <w:pPr>
              <w:spacing w:line="259" w:lineRule="auto"/>
              <w:rPr>
                <w:lang w:val="de-AT"/>
              </w:rPr>
            </w:pPr>
            <w:r w:rsidRPr="00714E26">
              <w:rPr>
                <w:lang w:val="de-AT"/>
              </w:rPr>
              <w:t>1</w:t>
            </w:r>
          </w:p>
        </w:tc>
        <w:tc>
          <w:tcPr>
            <w:tcW w:w="0" w:type="auto"/>
            <w:hideMark/>
          </w:tcPr>
          <w:p w14:paraId="2C179744" w14:textId="77777777" w:rsidR="00714E26" w:rsidRPr="00714E26" w:rsidRDefault="00714E26" w:rsidP="00714E26">
            <w:pPr>
              <w:spacing w:line="259" w:lineRule="auto"/>
              <w:rPr>
                <w:lang w:val="de-AT"/>
              </w:rPr>
            </w:pPr>
          </w:p>
        </w:tc>
        <w:tc>
          <w:tcPr>
            <w:tcW w:w="0" w:type="auto"/>
            <w:hideMark/>
          </w:tcPr>
          <w:p w14:paraId="2012DD01" w14:textId="77777777" w:rsidR="00714E26" w:rsidRPr="00714E26" w:rsidRDefault="00714E26" w:rsidP="00714E26">
            <w:pPr>
              <w:spacing w:line="259" w:lineRule="auto"/>
              <w:rPr>
                <w:lang w:val="de-AT"/>
              </w:rPr>
            </w:pPr>
          </w:p>
        </w:tc>
        <w:tc>
          <w:tcPr>
            <w:tcW w:w="0" w:type="auto"/>
            <w:hideMark/>
          </w:tcPr>
          <w:p w14:paraId="0EB525EA" w14:textId="77777777" w:rsidR="00714E26" w:rsidRPr="00714E26" w:rsidRDefault="00714E26" w:rsidP="00714E26">
            <w:pPr>
              <w:spacing w:line="259" w:lineRule="auto"/>
              <w:rPr>
                <w:lang w:val="de-AT"/>
              </w:rPr>
            </w:pPr>
          </w:p>
        </w:tc>
        <w:tc>
          <w:tcPr>
            <w:tcW w:w="0" w:type="auto"/>
            <w:hideMark/>
          </w:tcPr>
          <w:p w14:paraId="567C3E79" w14:textId="77777777" w:rsidR="00714E26" w:rsidRPr="00714E26" w:rsidRDefault="00714E26" w:rsidP="00714E26">
            <w:pPr>
              <w:spacing w:line="259" w:lineRule="auto"/>
              <w:rPr>
                <w:lang w:val="de-AT"/>
              </w:rPr>
            </w:pPr>
          </w:p>
        </w:tc>
        <w:tc>
          <w:tcPr>
            <w:tcW w:w="0" w:type="auto"/>
            <w:hideMark/>
          </w:tcPr>
          <w:p w14:paraId="77759832" w14:textId="77777777" w:rsidR="00714E26" w:rsidRPr="00714E26" w:rsidRDefault="00714E26" w:rsidP="00714E26">
            <w:pPr>
              <w:spacing w:line="259" w:lineRule="auto"/>
              <w:rPr>
                <w:lang w:val="de-AT"/>
              </w:rPr>
            </w:pPr>
          </w:p>
        </w:tc>
        <w:tc>
          <w:tcPr>
            <w:tcW w:w="0" w:type="auto"/>
            <w:hideMark/>
          </w:tcPr>
          <w:p w14:paraId="755CBA1C" w14:textId="77777777" w:rsidR="00714E26" w:rsidRPr="00714E26" w:rsidRDefault="00714E26" w:rsidP="00714E26">
            <w:pPr>
              <w:spacing w:line="259" w:lineRule="auto"/>
              <w:rPr>
                <w:lang w:val="de-AT"/>
              </w:rPr>
            </w:pPr>
          </w:p>
        </w:tc>
      </w:tr>
      <w:tr w:rsidR="00714E26" w:rsidRPr="00714E26" w14:paraId="302A1E3A" w14:textId="77777777" w:rsidTr="006260DC">
        <w:trPr>
          <w:trHeight w:val="300"/>
        </w:trPr>
        <w:tc>
          <w:tcPr>
            <w:tcW w:w="0" w:type="auto"/>
            <w:hideMark/>
          </w:tcPr>
          <w:p w14:paraId="5E28B128" w14:textId="77777777" w:rsidR="00714E26" w:rsidRPr="00714E26" w:rsidRDefault="00714E26" w:rsidP="00714E26">
            <w:pPr>
              <w:spacing w:line="259" w:lineRule="auto"/>
              <w:rPr>
                <w:lang w:val="de-AT"/>
              </w:rPr>
            </w:pPr>
            <w:r w:rsidRPr="00714E26">
              <w:rPr>
                <w:lang w:val="de-AT"/>
              </w:rPr>
              <w:t>controlled before and after study</w:t>
            </w:r>
          </w:p>
        </w:tc>
        <w:tc>
          <w:tcPr>
            <w:tcW w:w="0" w:type="auto"/>
            <w:hideMark/>
          </w:tcPr>
          <w:p w14:paraId="5A212F56" w14:textId="77777777" w:rsidR="00714E26" w:rsidRPr="00714E26" w:rsidRDefault="00714E26" w:rsidP="00714E26">
            <w:pPr>
              <w:spacing w:line="259" w:lineRule="auto"/>
              <w:rPr>
                <w:lang w:val="de-AT"/>
              </w:rPr>
            </w:pPr>
            <w:r w:rsidRPr="00714E26">
              <w:rPr>
                <w:lang w:val="de-AT"/>
              </w:rPr>
              <w:t>Wan</w:t>
            </w:r>
          </w:p>
        </w:tc>
        <w:tc>
          <w:tcPr>
            <w:tcW w:w="0" w:type="auto"/>
            <w:hideMark/>
          </w:tcPr>
          <w:p w14:paraId="4621D972" w14:textId="77777777" w:rsidR="00714E26" w:rsidRPr="00714E26" w:rsidRDefault="00714E26" w:rsidP="00714E26">
            <w:pPr>
              <w:spacing w:line="259" w:lineRule="auto"/>
              <w:rPr>
                <w:lang w:val="de-AT"/>
              </w:rPr>
            </w:pPr>
            <w:r w:rsidRPr="00714E26">
              <w:rPr>
                <w:lang w:val="de-AT"/>
              </w:rPr>
              <w:t>2014</w:t>
            </w:r>
          </w:p>
        </w:tc>
        <w:tc>
          <w:tcPr>
            <w:tcW w:w="0" w:type="auto"/>
            <w:hideMark/>
          </w:tcPr>
          <w:p w14:paraId="1B9FD723" w14:textId="77777777" w:rsidR="00714E26" w:rsidRPr="00714E26" w:rsidRDefault="00714E26" w:rsidP="00714E26">
            <w:pPr>
              <w:spacing w:line="259" w:lineRule="auto"/>
              <w:rPr>
                <w:lang w:val="de-AT"/>
              </w:rPr>
            </w:pPr>
            <w:r w:rsidRPr="00714E26">
              <w:rPr>
                <w:lang w:val="de-AT"/>
              </w:rPr>
              <w:t>Intensive therapy induces contralateral white matter changes in chronic stroke patients with Broca’s aphasia</w:t>
            </w:r>
          </w:p>
        </w:tc>
        <w:tc>
          <w:tcPr>
            <w:tcW w:w="0" w:type="auto"/>
            <w:hideMark/>
          </w:tcPr>
          <w:p w14:paraId="5E0D22B2" w14:textId="77777777" w:rsidR="00714E26" w:rsidRPr="00714E26" w:rsidRDefault="00714E26" w:rsidP="00714E26">
            <w:pPr>
              <w:spacing w:line="259" w:lineRule="auto"/>
              <w:rPr>
                <w:lang w:val="de-AT"/>
              </w:rPr>
            </w:pPr>
          </w:p>
        </w:tc>
        <w:tc>
          <w:tcPr>
            <w:tcW w:w="0" w:type="auto"/>
            <w:hideMark/>
          </w:tcPr>
          <w:p w14:paraId="38F8DD5B" w14:textId="77777777" w:rsidR="00714E26" w:rsidRPr="00714E26" w:rsidRDefault="00714E26" w:rsidP="00714E26">
            <w:pPr>
              <w:spacing w:line="259" w:lineRule="auto"/>
              <w:rPr>
                <w:lang w:val="de-AT"/>
              </w:rPr>
            </w:pPr>
            <w:r w:rsidRPr="00714E26">
              <w:rPr>
                <w:lang w:val="de-AT"/>
              </w:rPr>
              <w:t>1</w:t>
            </w:r>
          </w:p>
        </w:tc>
        <w:tc>
          <w:tcPr>
            <w:tcW w:w="0" w:type="auto"/>
            <w:hideMark/>
          </w:tcPr>
          <w:p w14:paraId="3E50CBF8" w14:textId="77777777" w:rsidR="00714E26" w:rsidRPr="00714E26" w:rsidRDefault="00714E26" w:rsidP="00714E26">
            <w:pPr>
              <w:spacing w:line="259" w:lineRule="auto"/>
              <w:rPr>
                <w:lang w:val="de-AT"/>
              </w:rPr>
            </w:pPr>
          </w:p>
        </w:tc>
        <w:tc>
          <w:tcPr>
            <w:tcW w:w="0" w:type="auto"/>
            <w:hideMark/>
          </w:tcPr>
          <w:p w14:paraId="3CADAFC0" w14:textId="77777777" w:rsidR="00714E26" w:rsidRPr="00714E26" w:rsidRDefault="00714E26" w:rsidP="00714E26">
            <w:pPr>
              <w:spacing w:line="259" w:lineRule="auto"/>
              <w:rPr>
                <w:lang w:val="de-AT"/>
              </w:rPr>
            </w:pPr>
          </w:p>
        </w:tc>
        <w:tc>
          <w:tcPr>
            <w:tcW w:w="0" w:type="auto"/>
            <w:hideMark/>
          </w:tcPr>
          <w:p w14:paraId="6E3C3D9A" w14:textId="77777777" w:rsidR="00714E26" w:rsidRPr="00714E26" w:rsidRDefault="00714E26" w:rsidP="00714E26">
            <w:pPr>
              <w:spacing w:line="259" w:lineRule="auto"/>
              <w:rPr>
                <w:lang w:val="de-AT"/>
              </w:rPr>
            </w:pPr>
          </w:p>
        </w:tc>
        <w:tc>
          <w:tcPr>
            <w:tcW w:w="0" w:type="auto"/>
            <w:hideMark/>
          </w:tcPr>
          <w:p w14:paraId="18142985" w14:textId="77777777" w:rsidR="00714E26" w:rsidRPr="00714E26" w:rsidRDefault="00714E26" w:rsidP="00714E26">
            <w:pPr>
              <w:spacing w:line="259" w:lineRule="auto"/>
              <w:rPr>
                <w:lang w:val="de-AT"/>
              </w:rPr>
            </w:pPr>
          </w:p>
        </w:tc>
        <w:tc>
          <w:tcPr>
            <w:tcW w:w="0" w:type="auto"/>
            <w:hideMark/>
          </w:tcPr>
          <w:p w14:paraId="58898E6F" w14:textId="77777777" w:rsidR="00714E26" w:rsidRPr="00714E26" w:rsidRDefault="00714E26" w:rsidP="00714E26">
            <w:pPr>
              <w:spacing w:line="259" w:lineRule="auto"/>
              <w:rPr>
                <w:lang w:val="de-AT"/>
              </w:rPr>
            </w:pPr>
          </w:p>
        </w:tc>
      </w:tr>
      <w:tr w:rsidR="00714E26" w:rsidRPr="00714E26" w14:paraId="6203DB0C" w14:textId="77777777" w:rsidTr="006260DC">
        <w:trPr>
          <w:trHeight w:val="300"/>
        </w:trPr>
        <w:tc>
          <w:tcPr>
            <w:tcW w:w="0" w:type="auto"/>
            <w:hideMark/>
          </w:tcPr>
          <w:p w14:paraId="5AD6721B" w14:textId="40A1CBCB" w:rsidR="00714E26" w:rsidRPr="00714E26" w:rsidRDefault="00714E26" w:rsidP="00714E26">
            <w:pPr>
              <w:spacing w:line="259" w:lineRule="auto"/>
              <w:rPr>
                <w:lang w:val="de-AT"/>
              </w:rPr>
            </w:pPr>
            <w:r w:rsidRPr="00714E26">
              <w:rPr>
                <w:lang w:val="de-AT"/>
              </w:rPr>
              <w:t>controlled before and after study</w:t>
            </w:r>
          </w:p>
        </w:tc>
        <w:tc>
          <w:tcPr>
            <w:tcW w:w="0" w:type="auto"/>
            <w:hideMark/>
          </w:tcPr>
          <w:p w14:paraId="6FE46A3F" w14:textId="1A141393" w:rsidR="00714E26" w:rsidRPr="00714E26" w:rsidRDefault="00714E26" w:rsidP="00714E26">
            <w:pPr>
              <w:spacing w:line="259" w:lineRule="auto"/>
              <w:rPr>
                <w:lang w:val="de-AT"/>
              </w:rPr>
            </w:pPr>
            <w:r w:rsidRPr="00714E26">
              <w:rPr>
                <w:lang w:val="de-AT"/>
              </w:rPr>
              <w:t>Osisanya</w:t>
            </w:r>
          </w:p>
        </w:tc>
        <w:tc>
          <w:tcPr>
            <w:tcW w:w="0" w:type="auto"/>
            <w:hideMark/>
          </w:tcPr>
          <w:p w14:paraId="28CCD711" w14:textId="77777777" w:rsidR="00714E26" w:rsidRPr="00714E26" w:rsidRDefault="00714E26" w:rsidP="00714E26">
            <w:pPr>
              <w:spacing w:line="259" w:lineRule="auto"/>
              <w:rPr>
                <w:lang w:val="de-AT"/>
              </w:rPr>
            </w:pPr>
            <w:r w:rsidRPr="00714E26">
              <w:rPr>
                <w:lang w:val="de-AT"/>
              </w:rPr>
              <w:t>2012</w:t>
            </w:r>
          </w:p>
        </w:tc>
        <w:tc>
          <w:tcPr>
            <w:tcW w:w="0" w:type="auto"/>
            <w:hideMark/>
          </w:tcPr>
          <w:p w14:paraId="55637B78" w14:textId="77777777" w:rsidR="00714E26" w:rsidRPr="00714E26" w:rsidRDefault="00714E26" w:rsidP="00714E26">
            <w:pPr>
              <w:spacing w:line="259" w:lineRule="auto"/>
              <w:rPr>
                <w:lang w:val="de-AT"/>
              </w:rPr>
            </w:pPr>
            <w:r w:rsidRPr="00714E26">
              <w:rPr>
                <w:lang w:val="de-AT"/>
              </w:rPr>
              <w:t>Effectiveness of melodic intonation therapy in the management of communication difficulty of pupils with non-fluent aphasia in the classroom setting</w:t>
            </w:r>
          </w:p>
        </w:tc>
        <w:tc>
          <w:tcPr>
            <w:tcW w:w="0" w:type="auto"/>
            <w:hideMark/>
          </w:tcPr>
          <w:p w14:paraId="648491B1" w14:textId="77777777" w:rsidR="00714E26" w:rsidRPr="00714E26" w:rsidRDefault="00714E26" w:rsidP="00714E26">
            <w:pPr>
              <w:spacing w:line="259" w:lineRule="auto"/>
              <w:rPr>
                <w:lang w:val="de-AT"/>
              </w:rPr>
            </w:pPr>
          </w:p>
        </w:tc>
        <w:tc>
          <w:tcPr>
            <w:tcW w:w="0" w:type="auto"/>
            <w:hideMark/>
          </w:tcPr>
          <w:p w14:paraId="4CD6311B" w14:textId="77777777" w:rsidR="00714E26" w:rsidRPr="00714E26" w:rsidRDefault="00714E26" w:rsidP="00714E26">
            <w:pPr>
              <w:spacing w:line="259" w:lineRule="auto"/>
              <w:rPr>
                <w:lang w:val="de-AT"/>
              </w:rPr>
            </w:pPr>
          </w:p>
        </w:tc>
        <w:tc>
          <w:tcPr>
            <w:tcW w:w="0" w:type="auto"/>
            <w:hideMark/>
          </w:tcPr>
          <w:p w14:paraId="5026B1AC" w14:textId="77777777" w:rsidR="00714E26" w:rsidRPr="00714E26" w:rsidRDefault="00714E26" w:rsidP="00714E26">
            <w:pPr>
              <w:spacing w:line="259" w:lineRule="auto"/>
              <w:rPr>
                <w:lang w:val="de-AT"/>
              </w:rPr>
            </w:pPr>
          </w:p>
        </w:tc>
        <w:tc>
          <w:tcPr>
            <w:tcW w:w="0" w:type="auto"/>
            <w:hideMark/>
          </w:tcPr>
          <w:p w14:paraId="777AFDA8" w14:textId="77777777" w:rsidR="00714E26" w:rsidRPr="00714E26" w:rsidRDefault="00714E26" w:rsidP="00714E26">
            <w:pPr>
              <w:spacing w:line="259" w:lineRule="auto"/>
              <w:rPr>
                <w:lang w:val="de-AT"/>
              </w:rPr>
            </w:pPr>
          </w:p>
        </w:tc>
        <w:tc>
          <w:tcPr>
            <w:tcW w:w="0" w:type="auto"/>
            <w:hideMark/>
          </w:tcPr>
          <w:p w14:paraId="4461FEA2" w14:textId="77777777" w:rsidR="00714E26" w:rsidRPr="00714E26" w:rsidRDefault="00714E26" w:rsidP="00714E26">
            <w:pPr>
              <w:spacing w:line="259" w:lineRule="auto"/>
              <w:rPr>
                <w:lang w:val="de-AT"/>
              </w:rPr>
            </w:pPr>
          </w:p>
        </w:tc>
        <w:tc>
          <w:tcPr>
            <w:tcW w:w="0" w:type="auto"/>
            <w:hideMark/>
          </w:tcPr>
          <w:p w14:paraId="7E725634" w14:textId="77777777" w:rsidR="00714E26" w:rsidRPr="00714E26" w:rsidRDefault="00714E26" w:rsidP="00714E26">
            <w:pPr>
              <w:spacing w:line="259" w:lineRule="auto"/>
              <w:rPr>
                <w:lang w:val="de-AT"/>
              </w:rPr>
            </w:pPr>
            <w:r w:rsidRPr="00714E26">
              <w:rPr>
                <w:lang w:val="de-AT"/>
              </w:rPr>
              <w:t>1</w:t>
            </w:r>
          </w:p>
        </w:tc>
        <w:tc>
          <w:tcPr>
            <w:tcW w:w="0" w:type="auto"/>
            <w:hideMark/>
          </w:tcPr>
          <w:p w14:paraId="0362026E" w14:textId="77777777" w:rsidR="00714E26" w:rsidRPr="00714E26" w:rsidRDefault="00714E26" w:rsidP="00714E26">
            <w:pPr>
              <w:spacing w:line="259" w:lineRule="auto"/>
              <w:rPr>
                <w:lang w:val="de-AT"/>
              </w:rPr>
            </w:pPr>
          </w:p>
        </w:tc>
      </w:tr>
      <w:tr w:rsidR="00714E26" w:rsidRPr="00714E26" w14:paraId="738AE0CE" w14:textId="77777777" w:rsidTr="006260DC">
        <w:trPr>
          <w:trHeight w:val="300"/>
        </w:trPr>
        <w:tc>
          <w:tcPr>
            <w:tcW w:w="0" w:type="auto"/>
            <w:hideMark/>
          </w:tcPr>
          <w:p w14:paraId="48F75831" w14:textId="0F3FA64D" w:rsidR="00714E26" w:rsidRPr="00714E26" w:rsidRDefault="00714E26" w:rsidP="00714E26">
            <w:pPr>
              <w:spacing w:line="259" w:lineRule="auto"/>
              <w:rPr>
                <w:lang w:val="de-AT"/>
              </w:rPr>
            </w:pPr>
            <w:r w:rsidRPr="00714E26">
              <w:rPr>
                <w:lang w:val="de-AT"/>
              </w:rPr>
              <w:lastRenderedPageBreak/>
              <w:t>Cross-over trial</w:t>
            </w:r>
          </w:p>
        </w:tc>
        <w:tc>
          <w:tcPr>
            <w:tcW w:w="0" w:type="auto"/>
            <w:hideMark/>
          </w:tcPr>
          <w:p w14:paraId="53FF1ACE" w14:textId="77777777" w:rsidR="00714E26" w:rsidRPr="00714E26" w:rsidRDefault="00714E26" w:rsidP="00714E26">
            <w:pPr>
              <w:spacing w:line="259" w:lineRule="auto"/>
              <w:rPr>
                <w:lang w:val="de-AT"/>
              </w:rPr>
            </w:pPr>
            <w:r w:rsidRPr="00714E26">
              <w:rPr>
                <w:lang w:val="de-AT"/>
              </w:rPr>
              <w:t>Brendel</w:t>
            </w:r>
          </w:p>
        </w:tc>
        <w:tc>
          <w:tcPr>
            <w:tcW w:w="0" w:type="auto"/>
            <w:hideMark/>
          </w:tcPr>
          <w:p w14:paraId="7CB423DA" w14:textId="77777777" w:rsidR="00714E26" w:rsidRPr="00714E26" w:rsidRDefault="00714E26" w:rsidP="00714E26">
            <w:pPr>
              <w:spacing w:line="259" w:lineRule="auto"/>
              <w:rPr>
                <w:lang w:val="de-AT"/>
              </w:rPr>
            </w:pPr>
            <w:r w:rsidRPr="00714E26">
              <w:rPr>
                <w:lang w:val="de-AT"/>
              </w:rPr>
              <w:t>2008</w:t>
            </w:r>
          </w:p>
        </w:tc>
        <w:tc>
          <w:tcPr>
            <w:tcW w:w="0" w:type="auto"/>
            <w:hideMark/>
          </w:tcPr>
          <w:p w14:paraId="25D06C4A" w14:textId="77777777" w:rsidR="00714E26" w:rsidRPr="00714E26" w:rsidRDefault="00714E26" w:rsidP="00714E26">
            <w:pPr>
              <w:spacing w:line="259" w:lineRule="auto"/>
              <w:rPr>
                <w:lang w:val="de-AT"/>
              </w:rPr>
            </w:pPr>
            <w:r w:rsidRPr="00714E26">
              <w:rPr>
                <w:lang w:val="de-AT"/>
              </w:rPr>
              <w:t>Effectiveness of metrical pacing in the treatment of apraxia of speech</w:t>
            </w:r>
          </w:p>
        </w:tc>
        <w:tc>
          <w:tcPr>
            <w:tcW w:w="0" w:type="auto"/>
            <w:hideMark/>
          </w:tcPr>
          <w:p w14:paraId="47D723BB" w14:textId="77777777" w:rsidR="00714E26" w:rsidRPr="00714E26" w:rsidRDefault="00714E26" w:rsidP="00714E26">
            <w:pPr>
              <w:spacing w:line="259" w:lineRule="auto"/>
              <w:rPr>
                <w:lang w:val="de-AT"/>
              </w:rPr>
            </w:pPr>
            <w:r w:rsidRPr="00714E26">
              <w:rPr>
                <w:lang w:val="de-AT"/>
              </w:rPr>
              <w:t>1</w:t>
            </w:r>
          </w:p>
        </w:tc>
        <w:tc>
          <w:tcPr>
            <w:tcW w:w="0" w:type="auto"/>
            <w:hideMark/>
          </w:tcPr>
          <w:p w14:paraId="23829666" w14:textId="77777777" w:rsidR="00714E26" w:rsidRPr="00714E26" w:rsidRDefault="00714E26" w:rsidP="00714E26">
            <w:pPr>
              <w:spacing w:line="259" w:lineRule="auto"/>
              <w:rPr>
                <w:lang w:val="de-AT"/>
              </w:rPr>
            </w:pPr>
          </w:p>
        </w:tc>
        <w:tc>
          <w:tcPr>
            <w:tcW w:w="0" w:type="auto"/>
            <w:hideMark/>
          </w:tcPr>
          <w:p w14:paraId="63D09C3F" w14:textId="77777777" w:rsidR="00714E26" w:rsidRPr="00714E26" w:rsidRDefault="00714E26" w:rsidP="00714E26">
            <w:pPr>
              <w:spacing w:line="259" w:lineRule="auto"/>
              <w:rPr>
                <w:lang w:val="de-AT"/>
              </w:rPr>
            </w:pPr>
          </w:p>
        </w:tc>
        <w:tc>
          <w:tcPr>
            <w:tcW w:w="0" w:type="auto"/>
            <w:hideMark/>
          </w:tcPr>
          <w:p w14:paraId="55070AE1" w14:textId="77777777" w:rsidR="00714E26" w:rsidRPr="00714E26" w:rsidRDefault="00714E26" w:rsidP="00714E26">
            <w:pPr>
              <w:spacing w:line="259" w:lineRule="auto"/>
              <w:rPr>
                <w:lang w:val="de-AT"/>
              </w:rPr>
            </w:pPr>
          </w:p>
        </w:tc>
        <w:tc>
          <w:tcPr>
            <w:tcW w:w="0" w:type="auto"/>
            <w:hideMark/>
          </w:tcPr>
          <w:p w14:paraId="0A394C75" w14:textId="77777777" w:rsidR="00714E26" w:rsidRPr="00714E26" w:rsidRDefault="00714E26" w:rsidP="00714E26">
            <w:pPr>
              <w:spacing w:line="259" w:lineRule="auto"/>
              <w:rPr>
                <w:lang w:val="de-AT"/>
              </w:rPr>
            </w:pPr>
          </w:p>
        </w:tc>
        <w:tc>
          <w:tcPr>
            <w:tcW w:w="0" w:type="auto"/>
            <w:hideMark/>
          </w:tcPr>
          <w:p w14:paraId="5336DB80" w14:textId="77777777" w:rsidR="00714E26" w:rsidRPr="00714E26" w:rsidRDefault="00714E26" w:rsidP="00714E26">
            <w:pPr>
              <w:spacing w:line="259" w:lineRule="auto"/>
              <w:rPr>
                <w:lang w:val="de-AT"/>
              </w:rPr>
            </w:pPr>
          </w:p>
        </w:tc>
        <w:tc>
          <w:tcPr>
            <w:tcW w:w="0" w:type="auto"/>
            <w:hideMark/>
          </w:tcPr>
          <w:p w14:paraId="7A8FA3C6" w14:textId="77777777" w:rsidR="00714E26" w:rsidRPr="00714E26" w:rsidRDefault="00714E26" w:rsidP="00714E26">
            <w:pPr>
              <w:spacing w:line="259" w:lineRule="auto"/>
              <w:rPr>
                <w:lang w:val="de-AT"/>
              </w:rPr>
            </w:pPr>
          </w:p>
        </w:tc>
      </w:tr>
      <w:tr w:rsidR="00714E26" w:rsidRPr="00714E26" w14:paraId="1F70EDD7" w14:textId="77777777" w:rsidTr="006260DC">
        <w:trPr>
          <w:trHeight w:val="300"/>
        </w:trPr>
        <w:tc>
          <w:tcPr>
            <w:tcW w:w="0" w:type="auto"/>
            <w:hideMark/>
          </w:tcPr>
          <w:p w14:paraId="31DF4509" w14:textId="77777777" w:rsidR="00714E26" w:rsidRPr="00714E26" w:rsidRDefault="00714E26" w:rsidP="00714E26">
            <w:pPr>
              <w:spacing w:line="259" w:lineRule="auto"/>
              <w:rPr>
                <w:lang w:val="de-AT"/>
              </w:rPr>
            </w:pPr>
            <w:r w:rsidRPr="00714E26">
              <w:rPr>
                <w:lang w:val="de-AT"/>
              </w:rPr>
              <w:t>RCT</w:t>
            </w:r>
          </w:p>
        </w:tc>
        <w:tc>
          <w:tcPr>
            <w:tcW w:w="0" w:type="auto"/>
            <w:hideMark/>
          </w:tcPr>
          <w:p w14:paraId="5D682A08" w14:textId="77777777" w:rsidR="00714E26" w:rsidRPr="00714E26" w:rsidRDefault="00714E26" w:rsidP="00714E26">
            <w:pPr>
              <w:spacing w:line="259" w:lineRule="auto"/>
              <w:rPr>
                <w:lang w:val="de-AT"/>
              </w:rPr>
            </w:pPr>
            <w:r w:rsidRPr="00714E26">
              <w:rPr>
                <w:lang w:val="de-AT"/>
              </w:rPr>
              <w:t>Conklyn</w:t>
            </w:r>
          </w:p>
        </w:tc>
        <w:tc>
          <w:tcPr>
            <w:tcW w:w="0" w:type="auto"/>
            <w:hideMark/>
          </w:tcPr>
          <w:p w14:paraId="002164DA" w14:textId="77777777" w:rsidR="00714E26" w:rsidRPr="00714E26" w:rsidRDefault="00714E26" w:rsidP="00714E26">
            <w:pPr>
              <w:spacing w:line="259" w:lineRule="auto"/>
              <w:rPr>
                <w:lang w:val="de-AT"/>
              </w:rPr>
            </w:pPr>
            <w:r w:rsidRPr="00714E26">
              <w:rPr>
                <w:lang w:val="de-AT"/>
              </w:rPr>
              <w:t>2012</w:t>
            </w:r>
          </w:p>
        </w:tc>
        <w:tc>
          <w:tcPr>
            <w:tcW w:w="0" w:type="auto"/>
            <w:hideMark/>
          </w:tcPr>
          <w:p w14:paraId="1C26C0E9" w14:textId="77777777" w:rsidR="00714E26" w:rsidRPr="00714E26" w:rsidRDefault="00714E26" w:rsidP="00714E26">
            <w:pPr>
              <w:spacing w:line="259" w:lineRule="auto"/>
              <w:rPr>
                <w:lang w:val="de-AT"/>
              </w:rPr>
            </w:pPr>
            <w:r w:rsidRPr="00714E26">
              <w:rPr>
                <w:lang w:val="de-AT"/>
              </w:rPr>
              <w:t>The Effects of Modified Melodic Intonation Therapy on Nonfluent Aphasia: A Pilot Study</w:t>
            </w:r>
          </w:p>
        </w:tc>
        <w:tc>
          <w:tcPr>
            <w:tcW w:w="0" w:type="auto"/>
            <w:hideMark/>
          </w:tcPr>
          <w:p w14:paraId="15C36997" w14:textId="77777777" w:rsidR="00714E26" w:rsidRPr="00714E26" w:rsidRDefault="00714E26" w:rsidP="00714E26">
            <w:pPr>
              <w:spacing w:line="259" w:lineRule="auto"/>
              <w:rPr>
                <w:lang w:val="de-AT"/>
              </w:rPr>
            </w:pPr>
          </w:p>
        </w:tc>
        <w:tc>
          <w:tcPr>
            <w:tcW w:w="0" w:type="auto"/>
            <w:hideMark/>
          </w:tcPr>
          <w:p w14:paraId="04B67789" w14:textId="77777777" w:rsidR="00714E26" w:rsidRPr="00714E26" w:rsidRDefault="00714E26" w:rsidP="00714E26">
            <w:pPr>
              <w:spacing w:line="259" w:lineRule="auto"/>
              <w:rPr>
                <w:lang w:val="de-AT"/>
              </w:rPr>
            </w:pPr>
            <w:r w:rsidRPr="00714E26">
              <w:rPr>
                <w:lang w:val="de-AT"/>
              </w:rPr>
              <w:t>1</w:t>
            </w:r>
          </w:p>
        </w:tc>
        <w:tc>
          <w:tcPr>
            <w:tcW w:w="0" w:type="auto"/>
            <w:hideMark/>
          </w:tcPr>
          <w:p w14:paraId="671486A7" w14:textId="77777777" w:rsidR="00714E26" w:rsidRPr="00714E26" w:rsidRDefault="00714E26" w:rsidP="00714E26">
            <w:pPr>
              <w:spacing w:line="259" w:lineRule="auto"/>
              <w:rPr>
                <w:lang w:val="de-AT"/>
              </w:rPr>
            </w:pPr>
            <w:r w:rsidRPr="00714E26">
              <w:rPr>
                <w:lang w:val="de-AT"/>
              </w:rPr>
              <w:t>1</w:t>
            </w:r>
          </w:p>
        </w:tc>
        <w:tc>
          <w:tcPr>
            <w:tcW w:w="0" w:type="auto"/>
            <w:hideMark/>
          </w:tcPr>
          <w:p w14:paraId="197EA43D" w14:textId="77777777" w:rsidR="00714E26" w:rsidRPr="00714E26" w:rsidRDefault="00714E26" w:rsidP="00714E26">
            <w:pPr>
              <w:spacing w:line="259" w:lineRule="auto"/>
              <w:rPr>
                <w:lang w:val="de-AT"/>
              </w:rPr>
            </w:pPr>
          </w:p>
        </w:tc>
        <w:tc>
          <w:tcPr>
            <w:tcW w:w="0" w:type="auto"/>
            <w:hideMark/>
          </w:tcPr>
          <w:p w14:paraId="2A6F7D65" w14:textId="77777777" w:rsidR="00714E26" w:rsidRPr="00714E26" w:rsidRDefault="00714E26" w:rsidP="00714E26">
            <w:pPr>
              <w:spacing w:line="259" w:lineRule="auto"/>
              <w:rPr>
                <w:lang w:val="de-AT"/>
              </w:rPr>
            </w:pPr>
          </w:p>
        </w:tc>
        <w:tc>
          <w:tcPr>
            <w:tcW w:w="0" w:type="auto"/>
            <w:hideMark/>
          </w:tcPr>
          <w:p w14:paraId="122A5F3D" w14:textId="77777777" w:rsidR="00714E26" w:rsidRPr="00714E26" w:rsidRDefault="00714E26" w:rsidP="00714E26">
            <w:pPr>
              <w:spacing w:line="259" w:lineRule="auto"/>
              <w:rPr>
                <w:lang w:val="de-AT"/>
              </w:rPr>
            </w:pPr>
          </w:p>
        </w:tc>
        <w:tc>
          <w:tcPr>
            <w:tcW w:w="0" w:type="auto"/>
            <w:hideMark/>
          </w:tcPr>
          <w:p w14:paraId="7E946EF0" w14:textId="77777777" w:rsidR="00714E26" w:rsidRPr="00714E26" w:rsidRDefault="00714E26" w:rsidP="00714E26">
            <w:pPr>
              <w:spacing w:line="259" w:lineRule="auto"/>
              <w:rPr>
                <w:lang w:val="de-AT"/>
              </w:rPr>
            </w:pPr>
          </w:p>
        </w:tc>
      </w:tr>
      <w:tr w:rsidR="00714E26" w:rsidRPr="00714E26" w14:paraId="1BE8168D" w14:textId="77777777" w:rsidTr="006260DC">
        <w:trPr>
          <w:trHeight w:val="300"/>
        </w:trPr>
        <w:tc>
          <w:tcPr>
            <w:tcW w:w="0" w:type="auto"/>
            <w:hideMark/>
          </w:tcPr>
          <w:p w14:paraId="4A61264C" w14:textId="77777777" w:rsidR="00714E26" w:rsidRPr="00714E26" w:rsidRDefault="00714E26" w:rsidP="00714E26">
            <w:pPr>
              <w:spacing w:line="259" w:lineRule="auto"/>
              <w:rPr>
                <w:lang w:val="de-AT"/>
              </w:rPr>
            </w:pPr>
            <w:r w:rsidRPr="00714E26">
              <w:rPr>
                <w:lang w:val="de-AT"/>
              </w:rPr>
              <w:t>RCT</w:t>
            </w:r>
          </w:p>
        </w:tc>
        <w:tc>
          <w:tcPr>
            <w:tcW w:w="0" w:type="auto"/>
            <w:hideMark/>
          </w:tcPr>
          <w:p w14:paraId="0C071F9C" w14:textId="77777777" w:rsidR="00714E26" w:rsidRPr="00714E26" w:rsidRDefault="00714E26" w:rsidP="00714E26">
            <w:pPr>
              <w:spacing w:line="259" w:lineRule="auto"/>
              <w:rPr>
                <w:lang w:val="de-AT"/>
              </w:rPr>
            </w:pPr>
            <w:r w:rsidRPr="00714E26">
              <w:rPr>
                <w:lang w:val="de-AT"/>
              </w:rPr>
              <w:t>Raglio</w:t>
            </w:r>
          </w:p>
        </w:tc>
        <w:tc>
          <w:tcPr>
            <w:tcW w:w="0" w:type="auto"/>
            <w:hideMark/>
          </w:tcPr>
          <w:p w14:paraId="085449AA" w14:textId="77777777" w:rsidR="00714E26" w:rsidRPr="00714E26" w:rsidRDefault="00714E26" w:rsidP="00714E26">
            <w:pPr>
              <w:spacing w:line="259" w:lineRule="auto"/>
              <w:rPr>
                <w:lang w:val="de-AT"/>
              </w:rPr>
            </w:pPr>
            <w:r w:rsidRPr="00714E26">
              <w:rPr>
                <w:lang w:val="de-AT"/>
              </w:rPr>
              <w:t>2016</w:t>
            </w:r>
          </w:p>
        </w:tc>
        <w:tc>
          <w:tcPr>
            <w:tcW w:w="0" w:type="auto"/>
            <w:hideMark/>
          </w:tcPr>
          <w:p w14:paraId="249AB5C2" w14:textId="77777777" w:rsidR="00714E26" w:rsidRPr="00714E26" w:rsidRDefault="00714E26" w:rsidP="00714E26">
            <w:pPr>
              <w:spacing w:line="259" w:lineRule="auto"/>
              <w:rPr>
                <w:lang w:val="de-AT"/>
              </w:rPr>
            </w:pPr>
            <w:r w:rsidRPr="00714E26">
              <w:rPr>
                <w:lang w:val="de-AT"/>
              </w:rPr>
              <w:t>Improvement of spontaneous language in stroke patients with chronic aphasia treated with music therapy: a randomized controlled trial</w:t>
            </w:r>
          </w:p>
        </w:tc>
        <w:tc>
          <w:tcPr>
            <w:tcW w:w="0" w:type="auto"/>
            <w:hideMark/>
          </w:tcPr>
          <w:p w14:paraId="5E3B9364" w14:textId="77777777" w:rsidR="00714E26" w:rsidRPr="00714E26" w:rsidRDefault="00714E26" w:rsidP="00714E26">
            <w:pPr>
              <w:spacing w:line="259" w:lineRule="auto"/>
              <w:rPr>
                <w:lang w:val="de-AT"/>
              </w:rPr>
            </w:pPr>
            <w:r w:rsidRPr="00714E26">
              <w:rPr>
                <w:lang w:val="de-AT"/>
              </w:rPr>
              <w:t>1</w:t>
            </w:r>
          </w:p>
        </w:tc>
        <w:tc>
          <w:tcPr>
            <w:tcW w:w="0" w:type="auto"/>
            <w:hideMark/>
          </w:tcPr>
          <w:p w14:paraId="2E923AD9" w14:textId="77777777" w:rsidR="00714E26" w:rsidRPr="00714E26" w:rsidRDefault="00714E26" w:rsidP="00714E26">
            <w:pPr>
              <w:spacing w:line="259" w:lineRule="auto"/>
              <w:rPr>
                <w:lang w:val="de-AT"/>
              </w:rPr>
            </w:pPr>
          </w:p>
        </w:tc>
        <w:tc>
          <w:tcPr>
            <w:tcW w:w="0" w:type="auto"/>
            <w:hideMark/>
          </w:tcPr>
          <w:p w14:paraId="3AE8504D" w14:textId="77777777" w:rsidR="00714E26" w:rsidRPr="00714E26" w:rsidRDefault="00714E26" w:rsidP="00714E26">
            <w:pPr>
              <w:spacing w:line="259" w:lineRule="auto"/>
              <w:rPr>
                <w:lang w:val="de-AT"/>
              </w:rPr>
            </w:pPr>
          </w:p>
        </w:tc>
        <w:tc>
          <w:tcPr>
            <w:tcW w:w="0" w:type="auto"/>
            <w:hideMark/>
          </w:tcPr>
          <w:p w14:paraId="7D5D8006" w14:textId="77777777" w:rsidR="00714E26" w:rsidRPr="00714E26" w:rsidRDefault="00714E26" w:rsidP="00714E26">
            <w:pPr>
              <w:spacing w:line="259" w:lineRule="auto"/>
              <w:rPr>
                <w:lang w:val="de-AT"/>
              </w:rPr>
            </w:pPr>
          </w:p>
        </w:tc>
        <w:tc>
          <w:tcPr>
            <w:tcW w:w="0" w:type="auto"/>
            <w:hideMark/>
          </w:tcPr>
          <w:p w14:paraId="07054F28" w14:textId="77777777" w:rsidR="00714E26" w:rsidRPr="00714E26" w:rsidRDefault="00714E26" w:rsidP="00714E26">
            <w:pPr>
              <w:spacing w:line="259" w:lineRule="auto"/>
              <w:rPr>
                <w:lang w:val="de-AT"/>
              </w:rPr>
            </w:pPr>
          </w:p>
        </w:tc>
        <w:tc>
          <w:tcPr>
            <w:tcW w:w="0" w:type="auto"/>
            <w:hideMark/>
          </w:tcPr>
          <w:p w14:paraId="71BA7770" w14:textId="77777777" w:rsidR="00714E26" w:rsidRPr="00714E26" w:rsidRDefault="00714E26" w:rsidP="00714E26">
            <w:pPr>
              <w:spacing w:line="259" w:lineRule="auto"/>
              <w:rPr>
                <w:lang w:val="de-AT"/>
              </w:rPr>
            </w:pPr>
          </w:p>
        </w:tc>
        <w:tc>
          <w:tcPr>
            <w:tcW w:w="0" w:type="auto"/>
            <w:hideMark/>
          </w:tcPr>
          <w:p w14:paraId="1984EF96" w14:textId="77777777" w:rsidR="00714E26" w:rsidRPr="00714E26" w:rsidRDefault="00714E26" w:rsidP="00714E26">
            <w:pPr>
              <w:spacing w:line="259" w:lineRule="auto"/>
              <w:rPr>
                <w:lang w:val="de-AT"/>
              </w:rPr>
            </w:pPr>
          </w:p>
        </w:tc>
      </w:tr>
      <w:tr w:rsidR="00714E26" w:rsidRPr="00714E26" w14:paraId="2646CBC7" w14:textId="77777777" w:rsidTr="006260DC">
        <w:trPr>
          <w:trHeight w:val="300"/>
        </w:trPr>
        <w:tc>
          <w:tcPr>
            <w:tcW w:w="0" w:type="auto"/>
            <w:hideMark/>
          </w:tcPr>
          <w:p w14:paraId="31B5D685" w14:textId="77777777" w:rsidR="00714E26" w:rsidRPr="00714E26" w:rsidRDefault="00714E26" w:rsidP="00714E26">
            <w:pPr>
              <w:spacing w:line="259" w:lineRule="auto"/>
              <w:rPr>
                <w:lang w:val="de-AT"/>
              </w:rPr>
            </w:pPr>
            <w:r w:rsidRPr="00714E26">
              <w:rPr>
                <w:lang w:val="de-AT"/>
              </w:rPr>
              <w:t>RCT</w:t>
            </w:r>
          </w:p>
        </w:tc>
        <w:tc>
          <w:tcPr>
            <w:tcW w:w="0" w:type="auto"/>
            <w:hideMark/>
          </w:tcPr>
          <w:p w14:paraId="27F3881B" w14:textId="77777777" w:rsidR="00714E26" w:rsidRPr="00714E26" w:rsidRDefault="00714E26" w:rsidP="00714E26">
            <w:pPr>
              <w:spacing w:line="259" w:lineRule="auto"/>
              <w:rPr>
                <w:lang w:val="de-AT"/>
              </w:rPr>
            </w:pPr>
            <w:r w:rsidRPr="00714E26">
              <w:rPr>
                <w:lang w:val="de-AT"/>
              </w:rPr>
              <w:t>Zumbansen</w:t>
            </w:r>
          </w:p>
        </w:tc>
        <w:tc>
          <w:tcPr>
            <w:tcW w:w="0" w:type="auto"/>
            <w:hideMark/>
          </w:tcPr>
          <w:p w14:paraId="44B93AD7" w14:textId="77777777" w:rsidR="00714E26" w:rsidRPr="00714E26" w:rsidRDefault="00714E26" w:rsidP="00714E26">
            <w:pPr>
              <w:spacing w:line="259" w:lineRule="auto"/>
              <w:rPr>
                <w:lang w:val="de-AT"/>
              </w:rPr>
            </w:pPr>
            <w:r w:rsidRPr="00714E26">
              <w:rPr>
                <w:lang w:val="de-AT"/>
              </w:rPr>
              <w:t>2017</w:t>
            </w:r>
          </w:p>
        </w:tc>
        <w:tc>
          <w:tcPr>
            <w:tcW w:w="0" w:type="auto"/>
            <w:hideMark/>
          </w:tcPr>
          <w:p w14:paraId="11132B71" w14:textId="77777777" w:rsidR="00714E26" w:rsidRPr="00714E26" w:rsidRDefault="00714E26" w:rsidP="00714E26">
            <w:pPr>
              <w:spacing w:line="259" w:lineRule="auto"/>
              <w:rPr>
                <w:lang w:val="de-AT"/>
              </w:rPr>
            </w:pPr>
            <w:r w:rsidRPr="00714E26">
              <w:rPr>
                <w:lang w:val="de-AT"/>
              </w:rPr>
              <w:t>Effect of choir activity in the rehabilitation of aphasia: a blind, randomised, controlled pilot study</w:t>
            </w:r>
          </w:p>
        </w:tc>
        <w:tc>
          <w:tcPr>
            <w:tcW w:w="0" w:type="auto"/>
            <w:hideMark/>
          </w:tcPr>
          <w:p w14:paraId="27763FA8" w14:textId="77777777" w:rsidR="00714E26" w:rsidRPr="00714E26" w:rsidRDefault="00714E26" w:rsidP="00714E26">
            <w:pPr>
              <w:spacing w:line="259" w:lineRule="auto"/>
              <w:rPr>
                <w:lang w:val="de-AT"/>
              </w:rPr>
            </w:pPr>
            <w:r w:rsidRPr="00714E26">
              <w:rPr>
                <w:lang w:val="de-AT"/>
              </w:rPr>
              <w:t>1</w:t>
            </w:r>
          </w:p>
        </w:tc>
        <w:tc>
          <w:tcPr>
            <w:tcW w:w="0" w:type="auto"/>
            <w:hideMark/>
          </w:tcPr>
          <w:p w14:paraId="7E74CCF2" w14:textId="77777777" w:rsidR="00714E26" w:rsidRPr="00714E26" w:rsidRDefault="00714E26" w:rsidP="00714E26">
            <w:pPr>
              <w:spacing w:line="259" w:lineRule="auto"/>
              <w:rPr>
                <w:lang w:val="de-AT"/>
              </w:rPr>
            </w:pPr>
          </w:p>
        </w:tc>
        <w:tc>
          <w:tcPr>
            <w:tcW w:w="0" w:type="auto"/>
            <w:hideMark/>
          </w:tcPr>
          <w:p w14:paraId="61E7539A" w14:textId="77777777" w:rsidR="00714E26" w:rsidRPr="00714E26" w:rsidRDefault="00714E26" w:rsidP="00714E26">
            <w:pPr>
              <w:spacing w:line="259" w:lineRule="auto"/>
              <w:rPr>
                <w:lang w:val="de-AT"/>
              </w:rPr>
            </w:pPr>
          </w:p>
        </w:tc>
        <w:tc>
          <w:tcPr>
            <w:tcW w:w="0" w:type="auto"/>
            <w:hideMark/>
          </w:tcPr>
          <w:p w14:paraId="027F262C" w14:textId="77777777" w:rsidR="00714E26" w:rsidRPr="00714E26" w:rsidRDefault="00714E26" w:rsidP="00714E26">
            <w:pPr>
              <w:spacing w:line="259" w:lineRule="auto"/>
              <w:rPr>
                <w:lang w:val="de-AT"/>
              </w:rPr>
            </w:pPr>
          </w:p>
        </w:tc>
        <w:tc>
          <w:tcPr>
            <w:tcW w:w="0" w:type="auto"/>
            <w:hideMark/>
          </w:tcPr>
          <w:p w14:paraId="62E816B0" w14:textId="77777777" w:rsidR="00714E26" w:rsidRPr="00714E26" w:rsidRDefault="00714E26" w:rsidP="00714E26">
            <w:pPr>
              <w:spacing w:line="259" w:lineRule="auto"/>
              <w:rPr>
                <w:lang w:val="de-AT"/>
              </w:rPr>
            </w:pPr>
          </w:p>
        </w:tc>
        <w:tc>
          <w:tcPr>
            <w:tcW w:w="0" w:type="auto"/>
            <w:hideMark/>
          </w:tcPr>
          <w:p w14:paraId="7CBB3A53" w14:textId="77777777" w:rsidR="00714E26" w:rsidRPr="00714E26" w:rsidRDefault="00714E26" w:rsidP="00714E26">
            <w:pPr>
              <w:spacing w:line="259" w:lineRule="auto"/>
              <w:rPr>
                <w:lang w:val="de-AT"/>
              </w:rPr>
            </w:pPr>
          </w:p>
        </w:tc>
        <w:tc>
          <w:tcPr>
            <w:tcW w:w="0" w:type="auto"/>
            <w:hideMark/>
          </w:tcPr>
          <w:p w14:paraId="35B97192" w14:textId="77777777" w:rsidR="00714E26" w:rsidRPr="00714E26" w:rsidRDefault="00714E26" w:rsidP="00714E26">
            <w:pPr>
              <w:spacing w:line="259" w:lineRule="auto"/>
              <w:rPr>
                <w:lang w:val="de-AT"/>
              </w:rPr>
            </w:pPr>
          </w:p>
        </w:tc>
      </w:tr>
      <w:tr w:rsidR="00714E26" w:rsidRPr="00714E26" w14:paraId="0845E27D" w14:textId="77777777" w:rsidTr="006260DC">
        <w:trPr>
          <w:trHeight w:val="300"/>
        </w:trPr>
        <w:tc>
          <w:tcPr>
            <w:tcW w:w="0" w:type="auto"/>
            <w:hideMark/>
          </w:tcPr>
          <w:p w14:paraId="05044DB0" w14:textId="17DB9EC8" w:rsidR="00714E26" w:rsidRPr="00714E26" w:rsidRDefault="00714E26" w:rsidP="00714E26">
            <w:pPr>
              <w:spacing w:line="259" w:lineRule="auto"/>
              <w:rPr>
                <w:lang w:val="de-AT"/>
              </w:rPr>
            </w:pPr>
            <w:r w:rsidRPr="00714E26">
              <w:rPr>
                <w:lang w:val="de-AT"/>
              </w:rPr>
              <w:t>RCT</w:t>
            </w:r>
          </w:p>
        </w:tc>
        <w:tc>
          <w:tcPr>
            <w:tcW w:w="0" w:type="auto"/>
            <w:hideMark/>
          </w:tcPr>
          <w:p w14:paraId="11251BDA" w14:textId="5F672B15" w:rsidR="00714E26" w:rsidRPr="00714E26" w:rsidRDefault="00714E26" w:rsidP="00714E26">
            <w:pPr>
              <w:spacing w:line="259" w:lineRule="auto"/>
              <w:rPr>
                <w:lang w:val="de-AT"/>
              </w:rPr>
            </w:pPr>
            <w:r w:rsidRPr="00714E26">
              <w:rPr>
                <w:lang w:val="de-AT"/>
              </w:rPr>
              <w:t>Vines</w:t>
            </w:r>
          </w:p>
        </w:tc>
        <w:tc>
          <w:tcPr>
            <w:tcW w:w="0" w:type="auto"/>
            <w:hideMark/>
          </w:tcPr>
          <w:p w14:paraId="57AA358A" w14:textId="77777777" w:rsidR="00714E26" w:rsidRPr="00714E26" w:rsidRDefault="00714E26" w:rsidP="00714E26">
            <w:pPr>
              <w:spacing w:line="259" w:lineRule="auto"/>
              <w:rPr>
                <w:lang w:val="de-AT"/>
              </w:rPr>
            </w:pPr>
            <w:r w:rsidRPr="00714E26">
              <w:rPr>
                <w:lang w:val="de-AT"/>
              </w:rPr>
              <w:t>2011</w:t>
            </w:r>
          </w:p>
        </w:tc>
        <w:tc>
          <w:tcPr>
            <w:tcW w:w="0" w:type="auto"/>
            <w:hideMark/>
          </w:tcPr>
          <w:p w14:paraId="37D4C394" w14:textId="13ECA8F6" w:rsidR="00714E26" w:rsidRPr="00714E26" w:rsidRDefault="00714E26" w:rsidP="00714E26">
            <w:pPr>
              <w:spacing w:line="259" w:lineRule="auto"/>
              <w:rPr>
                <w:lang w:val="de-AT"/>
              </w:rPr>
            </w:pPr>
            <w:r w:rsidRPr="00714E26">
              <w:rPr>
                <w:lang w:val="de-AT"/>
              </w:rPr>
              <w:t>Non invasive brain stimulation enhances the effects of melodic intonation therapy</w:t>
            </w:r>
          </w:p>
        </w:tc>
        <w:tc>
          <w:tcPr>
            <w:tcW w:w="0" w:type="auto"/>
            <w:hideMark/>
          </w:tcPr>
          <w:p w14:paraId="785FD370" w14:textId="77777777" w:rsidR="00714E26" w:rsidRPr="00714E26" w:rsidRDefault="00714E26" w:rsidP="00714E26">
            <w:pPr>
              <w:spacing w:line="259" w:lineRule="auto"/>
              <w:rPr>
                <w:lang w:val="de-AT"/>
              </w:rPr>
            </w:pPr>
            <w:r w:rsidRPr="00714E26">
              <w:rPr>
                <w:lang w:val="de-AT"/>
              </w:rPr>
              <w:t>1</w:t>
            </w:r>
          </w:p>
        </w:tc>
        <w:tc>
          <w:tcPr>
            <w:tcW w:w="0" w:type="auto"/>
            <w:hideMark/>
          </w:tcPr>
          <w:p w14:paraId="0F3F6541" w14:textId="77777777" w:rsidR="00714E26" w:rsidRPr="00714E26" w:rsidRDefault="00714E26" w:rsidP="00714E26">
            <w:pPr>
              <w:spacing w:line="259" w:lineRule="auto"/>
              <w:rPr>
                <w:lang w:val="de-AT"/>
              </w:rPr>
            </w:pPr>
          </w:p>
        </w:tc>
        <w:tc>
          <w:tcPr>
            <w:tcW w:w="0" w:type="auto"/>
            <w:hideMark/>
          </w:tcPr>
          <w:p w14:paraId="0E1C21F1" w14:textId="77777777" w:rsidR="00714E26" w:rsidRPr="00714E26" w:rsidRDefault="00714E26" w:rsidP="00714E26">
            <w:pPr>
              <w:spacing w:line="259" w:lineRule="auto"/>
              <w:rPr>
                <w:lang w:val="de-AT"/>
              </w:rPr>
            </w:pPr>
            <w:r w:rsidRPr="00714E26">
              <w:rPr>
                <w:lang w:val="de-AT"/>
              </w:rPr>
              <w:t>1</w:t>
            </w:r>
          </w:p>
        </w:tc>
        <w:tc>
          <w:tcPr>
            <w:tcW w:w="0" w:type="auto"/>
            <w:hideMark/>
          </w:tcPr>
          <w:p w14:paraId="684EDE49" w14:textId="77777777" w:rsidR="00714E26" w:rsidRPr="00714E26" w:rsidRDefault="00714E26" w:rsidP="00714E26">
            <w:pPr>
              <w:spacing w:line="259" w:lineRule="auto"/>
              <w:rPr>
                <w:lang w:val="de-AT"/>
              </w:rPr>
            </w:pPr>
          </w:p>
        </w:tc>
        <w:tc>
          <w:tcPr>
            <w:tcW w:w="0" w:type="auto"/>
            <w:hideMark/>
          </w:tcPr>
          <w:p w14:paraId="34B27827" w14:textId="77777777" w:rsidR="00714E26" w:rsidRPr="00714E26" w:rsidRDefault="00714E26" w:rsidP="00714E26">
            <w:pPr>
              <w:spacing w:line="259" w:lineRule="auto"/>
              <w:rPr>
                <w:lang w:val="de-AT"/>
              </w:rPr>
            </w:pPr>
          </w:p>
        </w:tc>
        <w:tc>
          <w:tcPr>
            <w:tcW w:w="0" w:type="auto"/>
            <w:hideMark/>
          </w:tcPr>
          <w:p w14:paraId="3DB83DA5" w14:textId="77777777" w:rsidR="00714E26" w:rsidRPr="00714E26" w:rsidRDefault="00714E26" w:rsidP="00714E26">
            <w:pPr>
              <w:spacing w:line="259" w:lineRule="auto"/>
              <w:rPr>
                <w:lang w:val="de-AT"/>
              </w:rPr>
            </w:pPr>
          </w:p>
        </w:tc>
        <w:tc>
          <w:tcPr>
            <w:tcW w:w="0" w:type="auto"/>
            <w:hideMark/>
          </w:tcPr>
          <w:p w14:paraId="6021B5BC" w14:textId="77777777" w:rsidR="00714E26" w:rsidRPr="00714E26" w:rsidRDefault="00714E26" w:rsidP="00714E26">
            <w:pPr>
              <w:spacing w:line="259" w:lineRule="auto"/>
              <w:rPr>
                <w:lang w:val="de-AT"/>
              </w:rPr>
            </w:pPr>
          </w:p>
        </w:tc>
      </w:tr>
      <w:tr w:rsidR="00714E26" w:rsidRPr="00714E26" w14:paraId="0CF6F1A9" w14:textId="77777777" w:rsidTr="006260DC">
        <w:trPr>
          <w:trHeight w:val="300"/>
        </w:trPr>
        <w:tc>
          <w:tcPr>
            <w:tcW w:w="0" w:type="auto"/>
            <w:hideMark/>
          </w:tcPr>
          <w:p w14:paraId="7C0E8C2E" w14:textId="77777777" w:rsidR="00714E26" w:rsidRPr="00714E26" w:rsidRDefault="00714E26" w:rsidP="00714E26">
            <w:pPr>
              <w:spacing w:line="259" w:lineRule="auto"/>
              <w:rPr>
                <w:lang w:val="de-AT"/>
              </w:rPr>
            </w:pPr>
            <w:r w:rsidRPr="00714E26">
              <w:rPr>
                <w:lang w:val="de-AT"/>
              </w:rPr>
              <w:t>single case</w:t>
            </w:r>
          </w:p>
        </w:tc>
        <w:tc>
          <w:tcPr>
            <w:tcW w:w="0" w:type="auto"/>
            <w:hideMark/>
          </w:tcPr>
          <w:p w14:paraId="5524B872" w14:textId="77777777" w:rsidR="00714E26" w:rsidRPr="00714E26" w:rsidRDefault="00714E26" w:rsidP="00714E26">
            <w:pPr>
              <w:spacing w:line="259" w:lineRule="auto"/>
              <w:rPr>
                <w:lang w:val="de-AT"/>
              </w:rPr>
            </w:pPr>
            <w:r w:rsidRPr="00714E26">
              <w:rPr>
                <w:lang w:val="de-AT"/>
              </w:rPr>
              <w:t>Hough</w:t>
            </w:r>
          </w:p>
        </w:tc>
        <w:tc>
          <w:tcPr>
            <w:tcW w:w="0" w:type="auto"/>
            <w:hideMark/>
          </w:tcPr>
          <w:p w14:paraId="7CC4D171" w14:textId="77777777" w:rsidR="00714E26" w:rsidRPr="00714E26" w:rsidRDefault="00714E26" w:rsidP="00714E26">
            <w:pPr>
              <w:spacing w:line="259" w:lineRule="auto"/>
              <w:rPr>
                <w:lang w:val="de-AT"/>
              </w:rPr>
            </w:pPr>
            <w:r w:rsidRPr="00714E26">
              <w:rPr>
                <w:lang w:val="de-AT"/>
              </w:rPr>
              <w:t>2010</w:t>
            </w:r>
          </w:p>
        </w:tc>
        <w:tc>
          <w:tcPr>
            <w:tcW w:w="0" w:type="auto"/>
            <w:hideMark/>
          </w:tcPr>
          <w:p w14:paraId="25A3C8B3" w14:textId="77777777" w:rsidR="00714E26" w:rsidRPr="00714E26" w:rsidRDefault="00714E26" w:rsidP="00714E26">
            <w:pPr>
              <w:spacing w:line="259" w:lineRule="auto"/>
              <w:rPr>
                <w:lang w:val="de-AT"/>
              </w:rPr>
            </w:pPr>
            <w:r w:rsidRPr="00714E26">
              <w:rPr>
                <w:lang w:val="de-AT"/>
              </w:rPr>
              <w:t>Melodic Intonation Therapy and aphasia: another variation on a theme</w:t>
            </w:r>
          </w:p>
        </w:tc>
        <w:tc>
          <w:tcPr>
            <w:tcW w:w="0" w:type="auto"/>
            <w:hideMark/>
          </w:tcPr>
          <w:p w14:paraId="17573D31" w14:textId="77777777" w:rsidR="00714E26" w:rsidRPr="00714E26" w:rsidRDefault="00714E26" w:rsidP="00714E26">
            <w:pPr>
              <w:spacing w:line="259" w:lineRule="auto"/>
              <w:rPr>
                <w:lang w:val="de-AT"/>
              </w:rPr>
            </w:pPr>
          </w:p>
        </w:tc>
        <w:tc>
          <w:tcPr>
            <w:tcW w:w="0" w:type="auto"/>
            <w:hideMark/>
          </w:tcPr>
          <w:p w14:paraId="08D34331" w14:textId="77777777" w:rsidR="00714E26" w:rsidRPr="00714E26" w:rsidRDefault="00714E26" w:rsidP="00714E26">
            <w:pPr>
              <w:spacing w:line="259" w:lineRule="auto"/>
              <w:rPr>
                <w:lang w:val="de-AT"/>
              </w:rPr>
            </w:pPr>
            <w:r w:rsidRPr="00714E26">
              <w:rPr>
                <w:lang w:val="de-AT"/>
              </w:rPr>
              <w:t>1</w:t>
            </w:r>
          </w:p>
        </w:tc>
        <w:tc>
          <w:tcPr>
            <w:tcW w:w="0" w:type="auto"/>
            <w:hideMark/>
          </w:tcPr>
          <w:p w14:paraId="2BC55FBB" w14:textId="77777777" w:rsidR="00714E26" w:rsidRPr="00714E26" w:rsidRDefault="00714E26" w:rsidP="00714E26">
            <w:pPr>
              <w:spacing w:line="259" w:lineRule="auto"/>
              <w:rPr>
                <w:lang w:val="de-AT"/>
              </w:rPr>
            </w:pPr>
          </w:p>
        </w:tc>
        <w:tc>
          <w:tcPr>
            <w:tcW w:w="0" w:type="auto"/>
            <w:hideMark/>
          </w:tcPr>
          <w:p w14:paraId="4DF653DD" w14:textId="77777777" w:rsidR="00714E26" w:rsidRPr="00714E26" w:rsidRDefault="00714E26" w:rsidP="00714E26">
            <w:pPr>
              <w:spacing w:line="259" w:lineRule="auto"/>
              <w:rPr>
                <w:lang w:val="de-AT"/>
              </w:rPr>
            </w:pPr>
          </w:p>
        </w:tc>
        <w:tc>
          <w:tcPr>
            <w:tcW w:w="0" w:type="auto"/>
            <w:hideMark/>
          </w:tcPr>
          <w:p w14:paraId="7DFC1155" w14:textId="77777777" w:rsidR="00714E26" w:rsidRPr="00714E26" w:rsidRDefault="00714E26" w:rsidP="00714E26">
            <w:pPr>
              <w:spacing w:line="259" w:lineRule="auto"/>
              <w:rPr>
                <w:lang w:val="de-AT"/>
              </w:rPr>
            </w:pPr>
          </w:p>
        </w:tc>
        <w:tc>
          <w:tcPr>
            <w:tcW w:w="0" w:type="auto"/>
            <w:hideMark/>
          </w:tcPr>
          <w:p w14:paraId="4A31F818" w14:textId="77777777" w:rsidR="00714E26" w:rsidRPr="00714E26" w:rsidRDefault="00714E26" w:rsidP="00714E26">
            <w:pPr>
              <w:spacing w:line="259" w:lineRule="auto"/>
              <w:rPr>
                <w:lang w:val="de-AT"/>
              </w:rPr>
            </w:pPr>
          </w:p>
        </w:tc>
        <w:tc>
          <w:tcPr>
            <w:tcW w:w="0" w:type="auto"/>
            <w:hideMark/>
          </w:tcPr>
          <w:p w14:paraId="7A078143" w14:textId="77777777" w:rsidR="00714E26" w:rsidRPr="00714E26" w:rsidRDefault="00714E26" w:rsidP="00714E26">
            <w:pPr>
              <w:spacing w:line="259" w:lineRule="auto"/>
              <w:rPr>
                <w:lang w:val="de-AT"/>
              </w:rPr>
            </w:pPr>
          </w:p>
        </w:tc>
      </w:tr>
      <w:tr w:rsidR="00714E26" w:rsidRPr="00714E26" w14:paraId="450A53D4" w14:textId="77777777" w:rsidTr="006260DC">
        <w:trPr>
          <w:trHeight w:val="300"/>
        </w:trPr>
        <w:tc>
          <w:tcPr>
            <w:tcW w:w="0" w:type="auto"/>
            <w:hideMark/>
          </w:tcPr>
          <w:p w14:paraId="78A19FDB" w14:textId="77777777" w:rsidR="00714E26" w:rsidRPr="00714E26" w:rsidRDefault="00714E26" w:rsidP="00714E26">
            <w:pPr>
              <w:spacing w:line="259" w:lineRule="auto"/>
              <w:rPr>
                <w:lang w:val="de-AT"/>
              </w:rPr>
            </w:pPr>
            <w:r w:rsidRPr="00714E26">
              <w:rPr>
                <w:lang w:val="de-AT"/>
              </w:rPr>
              <w:t>single case</w:t>
            </w:r>
          </w:p>
        </w:tc>
        <w:tc>
          <w:tcPr>
            <w:tcW w:w="0" w:type="auto"/>
            <w:hideMark/>
          </w:tcPr>
          <w:p w14:paraId="6B7E8EFD" w14:textId="77777777" w:rsidR="00714E26" w:rsidRPr="00714E26" w:rsidRDefault="00714E26" w:rsidP="00714E26">
            <w:pPr>
              <w:spacing w:line="259" w:lineRule="auto"/>
              <w:rPr>
                <w:lang w:val="de-AT"/>
              </w:rPr>
            </w:pPr>
            <w:r w:rsidRPr="00714E26">
              <w:rPr>
                <w:lang w:val="de-AT"/>
              </w:rPr>
              <w:t>Jungblut</w:t>
            </w:r>
          </w:p>
        </w:tc>
        <w:tc>
          <w:tcPr>
            <w:tcW w:w="0" w:type="auto"/>
            <w:hideMark/>
          </w:tcPr>
          <w:p w14:paraId="7140789E" w14:textId="77777777" w:rsidR="00714E26" w:rsidRPr="00714E26" w:rsidRDefault="00714E26" w:rsidP="00714E26">
            <w:pPr>
              <w:spacing w:line="259" w:lineRule="auto"/>
              <w:rPr>
                <w:lang w:val="de-AT"/>
              </w:rPr>
            </w:pPr>
            <w:r w:rsidRPr="00714E26">
              <w:rPr>
                <w:lang w:val="de-AT"/>
              </w:rPr>
              <w:t>2009</w:t>
            </w:r>
          </w:p>
        </w:tc>
        <w:tc>
          <w:tcPr>
            <w:tcW w:w="0" w:type="auto"/>
            <w:hideMark/>
          </w:tcPr>
          <w:p w14:paraId="51603737" w14:textId="77777777" w:rsidR="00714E26" w:rsidRPr="00714E26" w:rsidRDefault="00714E26" w:rsidP="00714E26">
            <w:pPr>
              <w:spacing w:line="259" w:lineRule="auto"/>
              <w:rPr>
                <w:lang w:val="de-AT"/>
              </w:rPr>
            </w:pPr>
            <w:r w:rsidRPr="00714E26">
              <w:rPr>
                <w:lang w:val="de-AT"/>
              </w:rPr>
              <w:t>Long-term recovery from chronic global aphasia: A case report</w:t>
            </w:r>
          </w:p>
        </w:tc>
        <w:tc>
          <w:tcPr>
            <w:tcW w:w="0" w:type="auto"/>
            <w:hideMark/>
          </w:tcPr>
          <w:p w14:paraId="73330F85" w14:textId="77777777" w:rsidR="00714E26" w:rsidRPr="00714E26" w:rsidRDefault="00714E26" w:rsidP="00714E26">
            <w:pPr>
              <w:spacing w:line="259" w:lineRule="auto"/>
              <w:rPr>
                <w:lang w:val="de-AT"/>
              </w:rPr>
            </w:pPr>
          </w:p>
        </w:tc>
        <w:tc>
          <w:tcPr>
            <w:tcW w:w="0" w:type="auto"/>
            <w:hideMark/>
          </w:tcPr>
          <w:p w14:paraId="08E759A8" w14:textId="77777777" w:rsidR="00714E26" w:rsidRPr="00714E26" w:rsidRDefault="00714E26" w:rsidP="00714E26">
            <w:pPr>
              <w:spacing w:line="259" w:lineRule="auto"/>
              <w:rPr>
                <w:lang w:val="de-AT"/>
              </w:rPr>
            </w:pPr>
          </w:p>
        </w:tc>
        <w:tc>
          <w:tcPr>
            <w:tcW w:w="0" w:type="auto"/>
            <w:hideMark/>
          </w:tcPr>
          <w:p w14:paraId="2E672AB8" w14:textId="77777777" w:rsidR="00714E26" w:rsidRPr="00714E26" w:rsidRDefault="00714E26" w:rsidP="00714E26">
            <w:pPr>
              <w:spacing w:line="259" w:lineRule="auto"/>
              <w:rPr>
                <w:lang w:val="de-AT"/>
              </w:rPr>
            </w:pPr>
          </w:p>
        </w:tc>
        <w:tc>
          <w:tcPr>
            <w:tcW w:w="0" w:type="auto"/>
            <w:hideMark/>
          </w:tcPr>
          <w:p w14:paraId="46DEA085" w14:textId="77777777" w:rsidR="00714E26" w:rsidRPr="00714E26" w:rsidRDefault="00714E26" w:rsidP="00714E26">
            <w:pPr>
              <w:spacing w:line="259" w:lineRule="auto"/>
              <w:rPr>
                <w:lang w:val="de-AT"/>
              </w:rPr>
            </w:pPr>
            <w:r w:rsidRPr="00714E26">
              <w:rPr>
                <w:lang w:val="de-AT"/>
              </w:rPr>
              <w:t>1</w:t>
            </w:r>
          </w:p>
        </w:tc>
        <w:tc>
          <w:tcPr>
            <w:tcW w:w="0" w:type="auto"/>
            <w:hideMark/>
          </w:tcPr>
          <w:p w14:paraId="65C0F9B0" w14:textId="77777777" w:rsidR="00714E26" w:rsidRPr="00714E26" w:rsidRDefault="00714E26" w:rsidP="00714E26">
            <w:pPr>
              <w:spacing w:line="259" w:lineRule="auto"/>
              <w:rPr>
                <w:lang w:val="de-AT"/>
              </w:rPr>
            </w:pPr>
          </w:p>
        </w:tc>
        <w:tc>
          <w:tcPr>
            <w:tcW w:w="0" w:type="auto"/>
            <w:hideMark/>
          </w:tcPr>
          <w:p w14:paraId="3737B9F1" w14:textId="77777777" w:rsidR="00714E26" w:rsidRPr="00714E26" w:rsidRDefault="00714E26" w:rsidP="00714E26">
            <w:pPr>
              <w:spacing w:line="259" w:lineRule="auto"/>
              <w:rPr>
                <w:lang w:val="de-AT"/>
              </w:rPr>
            </w:pPr>
          </w:p>
        </w:tc>
        <w:tc>
          <w:tcPr>
            <w:tcW w:w="0" w:type="auto"/>
            <w:hideMark/>
          </w:tcPr>
          <w:p w14:paraId="6FE526B1" w14:textId="77777777" w:rsidR="00714E26" w:rsidRPr="00714E26" w:rsidRDefault="00714E26" w:rsidP="00714E26">
            <w:pPr>
              <w:spacing w:line="259" w:lineRule="auto"/>
              <w:rPr>
                <w:lang w:val="de-AT"/>
              </w:rPr>
            </w:pPr>
          </w:p>
        </w:tc>
      </w:tr>
      <w:tr w:rsidR="00714E26" w:rsidRPr="00714E26" w14:paraId="36626663" w14:textId="77777777" w:rsidTr="006260DC">
        <w:trPr>
          <w:trHeight w:val="300"/>
        </w:trPr>
        <w:tc>
          <w:tcPr>
            <w:tcW w:w="0" w:type="auto"/>
            <w:hideMark/>
          </w:tcPr>
          <w:p w14:paraId="383ECBDA" w14:textId="77777777" w:rsidR="00714E26" w:rsidRPr="00714E26" w:rsidRDefault="00714E26" w:rsidP="00714E26">
            <w:pPr>
              <w:spacing w:line="259" w:lineRule="auto"/>
              <w:rPr>
                <w:lang w:val="de-AT"/>
              </w:rPr>
            </w:pPr>
            <w:r w:rsidRPr="00714E26">
              <w:rPr>
                <w:lang w:val="de-AT"/>
              </w:rPr>
              <w:t>single case</w:t>
            </w:r>
          </w:p>
        </w:tc>
        <w:tc>
          <w:tcPr>
            <w:tcW w:w="0" w:type="auto"/>
            <w:hideMark/>
          </w:tcPr>
          <w:p w14:paraId="5C1F29E2" w14:textId="791AA128" w:rsidR="00714E26" w:rsidRPr="00714E26" w:rsidRDefault="00714E26" w:rsidP="00714E26">
            <w:pPr>
              <w:spacing w:line="259" w:lineRule="auto"/>
              <w:rPr>
                <w:lang w:val="de-AT"/>
              </w:rPr>
            </w:pPr>
            <w:r w:rsidRPr="00714E26">
              <w:rPr>
                <w:lang w:val="de-AT"/>
              </w:rPr>
              <w:t>Lagasse</w:t>
            </w:r>
          </w:p>
        </w:tc>
        <w:tc>
          <w:tcPr>
            <w:tcW w:w="0" w:type="auto"/>
            <w:hideMark/>
          </w:tcPr>
          <w:p w14:paraId="3296AC14" w14:textId="77777777" w:rsidR="00714E26" w:rsidRPr="00714E26" w:rsidRDefault="00714E26" w:rsidP="00714E26">
            <w:pPr>
              <w:spacing w:line="259" w:lineRule="auto"/>
              <w:rPr>
                <w:lang w:val="de-AT"/>
              </w:rPr>
            </w:pPr>
            <w:r w:rsidRPr="00714E26">
              <w:rPr>
                <w:lang w:val="de-AT"/>
              </w:rPr>
              <w:t>2012</w:t>
            </w:r>
          </w:p>
        </w:tc>
        <w:tc>
          <w:tcPr>
            <w:tcW w:w="0" w:type="auto"/>
            <w:hideMark/>
          </w:tcPr>
          <w:p w14:paraId="59544119" w14:textId="77777777" w:rsidR="00714E26" w:rsidRPr="00714E26" w:rsidRDefault="00714E26" w:rsidP="00714E26">
            <w:pPr>
              <w:spacing w:line="259" w:lineRule="auto"/>
              <w:rPr>
                <w:lang w:val="de-AT"/>
              </w:rPr>
            </w:pPr>
            <w:r w:rsidRPr="00714E26">
              <w:rPr>
                <w:lang w:val="de-AT"/>
              </w:rPr>
              <w:t>Evaluation of Melodic Intonation Therapy for Developmental Apraxia of Speech</w:t>
            </w:r>
          </w:p>
        </w:tc>
        <w:tc>
          <w:tcPr>
            <w:tcW w:w="0" w:type="auto"/>
            <w:hideMark/>
          </w:tcPr>
          <w:p w14:paraId="10524104" w14:textId="77777777" w:rsidR="00714E26" w:rsidRPr="00714E26" w:rsidRDefault="00714E26" w:rsidP="00714E26">
            <w:pPr>
              <w:spacing w:line="259" w:lineRule="auto"/>
              <w:rPr>
                <w:lang w:val="de-AT"/>
              </w:rPr>
            </w:pPr>
          </w:p>
        </w:tc>
        <w:tc>
          <w:tcPr>
            <w:tcW w:w="0" w:type="auto"/>
            <w:hideMark/>
          </w:tcPr>
          <w:p w14:paraId="3E94DD44" w14:textId="77777777" w:rsidR="00714E26" w:rsidRPr="00714E26" w:rsidRDefault="00714E26" w:rsidP="00714E26">
            <w:pPr>
              <w:spacing w:line="259" w:lineRule="auto"/>
              <w:rPr>
                <w:lang w:val="de-AT"/>
              </w:rPr>
            </w:pPr>
          </w:p>
        </w:tc>
        <w:tc>
          <w:tcPr>
            <w:tcW w:w="0" w:type="auto"/>
            <w:hideMark/>
          </w:tcPr>
          <w:p w14:paraId="6FF956FC" w14:textId="77777777" w:rsidR="00714E26" w:rsidRPr="00714E26" w:rsidRDefault="00714E26" w:rsidP="00714E26">
            <w:pPr>
              <w:spacing w:line="259" w:lineRule="auto"/>
              <w:rPr>
                <w:lang w:val="de-AT"/>
              </w:rPr>
            </w:pPr>
          </w:p>
        </w:tc>
        <w:tc>
          <w:tcPr>
            <w:tcW w:w="0" w:type="auto"/>
            <w:hideMark/>
          </w:tcPr>
          <w:p w14:paraId="4B8B0738" w14:textId="77777777" w:rsidR="00714E26" w:rsidRPr="00714E26" w:rsidRDefault="00714E26" w:rsidP="00714E26">
            <w:pPr>
              <w:spacing w:line="259" w:lineRule="auto"/>
              <w:rPr>
                <w:lang w:val="de-AT"/>
              </w:rPr>
            </w:pPr>
          </w:p>
        </w:tc>
        <w:tc>
          <w:tcPr>
            <w:tcW w:w="0" w:type="auto"/>
            <w:hideMark/>
          </w:tcPr>
          <w:p w14:paraId="2FA0CAFB" w14:textId="77777777" w:rsidR="00714E26" w:rsidRPr="00714E26" w:rsidRDefault="00714E26" w:rsidP="00714E26">
            <w:pPr>
              <w:spacing w:line="259" w:lineRule="auto"/>
              <w:rPr>
                <w:lang w:val="de-AT"/>
              </w:rPr>
            </w:pPr>
            <w:r w:rsidRPr="00714E26">
              <w:rPr>
                <w:lang w:val="de-AT"/>
              </w:rPr>
              <w:t>1</w:t>
            </w:r>
          </w:p>
        </w:tc>
        <w:tc>
          <w:tcPr>
            <w:tcW w:w="0" w:type="auto"/>
            <w:hideMark/>
          </w:tcPr>
          <w:p w14:paraId="4697DEA4" w14:textId="77777777" w:rsidR="00714E26" w:rsidRPr="00714E26" w:rsidRDefault="00714E26" w:rsidP="00714E26">
            <w:pPr>
              <w:spacing w:line="259" w:lineRule="auto"/>
              <w:rPr>
                <w:lang w:val="de-AT"/>
              </w:rPr>
            </w:pPr>
          </w:p>
        </w:tc>
        <w:tc>
          <w:tcPr>
            <w:tcW w:w="0" w:type="auto"/>
            <w:hideMark/>
          </w:tcPr>
          <w:p w14:paraId="4B452327" w14:textId="77777777" w:rsidR="00714E26" w:rsidRPr="00714E26" w:rsidRDefault="00714E26" w:rsidP="00714E26">
            <w:pPr>
              <w:spacing w:line="259" w:lineRule="auto"/>
              <w:rPr>
                <w:lang w:val="de-AT"/>
              </w:rPr>
            </w:pPr>
          </w:p>
        </w:tc>
      </w:tr>
      <w:tr w:rsidR="00714E26" w:rsidRPr="00714E26" w14:paraId="1F2C1728" w14:textId="77777777" w:rsidTr="006260DC">
        <w:trPr>
          <w:trHeight w:val="300"/>
        </w:trPr>
        <w:tc>
          <w:tcPr>
            <w:tcW w:w="0" w:type="auto"/>
            <w:hideMark/>
          </w:tcPr>
          <w:p w14:paraId="77FEA7EC" w14:textId="77777777" w:rsidR="00714E26" w:rsidRPr="00714E26" w:rsidRDefault="00714E26" w:rsidP="00714E26">
            <w:pPr>
              <w:spacing w:line="259" w:lineRule="auto"/>
              <w:rPr>
                <w:lang w:val="de-AT"/>
              </w:rPr>
            </w:pPr>
            <w:r w:rsidRPr="00714E26">
              <w:rPr>
                <w:lang w:val="de-AT"/>
              </w:rPr>
              <w:t>single case</w:t>
            </w:r>
          </w:p>
        </w:tc>
        <w:tc>
          <w:tcPr>
            <w:tcW w:w="0" w:type="auto"/>
            <w:hideMark/>
          </w:tcPr>
          <w:p w14:paraId="7F7CFF44" w14:textId="0DA579CA" w:rsidR="00714E26" w:rsidRPr="00714E26" w:rsidRDefault="00714E26" w:rsidP="00714E26">
            <w:pPr>
              <w:spacing w:line="259" w:lineRule="auto"/>
              <w:rPr>
                <w:lang w:val="de-AT"/>
              </w:rPr>
            </w:pPr>
            <w:r w:rsidRPr="00714E26">
              <w:rPr>
                <w:lang w:val="de-AT"/>
              </w:rPr>
              <w:t>Zipse</w:t>
            </w:r>
          </w:p>
        </w:tc>
        <w:tc>
          <w:tcPr>
            <w:tcW w:w="0" w:type="auto"/>
            <w:hideMark/>
          </w:tcPr>
          <w:p w14:paraId="7959E1B0" w14:textId="77777777" w:rsidR="00714E26" w:rsidRPr="00714E26" w:rsidRDefault="00714E26" w:rsidP="00714E26">
            <w:pPr>
              <w:spacing w:line="259" w:lineRule="auto"/>
              <w:rPr>
                <w:lang w:val="de-AT"/>
              </w:rPr>
            </w:pPr>
            <w:r w:rsidRPr="00714E26">
              <w:rPr>
                <w:lang w:val="de-AT"/>
              </w:rPr>
              <w:t>2012</w:t>
            </w:r>
          </w:p>
        </w:tc>
        <w:tc>
          <w:tcPr>
            <w:tcW w:w="0" w:type="auto"/>
            <w:hideMark/>
          </w:tcPr>
          <w:p w14:paraId="0834253C" w14:textId="77777777" w:rsidR="00714E26" w:rsidRPr="00714E26" w:rsidRDefault="00714E26" w:rsidP="00714E26">
            <w:pPr>
              <w:spacing w:line="259" w:lineRule="auto"/>
              <w:rPr>
                <w:lang w:val="de-AT"/>
              </w:rPr>
            </w:pPr>
            <w:r w:rsidRPr="00714E26">
              <w:rPr>
                <w:lang w:val="de-AT"/>
              </w:rPr>
              <w:t>When right is all that is left: plasticity of right-hemisphere tracts in a young aphasic patient</w:t>
            </w:r>
          </w:p>
        </w:tc>
        <w:tc>
          <w:tcPr>
            <w:tcW w:w="0" w:type="auto"/>
            <w:hideMark/>
          </w:tcPr>
          <w:p w14:paraId="538531DB" w14:textId="77777777" w:rsidR="00714E26" w:rsidRPr="00714E26" w:rsidRDefault="00714E26" w:rsidP="00714E26">
            <w:pPr>
              <w:spacing w:line="259" w:lineRule="auto"/>
              <w:rPr>
                <w:lang w:val="de-AT"/>
              </w:rPr>
            </w:pPr>
          </w:p>
        </w:tc>
        <w:tc>
          <w:tcPr>
            <w:tcW w:w="0" w:type="auto"/>
            <w:hideMark/>
          </w:tcPr>
          <w:p w14:paraId="37D68E34" w14:textId="77777777" w:rsidR="00714E26" w:rsidRPr="00714E26" w:rsidRDefault="00714E26" w:rsidP="00714E26">
            <w:pPr>
              <w:spacing w:line="259" w:lineRule="auto"/>
              <w:rPr>
                <w:lang w:val="de-AT"/>
              </w:rPr>
            </w:pPr>
          </w:p>
        </w:tc>
        <w:tc>
          <w:tcPr>
            <w:tcW w:w="0" w:type="auto"/>
            <w:hideMark/>
          </w:tcPr>
          <w:p w14:paraId="3D1A2D18" w14:textId="77777777" w:rsidR="00714E26" w:rsidRPr="00714E26" w:rsidRDefault="00714E26" w:rsidP="00714E26">
            <w:pPr>
              <w:spacing w:line="259" w:lineRule="auto"/>
              <w:rPr>
                <w:lang w:val="de-AT"/>
              </w:rPr>
            </w:pPr>
          </w:p>
        </w:tc>
        <w:tc>
          <w:tcPr>
            <w:tcW w:w="0" w:type="auto"/>
            <w:hideMark/>
          </w:tcPr>
          <w:p w14:paraId="3040C125" w14:textId="77777777" w:rsidR="00714E26" w:rsidRPr="00714E26" w:rsidRDefault="00714E26" w:rsidP="00714E26">
            <w:pPr>
              <w:spacing w:line="259" w:lineRule="auto"/>
              <w:rPr>
                <w:lang w:val="de-AT"/>
              </w:rPr>
            </w:pPr>
          </w:p>
        </w:tc>
        <w:tc>
          <w:tcPr>
            <w:tcW w:w="0" w:type="auto"/>
            <w:hideMark/>
          </w:tcPr>
          <w:p w14:paraId="3F3E7099" w14:textId="77777777" w:rsidR="00714E26" w:rsidRPr="00714E26" w:rsidRDefault="00714E26" w:rsidP="00714E26">
            <w:pPr>
              <w:spacing w:line="259" w:lineRule="auto"/>
              <w:rPr>
                <w:lang w:val="de-AT"/>
              </w:rPr>
            </w:pPr>
          </w:p>
        </w:tc>
        <w:tc>
          <w:tcPr>
            <w:tcW w:w="0" w:type="auto"/>
            <w:hideMark/>
          </w:tcPr>
          <w:p w14:paraId="59727459" w14:textId="77777777" w:rsidR="00714E26" w:rsidRPr="00714E26" w:rsidRDefault="00714E26" w:rsidP="00714E26">
            <w:pPr>
              <w:spacing w:line="259" w:lineRule="auto"/>
              <w:rPr>
                <w:lang w:val="de-AT"/>
              </w:rPr>
            </w:pPr>
          </w:p>
        </w:tc>
        <w:tc>
          <w:tcPr>
            <w:tcW w:w="0" w:type="auto"/>
            <w:hideMark/>
          </w:tcPr>
          <w:p w14:paraId="16E66136" w14:textId="77777777" w:rsidR="00714E26" w:rsidRPr="00714E26" w:rsidRDefault="00714E26" w:rsidP="00714E26">
            <w:pPr>
              <w:spacing w:line="259" w:lineRule="auto"/>
              <w:rPr>
                <w:lang w:val="de-AT"/>
              </w:rPr>
            </w:pPr>
            <w:r w:rsidRPr="00714E26">
              <w:rPr>
                <w:lang w:val="de-AT"/>
              </w:rPr>
              <w:t>1</w:t>
            </w:r>
          </w:p>
        </w:tc>
      </w:tr>
      <w:tr w:rsidR="00714E26" w:rsidRPr="00714E26" w14:paraId="5B96530E" w14:textId="77777777" w:rsidTr="006260DC">
        <w:trPr>
          <w:trHeight w:val="300"/>
        </w:trPr>
        <w:tc>
          <w:tcPr>
            <w:tcW w:w="0" w:type="auto"/>
            <w:hideMark/>
          </w:tcPr>
          <w:p w14:paraId="79811865" w14:textId="203DF069" w:rsidR="00714E26" w:rsidRPr="00714E26" w:rsidRDefault="00714E26" w:rsidP="00714E26">
            <w:pPr>
              <w:spacing w:line="259" w:lineRule="auto"/>
              <w:rPr>
                <w:lang w:val="de-AT"/>
              </w:rPr>
            </w:pPr>
            <w:r w:rsidRPr="00714E26">
              <w:rPr>
                <w:lang w:val="de-AT"/>
              </w:rPr>
              <w:t>single case</w:t>
            </w:r>
          </w:p>
        </w:tc>
        <w:tc>
          <w:tcPr>
            <w:tcW w:w="0" w:type="auto"/>
            <w:hideMark/>
          </w:tcPr>
          <w:p w14:paraId="6891C3BD" w14:textId="033C9E33" w:rsidR="00714E26" w:rsidRPr="00714E26" w:rsidRDefault="00714E26" w:rsidP="00714E26">
            <w:pPr>
              <w:spacing w:line="259" w:lineRule="auto"/>
              <w:rPr>
                <w:lang w:val="de-AT"/>
              </w:rPr>
            </w:pPr>
            <w:r w:rsidRPr="00714E26">
              <w:rPr>
                <w:lang w:val="de-AT"/>
              </w:rPr>
              <w:t>Fountura</w:t>
            </w:r>
          </w:p>
        </w:tc>
        <w:tc>
          <w:tcPr>
            <w:tcW w:w="0" w:type="auto"/>
            <w:hideMark/>
          </w:tcPr>
          <w:p w14:paraId="3B0F1CFA" w14:textId="77777777" w:rsidR="00714E26" w:rsidRPr="00714E26" w:rsidRDefault="00714E26" w:rsidP="00714E26">
            <w:pPr>
              <w:spacing w:line="259" w:lineRule="auto"/>
              <w:rPr>
                <w:lang w:val="de-AT"/>
              </w:rPr>
            </w:pPr>
            <w:r w:rsidRPr="00714E26">
              <w:rPr>
                <w:lang w:val="de-AT"/>
              </w:rPr>
              <w:t>2014</w:t>
            </w:r>
          </w:p>
        </w:tc>
        <w:tc>
          <w:tcPr>
            <w:tcW w:w="0" w:type="auto"/>
            <w:hideMark/>
          </w:tcPr>
          <w:p w14:paraId="4DD76B33" w14:textId="77777777" w:rsidR="00714E26" w:rsidRPr="00714E26" w:rsidRDefault="00714E26" w:rsidP="00714E26">
            <w:pPr>
              <w:spacing w:line="259" w:lineRule="auto"/>
              <w:rPr>
                <w:lang w:val="de-AT"/>
              </w:rPr>
            </w:pPr>
            <w:r w:rsidRPr="00714E26">
              <w:rPr>
                <w:lang w:val="de-AT"/>
              </w:rPr>
              <w:t>Efficacy of the Adapted Melodic Intonation Therapy: a case study of a Broca`s Aphasia Patient</w:t>
            </w:r>
          </w:p>
        </w:tc>
        <w:tc>
          <w:tcPr>
            <w:tcW w:w="0" w:type="auto"/>
            <w:hideMark/>
          </w:tcPr>
          <w:p w14:paraId="5C386F33" w14:textId="77777777" w:rsidR="00714E26" w:rsidRPr="00714E26" w:rsidRDefault="00714E26" w:rsidP="00714E26">
            <w:pPr>
              <w:spacing w:line="259" w:lineRule="auto"/>
              <w:rPr>
                <w:lang w:val="de-AT"/>
              </w:rPr>
            </w:pPr>
          </w:p>
        </w:tc>
        <w:tc>
          <w:tcPr>
            <w:tcW w:w="0" w:type="auto"/>
            <w:hideMark/>
          </w:tcPr>
          <w:p w14:paraId="7C0ED20A" w14:textId="77777777" w:rsidR="00714E26" w:rsidRPr="00714E26" w:rsidRDefault="00714E26" w:rsidP="00714E26">
            <w:pPr>
              <w:spacing w:line="259" w:lineRule="auto"/>
              <w:rPr>
                <w:lang w:val="de-AT"/>
              </w:rPr>
            </w:pPr>
          </w:p>
        </w:tc>
        <w:tc>
          <w:tcPr>
            <w:tcW w:w="0" w:type="auto"/>
            <w:hideMark/>
          </w:tcPr>
          <w:p w14:paraId="5F9CB3A8" w14:textId="77777777" w:rsidR="00714E26" w:rsidRPr="00714E26" w:rsidRDefault="00714E26" w:rsidP="00714E26">
            <w:pPr>
              <w:spacing w:line="259" w:lineRule="auto"/>
              <w:rPr>
                <w:lang w:val="de-AT"/>
              </w:rPr>
            </w:pPr>
          </w:p>
        </w:tc>
        <w:tc>
          <w:tcPr>
            <w:tcW w:w="0" w:type="auto"/>
            <w:hideMark/>
          </w:tcPr>
          <w:p w14:paraId="19A50EC6" w14:textId="77777777" w:rsidR="00714E26" w:rsidRPr="00714E26" w:rsidRDefault="00714E26" w:rsidP="00714E26">
            <w:pPr>
              <w:spacing w:line="259" w:lineRule="auto"/>
              <w:rPr>
                <w:lang w:val="de-AT"/>
              </w:rPr>
            </w:pPr>
          </w:p>
        </w:tc>
        <w:tc>
          <w:tcPr>
            <w:tcW w:w="0" w:type="auto"/>
            <w:hideMark/>
          </w:tcPr>
          <w:p w14:paraId="6C347421" w14:textId="77777777" w:rsidR="00714E26" w:rsidRPr="00714E26" w:rsidRDefault="00714E26" w:rsidP="00714E26">
            <w:pPr>
              <w:spacing w:line="259" w:lineRule="auto"/>
              <w:rPr>
                <w:lang w:val="de-AT"/>
              </w:rPr>
            </w:pPr>
          </w:p>
        </w:tc>
        <w:tc>
          <w:tcPr>
            <w:tcW w:w="0" w:type="auto"/>
            <w:hideMark/>
          </w:tcPr>
          <w:p w14:paraId="33580AA7" w14:textId="77777777" w:rsidR="00714E26" w:rsidRPr="00714E26" w:rsidRDefault="00714E26" w:rsidP="00714E26">
            <w:pPr>
              <w:spacing w:line="259" w:lineRule="auto"/>
              <w:rPr>
                <w:lang w:val="de-AT"/>
              </w:rPr>
            </w:pPr>
            <w:r w:rsidRPr="00714E26">
              <w:rPr>
                <w:lang w:val="de-AT"/>
              </w:rPr>
              <w:t>1</w:t>
            </w:r>
          </w:p>
        </w:tc>
        <w:tc>
          <w:tcPr>
            <w:tcW w:w="0" w:type="auto"/>
            <w:hideMark/>
          </w:tcPr>
          <w:p w14:paraId="539D7B76" w14:textId="77777777" w:rsidR="00714E26" w:rsidRPr="00714E26" w:rsidRDefault="00714E26" w:rsidP="00714E26">
            <w:pPr>
              <w:spacing w:line="259" w:lineRule="auto"/>
              <w:rPr>
                <w:lang w:val="de-AT"/>
              </w:rPr>
            </w:pPr>
          </w:p>
        </w:tc>
      </w:tr>
      <w:tr w:rsidR="00714E26" w:rsidRPr="00714E26" w14:paraId="0E9C193C" w14:textId="77777777" w:rsidTr="006260DC">
        <w:trPr>
          <w:trHeight w:val="300"/>
        </w:trPr>
        <w:tc>
          <w:tcPr>
            <w:tcW w:w="0" w:type="auto"/>
            <w:hideMark/>
          </w:tcPr>
          <w:p w14:paraId="30FD1D39" w14:textId="77777777" w:rsidR="00714E26" w:rsidRPr="00714E26" w:rsidRDefault="00714E26" w:rsidP="00714E26">
            <w:pPr>
              <w:spacing w:line="259" w:lineRule="auto"/>
              <w:rPr>
                <w:lang w:val="de-AT"/>
              </w:rPr>
            </w:pPr>
            <w:r w:rsidRPr="00714E26">
              <w:rPr>
                <w:lang w:val="de-AT"/>
              </w:rPr>
              <w:t>single-case study</w:t>
            </w:r>
          </w:p>
        </w:tc>
        <w:tc>
          <w:tcPr>
            <w:tcW w:w="0" w:type="auto"/>
            <w:hideMark/>
          </w:tcPr>
          <w:p w14:paraId="7956E513" w14:textId="77777777" w:rsidR="00714E26" w:rsidRPr="00714E26" w:rsidRDefault="00714E26" w:rsidP="00714E26">
            <w:pPr>
              <w:spacing w:line="259" w:lineRule="auto"/>
              <w:rPr>
                <w:lang w:val="de-AT"/>
              </w:rPr>
            </w:pPr>
            <w:r w:rsidRPr="00714E26">
              <w:rPr>
                <w:lang w:val="de-AT"/>
              </w:rPr>
              <w:t>Goldfarb</w:t>
            </w:r>
          </w:p>
        </w:tc>
        <w:tc>
          <w:tcPr>
            <w:tcW w:w="0" w:type="auto"/>
            <w:hideMark/>
          </w:tcPr>
          <w:p w14:paraId="159F1426" w14:textId="77777777" w:rsidR="00714E26" w:rsidRPr="00714E26" w:rsidRDefault="00714E26" w:rsidP="00714E26">
            <w:pPr>
              <w:spacing w:line="259" w:lineRule="auto"/>
              <w:rPr>
                <w:lang w:val="de-AT"/>
              </w:rPr>
            </w:pPr>
            <w:r w:rsidRPr="00714E26">
              <w:rPr>
                <w:lang w:val="de-AT"/>
              </w:rPr>
              <w:t>1979</w:t>
            </w:r>
          </w:p>
        </w:tc>
        <w:tc>
          <w:tcPr>
            <w:tcW w:w="0" w:type="auto"/>
            <w:hideMark/>
          </w:tcPr>
          <w:p w14:paraId="12D4AE3B" w14:textId="77777777" w:rsidR="00714E26" w:rsidRPr="00714E26" w:rsidRDefault="00714E26" w:rsidP="00714E26">
            <w:pPr>
              <w:spacing w:line="259" w:lineRule="auto"/>
              <w:rPr>
                <w:lang w:val="de-AT"/>
              </w:rPr>
            </w:pPr>
            <w:r w:rsidRPr="00714E26">
              <w:rPr>
                <w:lang w:val="de-AT"/>
              </w:rPr>
              <w:t>Espousing melodic intonation therapy in aphasia rehabilitation: a case study.</w:t>
            </w:r>
          </w:p>
        </w:tc>
        <w:tc>
          <w:tcPr>
            <w:tcW w:w="0" w:type="auto"/>
            <w:hideMark/>
          </w:tcPr>
          <w:p w14:paraId="042CB84C" w14:textId="77777777" w:rsidR="00714E26" w:rsidRPr="00714E26" w:rsidRDefault="00714E26" w:rsidP="00714E26">
            <w:pPr>
              <w:spacing w:line="259" w:lineRule="auto"/>
              <w:rPr>
                <w:lang w:val="de-AT"/>
              </w:rPr>
            </w:pPr>
          </w:p>
        </w:tc>
        <w:tc>
          <w:tcPr>
            <w:tcW w:w="0" w:type="auto"/>
            <w:hideMark/>
          </w:tcPr>
          <w:p w14:paraId="42A6EB30" w14:textId="77777777" w:rsidR="00714E26" w:rsidRPr="00714E26" w:rsidRDefault="00714E26" w:rsidP="00714E26">
            <w:pPr>
              <w:spacing w:line="259" w:lineRule="auto"/>
              <w:rPr>
                <w:lang w:val="de-AT"/>
              </w:rPr>
            </w:pPr>
            <w:r w:rsidRPr="00714E26">
              <w:rPr>
                <w:lang w:val="de-AT"/>
              </w:rPr>
              <w:t>1</w:t>
            </w:r>
          </w:p>
        </w:tc>
        <w:tc>
          <w:tcPr>
            <w:tcW w:w="0" w:type="auto"/>
            <w:hideMark/>
          </w:tcPr>
          <w:p w14:paraId="18997764" w14:textId="77777777" w:rsidR="00714E26" w:rsidRPr="00714E26" w:rsidRDefault="00714E26" w:rsidP="00714E26">
            <w:pPr>
              <w:spacing w:line="259" w:lineRule="auto"/>
              <w:rPr>
                <w:lang w:val="de-AT"/>
              </w:rPr>
            </w:pPr>
            <w:r w:rsidRPr="00714E26">
              <w:rPr>
                <w:lang w:val="de-AT"/>
              </w:rPr>
              <w:t>1</w:t>
            </w:r>
          </w:p>
        </w:tc>
        <w:tc>
          <w:tcPr>
            <w:tcW w:w="0" w:type="auto"/>
            <w:hideMark/>
          </w:tcPr>
          <w:p w14:paraId="528600D5" w14:textId="77777777" w:rsidR="00714E26" w:rsidRPr="00714E26" w:rsidRDefault="00714E26" w:rsidP="00714E26">
            <w:pPr>
              <w:spacing w:line="259" w:lineRule="auto"/>
              <w:rPr>
                <w:lang w:val="de-AT"/>
              </w:rPr>
            </w:pPr>
            <w:r w:rsidRPr="00714E26">
              <w:rPr>
                <w:lang w:val="de-AT"/>
              </w:rPr>
              <w:t>1</w:t>
            </w:r>
          </w:p>
        </w:tc>
        <w:tc>
          <w:tcPr>
            <w:tcW w:w="0" w:type="auto"/>
            <w:hideMark/>
          </w:tcPr>
          <w:p w14:paraId="79DACC7C" w14:textId="77777777" w:rsidR="00714E26" w:rsidRPr="00714E26" w:rsidRDefault="00714E26" w:rsidP="00714E26">
            <w:pPr>
              <w:spacing w:line="259" w:lineRule="auto"/>
              <w:rPr>
                <w:lang w:val="de-AT"/>
              </w:rPr>
            </w:pPr>
          </w:p>
        </w:tc>
        <w:tc>
          <w:tcPr>
            <w:tcW w:w="0" w:type="auto"/>
            <w:hideMark/>
          </w:tcPr>
          <w:p w14:paraId="59E39A78" w14:textId="77777777" w:rsidR="00714E26" w:rsidRPr="00714E26" w:rsidRDefault="00714E26" w:rsidP="00714E26">
            <w:pPr>
              <w:spacing w:line="259" w:lineRule="auto"/>
              <w:rPr>
                <w:lang w:val="de-AT"/>
              </w:rPr>
            </w:pPr>
          </w:p>
        </w:tc>
        <w:tc>
          <w:tcPr>
            <w:tcW w:w="0" w:type="auto"/>
            <w:hideMark/>
          </w:tcPr>
          <w:p w14:paraId="0BA9DD51" w14:textId="77777777" w:rsidR="00714E26" w:rsidRPr="00714E26" w:rsidRDefault="00714E26" w:rsidP="00714E26">
            <w:pPr>
              <w:spacing w:line="259" w:lineRule="auto"/>
              <w:rPr>
                <w:lang w:val="de-AT"/>
              </w:rPr>
            </w:pPr>
          </w:p>
        </w:tc>
      </w:tr>
      <w:tr w:rsidR="00714E26" w:rsidRPr="00714E26" w14:paraId="27973A40" w14:textId="77777777" w:rsidTr="006260DC">
        <w:trPr>
          <w:trHeight w:val="300"/>
        </w:trPr>
        <w:tc>
          <w:tcPr>
            <w:tcW w:w="0" w:type="auto"/>
            <w:hideMark/>
          </w:tcPr>
          <w:p w14:paraId="1580DE1A" w14:textId="77777777" w:rsidR="00714E26" w:rsidRPr="00714E26" w:rsidRDefault="00714E26" w:rsidP="00714E26">
            <w:pPr>
              <w:spacing w:line="259" w:lineRule="auto"/>
              <w:rPr>
                <w:lang w:val="de-AT"/>
              </w:rPr>
            </w:pPr>
            <w:r w:rsidRPr="00714E26">
              <w:rPr>
                <w:lang w:val="de-AT"/>
              </w:rPr>
              <w:t>single-case study</w:t>
            </w:r>
          </w:p>
        </w:tc>
        <w:tc>
          <w:tcPr>
            <w:tcW w:w="0" w:type="auto"/>
            <w:hideMark/>
          </w:tcPr>
          <w:p w14:paraId="0BD553FB" w14:textId="77777777" w:rsidR="00714E26" w:rsidRPr="00714E26" w:rsidRDefault="00714E26" w:rsidP="00714E26">
            <w:pPr>
              <w:spacing w:line="259" w:lineRule="auto"/>
              <w:rPr>
                <w:lang w:val="de-AT"/>
              </w:rPr>
            </w:pPr>
            <w:r w:rsidRPr="00714E26">
              <w:rPr>
                <w:lang w:val="de-AT"/>
              </w:rPr>
              <w:t>Morrow-Odom</w:t>
            </w:r>
          </w:p>
        </w:tc>
        <w:tc>
          <w:tcPr>
            <w:tcW w:w="0" w:type="auto"/>
            <w:hideMark/>
          </w:tcPr>
          <w:p w14:paraId="12037112" w14:textId="77777777" w:rsidR="00714E26" w:rsidRPr="00714E26" w:rsidRDefault="00714E26" w:rsidP="00714E26">
            <w:pPr>
              <w:spacing w:line="259" w:lineRule="auto"/>
              <w:rPr>
                <w:lang w:val="de-AT"/>
              </w:rPr>
            </w:pPr>
            <w:r w:rsidRPr="00714E26">
              <w:rPr>
                <w:lang w:val="de-AT"/>
              </w:rPr>
              <w:t>2013</w:t>
            </w:r>
          </w:p>
        </w:tc>
        <w:tc>
          <w:tcPr>
            <w:tcW w:w="0" w:type="auto"/>
            <w:hideMark/>
          </w:tcPr>
          <w:p w14:paraId="29156B73" w14:textId="77777777" w:rsidR="00714E26" w:rsidRPr="00714E26" w:rsidRDefault="00714E26" w:rsidP="00714E26">
            <w:pPr>
              <w:spacing w:line="259" w:lineRule="auto"/>
              <w:rPr>
                <w:lang w:val="de-AT"/>
              </w:rPr>
            </w:pPr>
            <w:r w:rsidRPr="00714E26">
              <w:rPr>
                <w:lang w:val="de-AT"/>
              </w:rPr>
              <w:t>Effectiveness of melodic intonation therapy in a case of aphasia following right hemisphere stroke</w:t>
            </w:r>
          </w:p>
        </w:tc>
        <w:tc>
          <w:tcPr>
            <w:tcW w:w="0" w:type="auto"/>
            <w:hideMark/>
          </w:tcPr>
          <w:p w14:paraId="35C7DF30" w14:textId="77777777" w:rsidR="00714E26" w:rsidRPr="00714E26" w:rsidRDefault="00714E26" w:rsidP="00714E26">
            <w:pPr>
              <w:spacing w:line="259" w:lineRule="auto"/>
              <w:rPr>
                <w:lang w:val="de-AT"/>
              </w:rPr>
            </w:pPr>
          </w:p>
        </w:tc>
        <w:tc>
          <w:tcPr>
            <w:tcW w:w="0" w:type="auto"/>
            <w:hideMark/>
          </w:tcPr>
          <w:p w14:paraId="4FCA080F" w14:textId="77777777" w:rsidR="00714E26" w:rsidRPr="00714E26" w:rsidRDefault="00714E26" w:rsidP="00714E26">
            <w:pPr>
              <w:spacing w:line="259" w:lineRule="auto"/>
              <w:rPr>
                <w:lang w:val="de-AT"/>
              </w:rPr>
            </w:pPr>
            <w:r w:rsidRPr="00714E26">
              <w:rPr>
                <w:lang w:val="de-AT"/>
              </w:rPr>
              <w:t>1</w:t>
            </w:r>
          </w:p>
        </w:tc>
        <w:tc>
          <w:tcPr>
            <w:tcW w:w="0" w:type="auto"/>
            <w:hideMark/>
          </w:tcPr>
          <w:p w14:paraId="14A3F634" w14:textId="77777777" w:rsidR="00714E26" w:rsidRPr="00714E26" w:rsidRDefault="00714E26" w:rsidP="00714E26">
            <w:pPr>
              <w:spacing w:line="259" w:lineRule="auto"/>
              <w:rPr>
                <w:lang w:val="de-AT"/>
              </w:rPr>
            </w:pPr>
          </w:p>
        </w:tc>
        <w:tc>
          <w:tcPr>
            <w:tcW w:w="0" w:type="auto"/>
            <w:hideMark/>
          </w:tcPr>
          <w:p w14:paraId="7128D8B1" w14:textId="77777777" w:rsidR="00714E26" w:rsidRPr="00714E26" w:rsidRDefault="00714E26" w:rsidP="00714E26">
            <w:pPr>
              <w:spacing w:line="259" w:lineRule="auto"/>
              <w:rPr>
                <w:lang w:val="de-AT"/>
              </w:rPr>
            </w:pPr>
          </w:p>
        </w:tc>
        <w:tc>
          <w:tcPr>
            <w:tcW w:w="0" w:type="auto"/>
            <w:hideMark/>
          </w:tcPr>
          <w:p w14:paraId="470DFA28" w14:textId="77777777" w:rsidR="00714E26" w:rsidRPr="00714E26" w:rsidRDefault="00714E26" w:rsidP="00714E26">
            <w:pPr>
              <w:spacing w:line="259" w:lineRule="auto"/>
              <w:rPr>
                <w:lang w:val="de-AT"/>
              </w:rPr>
            </w:pPr>
          </w:p>
        </w:tc>
        <w:tc>
          <w:tcPr>
            <w:tcW w:w="0" w:type="auto"/>
            <w:hideMark/>
          </w:tcPr>
          <w:p w14:paraId="7E42B41C" w14:textId="77777777" w:rsidR="00714E26" w:rsidRPr="00714E26" w:rsidRDefault="00714E26" w:rsidP="00714E26">
            <w:pPr>
              <w:spacing w:line="259" w:lineRule="auto"/>
              <w:rPr>
                <w:lang w:val="de-AT"/>
              </w:rPr>
            </w:pPr>
          </w:p>
        </w:tc>
        <w:tc>
          <w:tcPr>
            <w:tcW w:w="0" w:type="auto"/>
            <w:hideMark/>
          </w:tcPr>
          <w:p w14:paraId="60047F5F" w14:textId="77777777" w:rsidR="00714E26" w:rsidRPr="00714E26" w:rsidRDefault="00714E26" w:rsidP="00714E26">
            <w:pPr>
              <w:spacing w:line="259" w:lineRule="auto"/>
              <w:rPr>
                <w:lang w:val="de-AT"/>
              </w:rPr>
            </w:pPr>
          </w:p>
        </w:tc>
      </w:tr>
      <w:tr w:rsidR="00714E26" w:rsidRPr="00714E26" w14:paraId="52A9F07F" w14:textId="77777777" w:rsidTr="006260DC">
        <w:trPr>
          <w:trHeight w:val="300"/>
        </w:trPr>
        <w:tc>
          <w:tcPr>
            <w:tcW w:w="0" w:type="auto"/>
            <w:hideMark/>
          </w:tcPr>
          <w:p w14:paraId="6FA281D0" w14:textId="77777777" w:rsidR="00714E26" w:rsidRPr="00714E26" w:rsidRDefault="00714E26" w:rsidP="00714E26">
            <w:pPr>
              <w:spacing w:line="259" w:lineRule="auto"/>
              <w:rPr>
                <w:lang w:val="de-AT"/>
              </w:rPr>
            </w:pPr>
            <w:r w:rsidRPr="00714E26">
              <w:rPr>
                <w:lang w:val="de-AT"/>
              </w:rPr>
              <w:t>single-case study</w:t>
            </w:r>
          </w:p>
        </w:tc>
        <w:tc>
          <w:tcPr>
            <w:tcW w:w="0" w:type="auto"/>
            <w:hideMark/>
          </w:tcPr>
          <w:p w14:paraId="485AFD3A" w14:textId="77777777" w:rsidR="00714E26" w:rsidRPr="00714E26" w:rsidRDefault="00714E26" w:rsidP="00714E26">
            <w:pPr>
              <w:spacing w:line="259" w:lineRule="auto"/>
              <w:rPr>
                <w:lang w:val="de-AT"/>
              </w:rPr>
            </w:pPr>
            <w:r w:rsidRPr="00714E26">
              <w:rPr>
                <w:lang w:val="de-AT"/>
              </w:rPr>
              <w:t>Wambaugh</w:t>
            </w:r>
          </w:p>
        </w:tc>
        <w:tc>
          <w:tcPr>
            <w:tcW w:w="0" w:type="auto"/>
            <w:hideMark/>
          </w:tcPr>
          <w:p w14:paraId="65B16CDD" w14:textId="77777777" w:rsidR="00714E26" w:rsidRPr="00714E26" w:rsidRDefault="00714E26" w:rsidP="00714E26">
            <w:pPr>
              <w:spacing w:line="259" w:lineRule="auto"/>
              <w:rPr>
                <w:lang w:val="de-AT"/>
              </w:rPr>
            </w:pPr>
            <w:r w:rsidRPr="00714E26">
              <w:rPr>
                <w:lang w:val="de-AT"/>
              </w:rPr>
              <w:t>2000</w:t>
            </w:r>
          </w:p>
        </w:tc>
        <w:tc>
          <w:tcPr>
            <w:tcW w:w="0" w:type="auto"/>
            <w:hideMark/>
          </w:tcPr>
          <w:p w14:paraId="62AA4F79" w14:textId="77777777" w:rsidR="00714E26" w:rsidRPr="00714E26" w:rsidRDefault="00714E26" w:rsidP="00714E26">
            <w:pPr>
              <w:spacing w:line="259" w:lineRule="auto"/>
              <w:rPr>
                <w:lang w:val="de-AT"/>
              </w:rPr>
            </w:pPr>
            <w:r w:rsidRPr="00714E26">
              <w:rPr>
                <w:lang w:val="de-AT"/>
              </w:rPr>
              <w:t>Eﬀects of rate and rhythm control treatment on consonant production accuracy in apraxia of speech</w:t>
            </w:r>
          </w:p>
        </w:tc>
        <w:tc>
          <w:tcPr>
            <w:tcW w:w="0" w:type="auto"/>
            <w:hideMark/>
          </w:tcPr>
          <w:p w14:paraId="3AB7B218" w14:textId="77777777" w:rsidR="00714E26" w:rsidRPr="00714E26" w:rsidRDefault="00714E26" w:rsidP="00714E26">
            <w:pPr>
              <w:spacing w:line="259" w:lineRule="auto"/>
              <w:rPr>
                <w:lang w:val="de-AT"/>
              </w:rPr>
            </w:pPr>
            <w:r w:rsidRPr="00714E26">
              <w:rPr>
                <w:lang w:val="de-AT"/>
              </w:rPr>
              <w:t>1</w:t>
            </w:r>
          </w:p>
        </w:tc>
        <w:tc>
          <w:tcPr>
            <w:tcW w:w="0" w:type="auto"/>
            <w:hideMark/>
          </w:tcPr>
          <w:p w14:paraId="34381418" w14:textId="77777777" w:rsidR="00714E26" w:rsidRPr="00714E26" w:rsidRDefault="00714E26" w:rsidP="00714E26">
            <w:pPr>
              <w:spacing w:line="259" w:lineRule="auto"/>
              <w:rPr>
                <w:lang w:val="de-AT"/>
              </w:rPr>
            </w:pPr>
          </w:p>
        </w:tc>
        <w:tc>
          <w:tcPr>
            <w:tcW w:w="0" w:type="auto"/>
            <w:hideMark/>
          </w:tcPr>
          <w:p w14:paraId="66679A3C" w14:textId="77777777" w:rsidR="00714E26" w:rsidRPr="00714E26" w:rsidRDefault="00714E26" w:rsidP="00714E26">
            <w:pPr>
              <w:spacing w:line="259" w:lineRule="auto"/>
              <w:rPr>
                <w:lang w:val="de-AT"/>
              </w:rPr>
            </w:pPr>
          </w:p>
        </w:tc>
        <w:tc>
          <w:tcPr>
            <w:tcW w:w="0" w:type="auto"/>
            <w:hideMark/>
          </w:tcPr>
          <w:p w14:paraId="2F94CE82" w14:textId="77777777" w:rsidR="00714E26" w:rsidRPr="00714E26" w:rsidRDefault="00714E26" w:rsidP="00714E26">
            <w:pPr>
              <w:spacing w:line="259" w:lineRule="auto"/>
              <w:rPr>
                <w:lang w:val="de-AT"/>
              </w:rPr>
            </w:pPr>
          </w:p>
        </w:tc>
        <w:tc>
          <w:tcPr>
            <w:tcW w:w="0" w:type="auto"/>
            <w:hideMark/>
          </w:tcPr>
          <w:p w14:paraId="7AC31B7A" w14:textId="77777777" w:rsidR="00714E26" w:rsidRPr="00714E26" w:rsidRDefault="00714E26" w:rsidP="00714E26">
            <w:pPr>
              <w:spacing w:line="259" w:lineRule="auto"/>
              <w:rPr>
                <w:lang w:val="de-AT"/>
              </w:rPr>
            </w:pPr>
          </w:p>
        </w:tc>
        <w:tc>
          <w:tcPr>
            <w:tcW w:w="0" w:type="auto"/>
            <w:hideMark/>
          </w:tcPr>
          <w:p w14:paraId="2A0217C0" w14:textId="77777777" w:rsidR="00714E26" w:rsidRPr="00714E26" w:rsidRDefault="00714E26" w:rsidP="00714E26">
            <w:pPr>
              <w:spacing w:line="259" w:lineRule="auto"/>
              <w:rPr>
                <w:lang w:val="de-AT"/>
              </w:rPr>
            </w:pPr>
          </w:p>
        </w:tc>
        <w:tc>
          <w:tcPr>
            <w:tcW w:w="0" w:type="auto"/>
            <w:hideMark/>
          </w:tcPr>
          <w:p w14:paraId="2D55E11D" w14:textId="77777777" w:rsidR="00714E26" w:rsidRPr="00714E26" w:rsidRDefault="00714E26" w:rsidP="00714E26">
            <w:pPr>
              <w:spacing w:line="259" w:lineRule="auto"/>
              <w:rPr>
                <w:lang w:val="de-AT"/>
              </w:rPr>
            </w:pPr>
          </w:p>
        </w:tc>
      </w:tr>
      <w:tr w:rsidR="00714E26" w:rsidRPr="00714E26" w14:paraId="67E4E641" w14:textId="77777777" w:rsidTr="006260DC">
        <w:trPr>
          <w:trHeight w:val="300"/>
        </w:trPr>
        <w:tc>
          <w:tcPr>
            <w:tcW w:w="0" w:type="auto"/>
            <w:hideMark/>
          </w:tcPr>
          <w:p w14:paraId="5C7C259B" w14:textId="77777777" w:rsidR="00714E26" w:rsidRPr="00714E26" w:rsidRDefault="00714E26" w:rsidP="00714E26">
            <w:pPr>
              <w:spacing w:line="259" w:lineRule="auto"/>
              <w:rPr>
                <w:lang w:val="de-AT"/>
              </w:rPr>
            </w:pPr>
            <w:r w:rsidRPr="00714E26">
              <w:rPr>
                <w:lang w:val="de-AT"/>
              </w:rPr>
              <w:lastRenderedPageBreak/>
              <w:t>uncontrolled before and after study</w:t>
            </w:r>
          </w:p>
        </w:tc>
        <w:tc>
          <w:tcPr>
            <w:tcW w:w="0" w:type="auto"/>
            <w:hideMark/>
          </w:tcPr>
          <w:p w14:paraId="21BB939C" w14:textId="77777777" w:rsidR="00714E26" w:rsidRPr="00714E26" w:rsidRDefault="00714E26" w:rsidP="00714E26">
            <w:pPr>
              <w:spacing w:line="259" w:lineRule="auto"/>
              <w:rPr>
                <w:lang w:val="de-AT"/>
              </w:rPr>
            </w:pPr>
            <w:r w:rsidRPr="00714E26">
              <w:rPr>
                <w:lang w:val="de-AT"/>
              </w:rPr>
              <w:t>Bonakdarpour</w:t>
            </w:r>
          </w:p>
        </w:tc>
        <w:tc>
          <w:tcPr>
            <w:tcW w:w="0" w:type="auto"/>
            <w:hideMark/>
          </w:tcPr>
          <w:p w14:paraId="341A9B85" w14:textId="77777777" w:rsidR="00714E26" w:rsidRPr="00714E26" w:rsidRDefault="00714E26" w:rsidP="00714E26">
            <w:pPr>
              <w:spacing w:line="259" w:lineRule="auto"/>
              <w:rPr>
                <w:lang w:val="de-AT"/>
              </w:rPr>
            </w:pPr>
            <w:r w:rsidRPr="00714E26">
              <w:rPr>
                <w:lang w:val="de-AT"/>
              </w:rPr>
              <w:t>2003</w:t>
            </w:r>
          </w:p>
        </w:tc>
        <w:tc>
          <w:tcPr>
            <w:tcW w:w="0" w:type="auto"/>
            <w:hideMark/>
          </w:tcPr>
          <w:p w14:paraId="7BCCFA9B" w14:textId="77777777" w:rsidR="00714E26" w:rsidRPr="00714E26" w:rsidRDefault="00714E26" w:rsidP="00714E26">
            <w:pPr>
              <w:spacing w:line="259" w:lineRule="auto"/>
              <w:rPr>
                <w:lang w:val="de-AT"/>
              </w:rPr>
            </w:pPr>
            <w:r w:rsidRPr="00714E26">
              <w:rPr>
                <w:lang w:val="de-AT"/>
              </w:rPr>
              <w:t>Melodic intonation therapy in Persian aphasic patients</w:t>
            </w:r>
          </w:p>
        </w:tc>
        <w:tc>
          <w:tcPr>
            <w:tcW w:w="0" w:type="auto"/>
            <w:hideMark/>
          </w:tcPr>
          <w:p w14:paraId="01B6FC7B" w14:textId="77777777" w:rsidR="00714E26" w:rsidRPr="00714E26" w:rsidRDefault="00714E26" w:rsidP="00714E26">
            <w:pPr>
              <w:spacing w:line="259" w:lineRule="auto"/>
              <w:rPr>
                <w:lang w:val="de-AT"/>
              </w:rPr>
            </w:pPr>
          </w:p>
        </w:tc>
        <w:tc>
          <w:tcPr>
            <w:tcW w:w="0" w:type="auto"/>
            <w:hideMark/>
          </w:tcPr>
          <w:p w14:paraId="6400AB03" w14:textId="77777777" w:rsidR="00714E26" w:rsidRPr="00714E26" w:rsidRDefault="00714E26" w:rsidP="00714E26">
            <w:pPr>
              <w:spacing w:line="259" w:lineRule="auto"/>
              <w:rPr>
                <w:lang w:val="de-AT"/>
              </w:rPr>
            </w:pPr>
            <w:r w:rsidRPr="00714E26">
              <w:rPr>
                <w:lang w:val="de-AT"/>
              </w:rPr>
              <w:t>1</w:t>
            </w:r>
          </w:p>
        </w:tc>
        <w:tc>
          <w:tcPr>
            <w:tcW w:w="0" w:type="auto"/>
            <w:hideMark/>
          </w:tcPr>
          <w:p w14:paraId="08AD7201" w14:textId="77777777" w:rsidR="00714E26" w:rsidRPr="00714E26" w:rsidRDefault="00714E26" w:rsidP="00714E26">
            <w:pPr>
              <w:spacing w:line="259" w:lineRule="auto"/>
              <w:rPr>
                <w:lang w:val="de-AT"/>
              </w:rPr>
            </w:pPr>
            <w:r w:rsidRPr="00714E26">
              <w:rPr>
                <w:lang w:val="de-AT"/>
              </w:rPr>
              <w:t>?</w:t>
            </w:r>
          </w:p>
        </w:tc>
        <w:tc>
          <w:tcPr>
            <w:tcW w:w="0" w:type="auto"/>
            <w:hideMark/>
          </w:tcPr>
          <w:p w14:paraId="00FB47AA" w14:textId="77777777" w:rsidR="00714E26" w:rsidRPr="00714E26" w:rsidRDefault="00714E26" w:rsidP="00714E26">
            <w:pPr>
              <w:spacing w:line="259" w:lineRule="auto"/>
              <w:rPr>
                <w:lang w:val="de-AT"/>
              </w:rPr>
            </w:pPr>
          </w:p>
        </w:tc>
        <w:tc>
          <w:tcPr>
            <w:tcW w:w="0" w:type="auto"/>
            <w:hideMark/>
          </w:tcPr>
          <w:p w14:paraId="42F8FA2F" w14:textId="77777777" w:rsidR="00714E26" w:rsidRPr="00714E26" w:rsidRDefault="00714E26" w:rsidP="00714E26">
            <w:pPr>
              <w:spacing w:line="259" w:lineRule="auto"/>
              <w:rPr>
                <w:lang w:val="de-AT"/>
              </w:rPr>
            </w:pPr>
          </w:p>
        </w:tc>
        <w:tc>
          <w:tcPr>
            <w:tcW w:w="0" w:type="auto"/>
            <w:hideMark/>
          </w:tcPr>
          <w:p w14:paraId="64A2A41B" w14:textId="77777777" w:rsidR="00714E26" w:rsidRPr="00714E26" w:rsidRDefault="00714E26" w:rsidP="00714E26">
            <w:pPr>
              <w:spacing w:line="259" w:lineRule="auto"/>
              <w:rPr>
                <w:lang w:val="de-AT"/>
              </w:rPr>
            </w:pPr>
          </w:p>
        </w:tc>
        <w:tc>
          <w:tcPr>
            <w:tcW w:w="0" w:type="auto"/>
            <w:hideMark/>
          </w:tcPr>
          <w:p w14:paraId="4E7E8C9B" w14:textId="77777777" w:rsidR="00714E26" w:rsidRPr="00714E26" w:rsidRDefault="00714E26" w:rsidP="00714E26">
            <w:pPr>
              <w:spacing w:line="259" w:lineRule="auto"/>
              <w:rPr>
                <w:lang w:val="de-AT"/>
              </w:rPr>
            </w:pPr>
          </w:p>
        </w:tc>
      </w:tr>
      <w:tr w:rsidR="00714E26" w:rsidRPr="00714E26" w14:paraId="7283E5E0" w14:textId="77777777" w:rsidTr="006260DC">
        <w:trPr>
          <w:trHeight w:val="300"/>
        </w:trPr>
        <w:tc>
          <w:tcPr>
            <w:tcW w:w="0" w:type="auto"/>
            <w:hideMark/>
          </w:tcPr>
          <w:p w14:paraId="5362448C" w14:textId="77777777" w:rsidR="00714E26" w:rsidRPr="00714E26" w:rsidRDefault="00714E26" w:rsidP="00714E26">
            <w:pPr>
              <w:spacing w:line="259" w:lineRule="auto"/>
              <w:rPr>
                <w:lang w:val="de-AT"/>
              </w:rPr>
            </w:pPr>
            <w:r w:rsidRPr="00714E26">
              <w:rPr>
                <w:lang w:val="de-AT"/>
              </w:rPr>
              <w:t>uncontrolled before and after study</w:t>
            </w:r>
          </w:p>
        </w:tc>
        <w:tc>
          <w:tcPr>
            <w:tcW w:w="0" w:type="auto"/>
            <w:hideMark/>
          </w:tcPr>
          <w:p w14:paraId="7BEC8F24" w14:textId="77777777" w:rsidR="00714E26" w:rsidRPr="00714E26" w:rsidRDefault="00714E26" w:rsidP="00714E26">
            <w:pPr>
              <w:spacing w:line="259" w:lineRule="auto"/>
              <w:rPr>
                <w:lang w:val="de-AT"/>
              </w:rPr>
            </w:pPr>
            <w:r w:rsidRPr="00714E26">
              <w:rPr>
                <w:lang w:val="de-AT"/>
              </w:rPr>
              <w:t>Lim</w:t>
            </w:r>
          </w:p>
        </w:tc>
        <w:tc>
          <w:tcPr>
            <w:tcW w:w="0" w:type="auto"/>
            <w:hideMark/>
          </w:tcPr>
          <w:p w14:paraId="3D3C4194" w14:textId="77777777" w:rsidR="00714E26" w:rsidRPr="00714E26" w:rsidRDefault="00714E26" w:rsidP="00714E26">
            <w:pPr>
              <w:spacing w:line="259" w:lineRule="auto"/>
              <w:rPr>
                <w:lang w:val="de-AT"/>
              </w:rPr>
            </w:pPr>
            <w:r w:rsidRPr="00714E26">
              <w:rPr>
                <w:lang w:val="de-AT"/>
              </w:rPr>
              <w:t>2013</w:t>
            </w:r>
          </w:p>
        </w:tc>
        <w:tc>
          <w:tcPr>
            <w:tcW w:w="0" w:type="auto"/>
            <w:hideMark/>
          </w:tcPr>
          <w:p w14:paraId="4BAC9B03" w14:textId="77777777" w:rsidR="00714E26" w:rsidRPr="00714E26" w:rsidRDefault="00714E26" w:rsidP="00714E26">
            <w:pPr>
              <w:spacing w:line="259" w:lineRule="auto"/>
              <w:rPr>
                <w:lang w:val="de-AT"/>
              </w:rPr>
            </w:pPr>
            <w:r w:rsidRPr="00714E26">
              <w:rPr>
                <w:lang w:val="de-AT"/>
              </w:rPr>
              <w:t>The Therapeutic Effect of Neurologic Music Therapy and Speech Language Therapy in Post-Stroke Aphasic Patients</w:t>
            </w:r>
          </w:p>
        </w:tc>
        <w:tc>
          <w:tcPr>
            <w:tcW w:w="0" w:type="auto"/>
            <w:hideMark/>
          </w:tcPr>
          <w:p w14:paraId="37C3B089" w14:textId="77777777" w:rsidR="00714E26" w:rsidRPr="00714E26" w:rsidRDefault="00714E26" w:rsidP="00714E26">
            <w:pPr>
              <w:spacing w:line="259" w:lineRule="auto"/>
              <w:rPr>
                <w:lang w:val="de-AT"/>
              </w:rPr>
            </w:pPr>
          </w:p>
        </w:tc>
        <w:tc>
          <w:tcPr>
            <w:tcW w:w="0" w:type="auto"/>
            <w:hideMark/>
          </w:tcPr>
          <w:p w14:paraId="69584791" w14:textId="77777777" w:rsidR="00714E26" w:rsidRPr="00714E26" w:rsidRDefault="00714E26" w:rsidP="00714E26">
            <w:pPr>
              <w:spacing w:line="259" w:lineRule="auto"/>
              <w:rPr>
                <w:lang w:val="de-AT"/>
              </w:rPr>
            </w:pPr>
          </w:p>
        </w:tc>
        <w:tc>
          <w:tcPr>
            <w:tcW w:w="0" w:type="auto"/>
            <w:hideMark/>
          </w:tcPr>
          <w:p w14:paraId="7ABE70AC" w14:textId="77777777" w:rsidR="00714E26" w:rsidRPr="00714E26" w:rsidRDefault="00714E26" w:rsidP="00714E26">
            <w:pPr>
              <w:spacing w:line="259" w:lineRule="auto"/>
              <w:rPr>
                <w:lang w:val="de-AT"/>
              </w:rPr>
            </w:pPr>
          </w:p>
        </w:tc>
        <w:tc>
          <w:tcPr>
            <w:tcW w:w="0" w:type="auto"/>
            <w:hideMark/>
          </w:tcPr>
          <w:p w14:paraId="76F55F02" w14:textId="77777777" w:rsidR="00714E26" w:rsidRPr="00714E26" w:rsidRDefault="00714E26" w:rsidP="00714E26">
            <w:pPr>
              <w:spacing w:line="259" w:lineRule="auto"/>
              <w:rPr>
                <w:lang w:val="de-AT"/>
              </w:rPr>
            </w:pPr>
            <w:r w:rsidRPr="00714E26">
              <w:rPr>
                <w:lang w:val="de-AT"/>
              </w:rPr>
              <w:t>1</w:t>
            </w:r>
          </w:p>
        </w:tc>
        <w:tc>
          <w:tcPr>
            <w:tcW w:w="0" w:type="auto"/>
            <w:hideMark/>
          </w:tcPr>
          <w:p w14:paraId="3E4AB88D" w14:textId="77777777" w:rsidR="00714E26" w:rsidRPr="00714E26" w:rsidRDefault="00714E26" w:rsidP="00714E26">
            <w:pPr>
              <w:spacing w:line="259" w:lineRule="auto"/>
              <w:rPr>
                <w:lang w:val="de-AT"/>
              </w:rPr>
            </w:pPr>
            <w:r w:rsidRPr="00714E26">
              <w:rPr>
                <w:lang w:val="de-AT"/>
              </w:rPr>
              <w:t>1</w:t>
            </w:r>
          </w:p>
        </w:tc>
        <w:tc>
          <w:tcPr>
            <w:tcW w:w="0" w:type="auto"/>
            <w:hideMark/>
          </w:tcPr>
          <w:p w14:paraId="5396D78E" w14:textId="77777777" w:rsidR="00714E26" w:rsidRPr="00714E26" w:rsidRDefault="00714E26" w:rsidP="00714E26">
            <w:pPr>
              <w:spacing w:line="259" w:lineRule="auto"/>
              <w:rPr>
                <w:lang w:val="de-AT"/>
              </w:rPr>
            </w:pPr>
          </w:p>
        </w:tc>
        <w:tc>
          <w:tcPr>
            <w:tcW w:w="0" w:type="auto"/>
            <w:hideMark/>
          </w:tcPr>
          <w:p w14:paraId="5CD856B9" w14:textId="77777777" w:rsidR="00714E26" w:rsidRPr="00714E26" w:rsidRDefault="00714E26" w:rsidP="00714E26">
            <w:pPr>
              <w:spacing w:line="259" w:lineRule="auto"/>
              <w:rPr>
                <w:lang w:val="de-AT"/>
              </w:rPr>
            </w:pPr>
          </w:p>
        </w:tc>
      </w:tr>
      <w:tr w:rsidR="00714E26" w:rsidRPr="00714E26" w14:paraId="4061083A" w14:textId="77777777" w:rsidTr="006260DC">
        <w:trPr>
          <w:trHeight w:val="300"/>
        </w:trPr>
        <w:tc>
          <w:tcPr>
            <w:tcW w:w="0" w:type="auto"/>
            <w:hideMark/>
          </w:tcPr>
          <w:p w14:paraId="4916A714" w14:textId="478DCAE4" w:rsidR="00714E26" w:rsidRPr="00714E26" w:rsidRDefault="00714E26" w:rsidP="00714E26">
            <w:pPr>
              <w:spacing w:line="259" w:lineRule="auto"/>
              <w:rPr>
                <w:lang w:val="de-AT"/>
              </w:rPr>
            </w:pPr>
            <w:r w:rsidRPr="00714E26">
              <w:rPr>
                <w:lang w:val="de-AT"/>
              </w:rPr>
              <w:t>uncontrolled before and after study</w:t>
            </w:r>
          </w:p>
        </w:tc>
        <w:tc>
          <w:tcPr>
            <w:tcW w:w="0" w:type="auto"/>
            <w:hideMark/>
          </w:tcPr>
          <w:p w14:paraId="051488E7" w14:textId="77777777" w:rsidR="00714E26" w:rsidRPr="00714E26" w:rsidRDefault="00714E26" w:rsidP="00714E26">
            <w:pPr>
              <w:spacing w:line="259" w:lineRule="auto"/>
              <w:rPr>
                <w:lang w:val="de-AT"/>
              </w:rPr>
            </w:pPr>
            <w:r w:rsidRPr="00714E26">
              <w:rPr>
                <w:lang w:val="de-AT"/>
              </w:rPr>
              <w:t>Hurkmans</w:t>
            </w:r>
          </w:p>
        </w:tc>
        <w:tc>
          <w:tcPr>
            <w:tcW w:w="0" w:type="auto"/>
            <w:hideMark/>
          </w:tcPr>
          <w:p w14:paraId="7FD4C933" w14:textId="77777777" w:rsidR="00714E26" w:rsidRPr="00714E26" w:rsidRDefault="00714E26" w:rsidP="00714E26">
            <w:pPr>
              <w:spacing w:line="259" w:lineRule="auto"/>
              <w:rPr>
                <w:lang w:val="de-AT"/>
              </w:rPr>
            </w:pPr>
            <w:r w:rsidRPr="00714E26">
              <w:rPr>
                <w:lang w:val="de-AT"/>
              </w:rPr>
              <w:t>2016</w:t>
            </w:r>
          </w:p>
        </w:tc>
        <w:tc>
          <w:tcPr>
            <w:tcW w:w="0" w:type="auto"/>
            <w:hideMark/>
          </w:tcPr>
          <w:p w14:paraId="2137AE14" w14:textId="77777777" w:rsidR="00714E26" w:rsidRPr="00714E26" w:rsidRDefault="00714E26" w:rsidP="00714E26">
            <w:pPr>
              <w:spacing w:line="259" w:lineRule="auto"/>
              <w:rPr>
                <w:lang w:val="de-AT"/>
              </w:rPr>
            </w:pPr>
            <w:r w:rsidRPr="00714E26">
              <w:rPr>
                <w:lang w:val="de-AT"/>
              </w:rPr>
              <w:t>The treatment of apraxia of speech: Speech and music therapy, an innovative joint effort</w:t>
            </w:r>
          </w:p>
        </w:tc>
        <w:tc>
          <w:tcPr>
            <w:tcW w:w="0" w:type="auto"/>
            <w:hideMark/>
          </w:tcPr>
          <w:p w14:paraId="701DF52D" w14:textId="77777777" w:rsidR="00714E26" w:rsidRPr="00714E26" w:rsidRDefault="00714E26" w:rsidP="00714E26">
            <w:pPr>
              <w:spacing w:line="259" w:lineRule="auto"/>
              <w:rPr>
                <w:lang w:val="de-AT"/>
              </w:rPr>
            </w:pPr>
            <w:r w:rsidRPr="00714E26">
              <w:rPr>
                <w:lang w:val="de-AT"/>
              </w:rPr>
              <w:t>1</w:t>
            </w:r>
          </w:p>
        </w:tc>
        <w:tc>
          <w:tcPr>
            <w:tcW w:w="0" w:type="auto"/>
            <w:hideMark/>
          </w:tcPr>
          <w:p w14:paraId="4853BD3A" w14:textId="77777777" w:rsidR="00714E26" w:rsidRPr="00714E26" w:rsidRDefault="00714E26" w:rsidP="00714E26">
            <w:pPr>
              <w:spacing w:line="259" w:lineRule="auto"/>
              <w:rPr>
                <w:lang w:val="de-AT"/>
              </w:rPr>
            </w:pPr>
          </w:p>
        </w:tc>
        <w:tc>
          <w:tcPr>
            <w:tcW w:w="0" w:type="auto"/>
            <w:hideMark/>
          </w:tcPr>
          <w:p w14:paraId="4F8F39E7" w14:textId="77777777" w:rsidR="00714E26" w:rsidRPr="00714E26" w:rsidRDefault="00714E26" w:rsidP="00714E26">
            <w:pPr>
              <w:spacing w:line="259" w:lineRule="auto"/>
              <w:rPr>
                <w:lang w:val="de-AT"/>
              </w:rPr>
            </w:pPr>
          </w:p>
        </w:tc>
        <w:tc>
          <w:tcPr>
            <w:tcW w:w="0" w:type="auto"/>
            <w:hideMark/>
          </w:tcPr>
          <w:p w14:paraId="44AD38F8" w14:textId="77777777" w:rsidR="00714E26" w:rsidRPr="00714E26" w:rsidRDefault="00714E26" w:rsidP="00714E26">
            <w:pPr>
              <w:spacing w:line="259" w:lineRule="auto"/>
              <w:rPr>
                <w:lang w:val="de-AT"/>
              </w:rPr>
            </w:pPr>
          </w:p>
        </w:tc>
        <w:tc>
          <w:tcPr>
            <w:tcW w:w="0" w:type="auto"/>
            <w:hideMark/>
          </w:tcPr>
          <w:p w14:paraId="446F6B11" w14:textId="77777777" w:rsidR="00714E26" w:rsidRPr="00714E26" w:rsidRDefault="00714E26" w:rsidP="00714E26">
            <w:pPr>
              <w:spacing w:line="259" w:lineRule="auto"/>
              <w:rPr>
                <w:lang w:val="de-AT"/>
              </w:rPr>
            </w:pPr>
          </w:p>
        </w:tc>
        <w:tc>
          <w:tcPr>
            <w:tcW w:w="0" w:type="auto"/>
            <w:hideMark/>
          </w:tcPr>
          <w:p w14:paraId="016B5760" w14:textId="77777777" w:rsidR="00714E26" w:rsidRPr="00714E26" w:rsidRDefault="00714E26" w:rsidP="00714E26">
            <w:pPr>
              <w:spacing w:line="259" w:lineRule="auto"/>
              <w:rPr>
                <w:lang w:val="de-AT"/>
              </w:rPr>
            </w:pPr>
          </w:p>
        </w:tc>
        <w:tc>
          <w:tcPr>
            <w:tcW w:w="0" w:type="auto"/>
            <w:hideMark/>
          </w:tcPr>
          <w:p w14:paraId="0E03BC72" w14:textId="77777777" w:rsidR="00714E26" w:rsidRPr="00714E26" w:rsidRDefault="00714E26" w:rsidP="00714E26">
            <w:pPr>
              <w:spacing w:line="259" w:lineRule="auto"/>
              <w:rPr>
                <w:lang w:val="de-AT"/>
              </w:rPr>
            </w:pPr>
          </w:p>
        </w:tc>
      </w:tr>
      <w:tr w:rsidR="00714E26" w:rsidRPr="00714E26" w14:paraId="3101F579" w14:textId="77777777" w:rsidTr="006260DC">
        <w:trPr>
          <w:trHeight w:val="300"/>
        </w:trPr>
        <w:tc>
          <w:tcPr>
            <w:tcW w:w="0" w:type="auto"/>
            <w:hideMark/>
          </w:tcPr>
          <w:p w14:paraId="658581DB" w14:textId="77777777" w:rsidR="00714E26" w:rsidRPr="00714E26" w:rsidRDefault="00714E26" w:rsidP="00714E26">
            <w:pPr>
              <w:spacing w:line="259" w:lineRule="auto"/>
              <w:rPr>
                <w:lang w:val="de-AT"/>
              </w:rPr>
            </w:pPr>
          </w:p>
        </w:tc>
        <w:tc>
          <w:tcPr>
            <w:tcW w:w="0" w:type="auto"/>
            <w:hideMark/>
          </w:tcPr>
          <w:p w14:paraId="4DD39C8E" w14:textId="77777777" w:rsidR="00714E26" w:rsidRPr="00714E26" w:rsidRDefault="00714E26" w:rsidP="00714E26">
            <w:pPr>
              <w:spacing w:line="259" w:lineRule="auto"/>
              <w:rPr>
                <w:lang w:val="de-AT"/>
              </w:rPr>
            </w:pPr>
            <w:r w:rsidRPr="00714E26">
              <w:rPr>
                <w:lang w:val="de-AT"/>
              </w:rPr>
              <w:t>Keith</w:t>
            </w:r>
          </w:p>
        </w:tc>
        <w:tc>
          <w:tcPr>
            <w:tcW w:w="0" w:type="auto"/>
            <w:hideMark/>
          </w:tcPr>
          <w:p w14:paraId="4A29BFF0" w14:textId="77777777" w:rsidR="00714E26" w:rsidRPr="00714E26" w:rsidRDefault="00714E26" w:rsidP="00714E26">
            <w:pPr>
              <w:spacing w:line="259" w:lineRule="auto"/>
              <w:rPr>
                <w:lang w:val="de-AT"/>
              </w:rPr>
            </w:pPr>
            <w:r w:rsidRPr="00714E26">
              <w:rPr>
                <w:lang w:val="de-AT"/>
              </w:rPr>
              <w:t>1975</w:t>
            </w:r>
          </w:p>
        </w:tc>
        <w:tc>
          <w:tcPr>
            <w:tcW w:w="0" w:type="auto"/>
            <w:hideMark/>
          </w:tcPr>
          <w:p w14:paraId="3EB5378C" w14:textId="77777777" w:rsidR="00714E26" w:rsidRPr="00714E26" w:rsidRDefault="00714E26" w:rsidP="00714E26">
            <w:pPr>
              <w:spacing w:line="259" w:lineRule="auto"/>
              <w:rPr>
                <w:lang w:val="de-AT"/>
              </w:rPr>
            </w:pPr>
            <w:r w:rsidRPr="00714E26">
              <w:rPr>
                <w:lang w:val="de-AT"/>
              </w:rPr>
              <w:t>Singing as therapy for apraxia of speech and aphasia: Report of a case</w:t>
            </w:r>
          </w:p>
        </w:tc>
        <w:tc>
          <w:tcPr>
            <w:tcW w:w="0" w:type="auto"/>
            <w:hideMark/>
          </w:tcPr>
          <w:p w14:paraId="4920DC23" w14:textId="77777777" w:rsidR="00714E26" w:rsidRPr="00714E26" w:rsidRDefault="00714E26" w:rsidP="00714E26">
            <w:pPr>
              <w:spacing w:line="259" w:lineRule="auto"/>
              <w:rPr>
                <w:lang w:val="de-AT"/>
              </w:rPr>
            </w:pPr>
            <w:r w:rsidRPr="00714E26">
              <w:rPr>
                <w:lang w:val="de-AT"/>
              </w:rPr>
              <w:t>1</w:t>
            </w:r>
          </w:p>
        </w:tc>
        <w:tc>
          <w:tcPr>
            <w:tcW w:w="0" w:type="auto"/>
            <w:hideMark/>
          </w:tcPr>
          <w:p w14:paraId="0CAA023C" w14:textId="77777777" w:rsidR="00714E26" w:rsidRPr="00714E26" w:rsidRDefault="00714E26" w:rsidP="00714E26">
            <w:pPr>
              <w:spacing w:line="259" w:lineRule="auto"/>
              <w:rPr>
                <w:lang w:val="de-AT"/>
              </w:rPr>
            </w:pPr>
          </w:p>
        </w:tc>
        <w:tc>
          <w:tcPr>
            <w:tcW w:w="0" w:type="auto"/>
            <w:hideMark/>
          </w:tcPr>
          <w:p w14:paraId="71247144" w14:textId="77777777" w:rsidR="00714E26" w:rsidRPr="00714E26" w:rsidRDefault="00714E26" w:rsidP="00714E26">
            <w:pPr>
              <w:spacing w:line="259" w:lineRule="auto"/>
              <w:rPr>
                <w:lang w:val="de-AT"/>
              </w:rPr>
            </w:pPr>
          </w:p>
        </w:tc>
        <w:tc>
          <w:tcPr>
            <w:tcW w:w="0" w:type="auto"/>
            <w:hideMark/>
          </w:tcPr>
          <w:p w14:paraId="1E1A23C2" w14:textId="77777777" w:rsidR="00714E26" w:rsidRPr="00714E26" w:rsidRDefault="00714E26" w:rsidP="00714E26">
            <w:pPr>
              <w:spacing w:line="259" w:lineRule="auto"/>
              <w:rPr>
                <w:lang w:val="de-AT"/>
              </w:rPr>
            </w:pPr>
          </w:p>
        </w:tc>
        <w:tc>
          <w:tcPr>
            <w:tcW w:w="0" w:type="auto"/>
            <w:hideMark/>
          </w:tcPr>
          <w:p w14:paraId="6BDA8C3C" w14:textId="77777777" w:rsidR="00714E26" w:rsidRPr="00714E26" w:rsidRDefault="00714E26" w:rsidP="00714E26">
            <w:pPr>
              <w:spacing w:line="259" w:lineRule="auto"/>
              <w:rPr>
                <w:lang w:val="de-AT"/>
              </w:rPr>
            </w:pPr>
          </w:p>
        </w:tc>
        <w:tc>
          <w:tcPr>
            <w:tcW w:w="0" w:type="auto"/>
            <w:hideMark/>
          </w:tcPr>
          <w:p w14:paraId="3A42D3EE" w14:textId="77777777" w:rsidR="00714E26" w:rsidRPr="00714E26" w:rsidRDefault="00714E26" w:rsidP="00714E26">
            <w:pPr>
              <w:spacing w:line="259" w:lineRule="auto"/>
              <w:rPr>
                <w:lang w:val="de-AT"/>
              </w:rPr>
            </w:pPr>
          </w:p>
        </w:tc>
        <w:tc>
          <w:tcPr>
            <w:tcW w:w="0" w:type="auto"/>
            <w:hideMark/>
          </w:tcPr>
          <w:p w14:paraId="30C92E4C" w14:textId="77777777" w:rsidR="00714E26" w:rsidRPr="00714E26" w:rsidRDefault="00714E26" w:rsidP="00714E26">
            <w:pPr>
              <w:spacing w:line="259" w:lineRule="auto"/>
              <w:rPr>
                <w:lang w:val="de-AT"/>
              </w:rPr>
            </w:pPr>
          </w:p>
        </w:tc>
      </w:tr>
      <w:tr w:rsidR="00714E26" w:rsidRPr="00714E26" w14:paraId="3BE810B5" w14:textId="77777777" w:rsidTr="006260DC">
        <w:trPr>
          <w:trHeight w:val="300"/>
        </w:trPr>
        <w:tc>
          <w:tcPr>
            <w:tcW w:w="0" w:type="auto"/>
            <w:hideMark/>
          </w:tcPr>
          <w:p w14:paraId="3332F0F5" w14:textId="77777777" w:rsidR="00714E26" w:rsidRPr="00714E26" w:rsidRDefault="00714E26" w:rsidP="00714E26">
            <w:pPr>
              <w:spacing w:line="259" w:lineRule="auto"/>
              <w:rPr>
                <w:lang w:val="de-AT"/>
              </w:rPr>
            </w:pPr>
          </w:p>
        </w:tc>
        <w:tc>
          <w:tcPr>
            <w:tcW w:w="0" w:type="auto"/>
            <w:hideMark/>
          </w:tcPr>
          <w:p w14:paraId="4452C437" w14:textId="25AD67CC" w:rsidR="00714E26" w:rsidRPr="00714E26" w:rsidRDefault="00714E26" w:rsidP="00714E26">
            <w:pPr>
              <w:spacing w:line="259" w:lineRule="auto"/>
              <w:rPr>
                <w:lang w:val="de-AT"/>
              </w:rPr>
            </w:pPr>
            <w:r w:rsidRPr="00714E26">
              <w:rPr>
                <w:lang w:val="de-AT"/>
              </w:rPr>
              <w:t>Krauss</w:t>
            </w:r>
          </w:p>
        </w:tc>
        <w:tc>
          <w:tcPr>
            <w:tcW w:w="0" w:type="auto"/>
            <w:hideMark/>
          </w:tcPr>
          <w:p w14:paraId="363E4A52" w14:textId="77777777" w:rsidR="00714E26" w:rsidRPr="00714E26" w:rsidRDefault="00714E26" w:rsidP="00714E26">
            <w:pPr>
              <w:spacing w:line="259" w:lineRule="auto"/>
              <w:rPr>
                <w:lang w:val="de-AT"/>
              </w:rPr>
            </w:pPr>
            <w:r w:rsidRPr="00714E26">
              <w:rPr>
                <w:lang w:val="de-AT"/>
              </w:rPr>
              <w:t>1982</w:t>
            </w:r>
          </w:p>
        </w:tc>
        <w:tc>
          <w:tcPr>
            <w:tcW w:w="0" w:type="auto"/>
            <w:hideMark/>
          </w:tcPr>
          <w:p w14:paraId="0EB60B8D" w14:textId="77777777" w:rsidR="00714E26" w:rsidRPr="00714E26" w:rsidRDefault="00714E26" w:rsidP="00714E26">
            <w:pPr>
              <w:spacing w:line="259" w:lineRule="auto"/>
              <w:rPr>
                <w:lang w:val="de-AT"/>
              </w:rPr>
            </w:pPr>
            <w:r w:rsidRPr="00714E26">
              <w:rPr>
                <w:lang w:val="de-AT"/>
              </w:rPr>
              <w:t>Melodic intonation therapy with language delayed apraxic children</w:t>
            </w:r>
          </w:p>
        </w:tc>
        <w:tc>
          <w:tcPr>
            <w:tcW w:w="0" w:type="auto"/>
            <w:hideMark/>
          </w:tcPr>
          <w:p w14:paraId="78E5D8F1" w14:textId="77777777" w:rsidR="00714E26" w:rsidRPr="00714E26" w:rsidRDefault="00714E26" w:rsidP="00714E26">
            <w:pPr>
              <w:spacing w:line="259" w:lineRule="auto"/>
              <w:rPr>
                <w:lang w:val="de-AT"/>
              </w:rPr>
            </w:pPr>
          </w:p>
        </w:tc>
        <w:tc>
          <w:tcPr>
            <w:tcW w:w="0" w:type="auto"/>
            <w:hideMark/>
          </w:tcPr>
          <w:p w14:paraId="24C082A6" w14:textId="77777777" w:rsidR="00714E26" w:rsidRPr="00714E26" w:rsidRDefault="00714E26" w:rsidP="00714E26">
            <w:pPr>
              <w:spacing w:line="259" w:lineRule="auto"/>
              <w:rPr>
                <w:lang w:val="de-AT"/>
              </w:rPr>
            </w:pPr>
          </w:p>
        </w:tc>
        <w:tc>
          <w:tcPr>
            <w:tcW w:w="0" w:type="auto"/>
            <w:hideMark/>
          </w:tcPr>
          <w:p w14:paraId="0860DFC4" w14:textId="77777777" w:rsidR="00714E26" w:rsidRPr="00714E26" w:rsidRDefault="00714E26" w:rsidP="00714E26">
            <w:pPr>
              <w:spacing w:line="259" w:lineRule="auto"/>
              <w:rPr>
                <w:lang w:val="de-AT"/>
              </w:rPr>
            </w:pPr>
          </w:p>
        </w:tc>
        <w:tc>
          <w:tcPr>
            <w:tcW w:w="0" w:type="auto"/>
            <w:hideMark/>
          </w:tcPr>
          <w:p w14:paraId="0775244B" w14:textId="77777777" w:rsidR="00714E26" w:rsidRPr="00714E26" w:rsidRDefault="00714E26" w:rsidP="00714E26">
            <w:pPr>
              <w:spacing w:line="259" w:lineRule="auto"/>
              <w:rPr>
                <w:lang w:val="de-AT"/>
              </w:rPr>
            </w:pPr>
          </w:p>
        </w:tc>
        <w:tc>
          <w:tcPr>
            <w:tcW w:w="0" w:type="auto"/>
            <w:hideMark/>
          </w:tcPr>
          <w:p w14:paraId="33FE0CAA" w14:textId="77777777" w:rsidR="00714E26" w:rsidRPr="00714E26" w:rsidRDefault="00714E26" w:rsidP="00714E26">
            <w:pPr>
              <w:spacing w:line="259" w:lineRule="auto"/>
              <w:rPr>
                <w:lang w:val="de-AT"/>
              </w:rPr>
            </w:pPr>
          </w:p>
        </w:tc>
        <w:tc>
          <w:tcPr>
            <w:tcW w:w="0" w:type="auto"/>
            <w:hideMark/>
          </w:tcPr>
          <w:p w14:paraId="3438B12C" w14:textId="77777777" w:rsidR="00714E26" w:rsidRPr="00714E26" w:rsidRDefault="00714E26" w:rsidP="00714E26">
            <w:pPr>
              <w:spacing w:line="259" w:lineRule="auto"/>
              <w:rPr>
                <w:lang w:val="de-AT"/>
              </w:rPr>
            </w:pPr>
          </w:p>
        </w:tc>
        <w:tc>
          <w:tcPr>
            <w:tcW w:w="0" w:type="auto"/>
            <w:hideMark/>
          </w:tcPr>
          <w:p w14:paraId="7DF1AF89" w14:textId="77777777" w:rsidR="00714E26" w:rsidRPr="00714E26" w:rsidRDefault="00714E26" w:rsidP="00714E26">
            <w:pPr>
              <w:spacing w:line="259" w:lineRule="auto"/>
              <w:rPr>
                <w:lang w:val="de-AT"/>
              </w:rPr>
            </w:pPr>
            <w:r w:rsidRPr="00714E26">
              <w:rPr>
                <w:lang w:val="de-AT"/>
              </w:rPr>
              <w:t>1</w:t>
            </w:r>
          </w:p>
        </w:tc>
      </w:tr>
      <w:tr w:rsidR="00714E26" w:rsidRPr="00714E26" w14:paraId="01E27F18" w14:textId="77777777" w:rsidTr="006260DC">
        <w:trPr>
          <w:trHeight w:val="300"/>
        </w:trPr>
        <w:tc>
          <w:tcPr>
            <w:tcW w:w="0" w:type="auto"/>
            <w:hideMark/>
          </w:tcPr>
          <w:p w14:paraId="50D5C5FF" w14:textId="77777777" w:rsidR="00714E26" w:rsidRPr="00714E26" w:rsidRDefault="00714E26" w:rsidP="00714E26">
            <w:pPr>
              <w:spacing w:line="259" w:lineRule="auto"/>
              <w:rPr>
                <w:lang w:val="de-AT"/>
              </w:rPr>
            </w:pPr>
          </w:p>
        </w:tc>
        <w:tc>
          <w:tcPr>
            <w:tcW w:w="0" w:type="auto"/>
            <w:hideMark/>
          </w:tcPr>
          <w:p w14:paraId="3419A419" w14:textId="0873B4DC" w:rsidR="00714E26" w:rsidRPr="00714E26" w:rsidRDefault="00714E26" w:rsidP="00714E26">
            <w:pPr>
              <w:spacing w:line="259" w:lineRule="auto"/>
              <w:rPr>
                <w:lang w:val="de-AT"/>
              </w:rPr>
            </w:pPr>
            <w:r w:rsidRPr="00714E26">
              <w:rPr>
                <w:lang w:val="de-AT"/>
              </w:rPr>
              <w:t>Marshall</w:t>
            </w:r>
          </w:p>
        </w:tc>
        <w:tc>
          <w:tcPr>
            <w:tcW w:w="0" w:type="auto"/>
            <w:hideMark/>
          </w:tcPr>
          <w:p w14:paraId="56B93277" w14:textId="77777777" w:rsidR="00714E26" w:rsidRPr="00714E26" w:rsidRDefault="00714E26" w:rsidP="00714E26">
            <w:pPr>
              <w:spacing w:line="259" w:lineRule="auto"/>
              <w:rPr>
                <w:lang w:val="de-AT"/>
              </w:rPr>
            </w:pPr>
            <w:r w:rsidRPr="00714E26">
              <w:rPr>
                <w:lang w:val="de-AT"/>
              </w:rPr>
              <w:t>1976</w:t>
            </w:r>
          </w:p>
        </w:tc>
        <w:tc>
          <w:tcPr>
            <w:tcW w:w="0" w:type="auto"/>
            <w:hideMark/>
          </w:tcPr>
          <w:p w14:paraId="19D1E1D7" w14:textId="77777777" w:rsidR="00714E26" w:rsidRPr="00714E26" w:rsidRDefault="00714E26" w:rsidP="00714E26">
            <w:pPr>
              <w:spacing w:line="259" w:lineRule="auto"/>
              <w:rPr>
                <w:lang w:val="de-AT"/>
              </w:rPr>
            </w:pPr>
            <w:r w:rsidRPr="00714E26">
              <w:rPr>
                <w:lang w:val="de-AT"/>
              </w:rPr>
              <w:t>Melodic Intonation Therapy: Variations on a Theme</w:t>
            </w:r>
          </w:p>
        </w:tc>
        <w:tc>
          <w:tcPr>
            <w:tcW w:w="0" w:type="auto"/>
            <w:hideMark/>
          </w:tcPr>
          <w:p w14:paraId="23D1AA15" w14:textId="77777777" w:rsidR="00714E26" w:rsidRPr="00714E26" w:rsidRDefault="00714E26" w:rsidP="00714E26">
            <w:pPr>
              <w:spacing w:line="259" w:lineRule="auto"/>
              <w:rPr>
                <w:lang w:val="de-AT"/>
              </w:rPr>
            </w:pPr>
          </w:p>
        </w:tc>
        <w:tc>
          <w:tcPr>
            <w:tcW w:w="0" w:type="auto"/>
            <w:hideMark/>
          </w:tcPr>
          <w:p w14:paraId="3D76AB37" w14:textId="77777777" w:rsidR="00714E26" w:rsidRPr="00714E26" w:rsidRDefault="00714E26" w:rsidP="00714E26">
            <w:pPr>
              <w:spacing w:line="259" w:lineRule="auto"/>
              <w:rPr>
                <w:lang w:val="de-AT"/>
              </w:rPr>
            </w:pPr>
          </w:p>
        </w:tc>
        <w:tc>
          <w:tcPr>
            <w:tcW w:w="0" w:type="auto"/>
            <w:hideMark/>
          </w:tcPr>
          <w:p w14:paraId="0C9330AE" w14:textId="77777777" w:rsidR="00714E26" w:rsidRPr="00714E26" w:rsidRDefault="00714E26" w:rsidP="00714E26">
            <w:pPr>
              <w:spacing w:line="259" w:lineRule="auto"/>
              <w:rPr>
                <w:lang w:val="de-AT"/>
              </w:rPr>
            </w:pPr>
            <w:r w:rsidRPr="00714E26">
              <w:rPr>
                <w:lang w:val="de-AT"/>
              </w:rPr>
              <w:t>1</w:t>
            </w:r>
          </w:p>
        </w:tc>
        <w:tc>
          <w:tcPr>
            <w:tcW w:w="0" w:type="auto"/>
            <w:hideMark/>
          </w:tcPr>
          <w:p w14:paraId="05BF3292" w14:textId="77777777" w:rsidR="00714E26" w:rsidRPr="00714E26" w:rsidRDefault="00714E26" w:rsidP="00714E26">
            <w:pPr>
              <w:spacing w:line="259" w:lineRule="auto"/>
              <w:rPr>
                <w:lang w:val="de-AT"/>
              </w:rPr>
            </w:pPr>
          </w:p>
        </w:tc>
        <w:tc>
          <w:tcPr>
            <w:tcW w:w="0" w:type="auto"/>
            <w:hideMark/>
          </w:tcPr>
          <w:p w14:paraId="1303B6BA" w14:textId="77777777" w:rsidR="00714E26" w:rsidRPr="00714E26" w:rsidRDefault="00714E26" w:rsidP="00714E26">
            <w:pPr>
              <w:spacing w:line="259" w:lineRule="auto"/>
              <w:rPr>
                <w:lang w:val="de-AT"/>
              </w:rPr>
            </w:pPr>
          </w:p>
        </w:tc>
        <w:tc>
          <w:tcPr>
            <w:tcW w:w="0" w:type="auto"/>
            <w:hideMark/>
          </w:tcPr>
          <w:p w14:paraId="1085AD14" w14:textId="77777777" w:rsidR="00714E26" w:rsidRPr="00714E26" w:rsidRDefault="00714E26" w:rsidP="00714E26">
            <w:pPr>
              <w:spacing w:line="259" w:lineRule="auto"/>
              <w:rPr>
                <w:lang w:val="de-AT"/>
              </w:rPr>
            </w:pPr>
          </w:p>
        </w:tc>
        <w:tc>
          <w:tcPr>
            <w:tcW w:w="0" w:type="auto"/>
            <w:hideMark/>
          </w:tcPr>
          <w:p w14:paraId="734D91E2" w14:textId="77777777" w:rsidR="00714E26" w:rsidRPr="00714E26" w:rsidRDefault="00714E26" w:rsidP="00714E26">
            <w:pPr>
              <w:spacing w:line="259" w:lineRule="auto"/>
              <w:rPr>
                <w:lang w:val="de-AT"/>
              </w:rPr>
            </w:pPr>
          </w:p>
        </w:tc>
      </w:tr>
      <w:tr w:rsidR="00714E26" w:rsidRPr="00714E26" w14:paraId="5E366B06" w14:textId="77777777" w:rsidTr="006260DC">
        <w:trPr>
          <w:trHeight w:val="300"/>
        </w:trPr>
        <w:tc>
          <w:tcPr>
            <w:tcW w:w="0" w:type="auto"/>
            <w:hideMark/>
          </w:tcPr>
          <w:p w14:paraId="69327616" w14:textId="77777777" w:rsidR="00714E26" w:rsidRPr="00714E26" w:rsidRDefault="00714E26" w:rsidP="00714E26">
            <w:pPr>
              <w:spacing w:line="259" w:lineRule="auto"/>
              <w:rPr>
                <w:lang w:val="de-AT"/>
              </w:rPr>
            </w:pPr>
          </w:p>
        </w:tc>
        <w:tc>
          <w:tcPr>
            <w:tcW w:w="0" w:type="auto"/>
            <w:hideMark/>
          </w:tcPr>
          <w:p w14:paraId="4FE916F1" w14:textId="77777777" w:rsidR="00714E26" w:rsidRPr="00714E26" w:rsidRDefault="00714E26" w:rsidP="00714E26">
            <w:pPr>
              <w:spacing w:line="259" w:lineRule="auto"/>
              <w:rPr>
                <w:lang w:val="de-AT"/>
              </w:rPr>
            </w:pPr>
            <w:r w:rsidRPr="00714E26">
              <w:rPr>
                <w:lang w:val="de-AT"/>
              </w:rPr>
              <w:t>Mauszycki</w:t>
            </w:r>
          </w:p>
        </w:tc>
        <w:tc>
          <w:tcPr>
            <w:tcW w:w="0" w:type="auto"/>
            <w:hideMark/>
          </w:tcPr>
          <w:p w14:paraId="3C21EA14" w14:textId="77777777" w:rsidR="00714E26" w:rsidRPr="00714E26" w:rsidRDefault="00714E26" w:rsidP="00714E26">
            <w:pPr>
              <w:spacing w:line="259" w:lineRule="auto"/>
              <w:rPr>
                <w:lang w:val="de-AT"/>
              </w:rPr>
            </w:pPr>
            <w:r w:rsidRPr="00714E26">
              <w:rPr>
                <w:lang w:val="de-AT"/>
              </w:rPr>
              <w:t>2008</w:t>
            </w:r>
          </w:p>
        </w:tc>
        <w:tc>
          <w:tcPr>
            <w:tcW w:w="0" w:type="auto"/>
            <w:hideMark/>
          </w:tcPr>
          <w:p w14:paraId="7C1DC286" w14:textId="77777777" w:rsidR="00714E26" w:rsidRPr="00714E26" w:rsidRDefault="00714E26" w:rsidP="00714E26">
            <w:pPr>
              <w:spacing w:line="259" w:lineRule="auto"/>
              <w:rPr>
                <w:lang w:val="de-AT"/>
              </w:rPr>
            </w:pPr>
            <w:r w:rsidRPr="00714E26">
              <w:rPr>
                <w:lang w:val="de-AT"/>
              </w:rPr>
              <w:t>The effects of rate control treatment on consonant production accuracy in mild apraxia of speech</w:t>
            </w:r>
          </w:p>
        </w:tc>
        <w:tc>
          <w:tcPr>
            <w:tcW w:w="0" w:type="auto"/>
            <w:hideMark/>
          </w:tcPr>
          <w:p w14:paraId="1CBC96E7" w14:textId="77777777" w:rsidR="00714E26" w:rsidRPr="00714E26" w:rsidRDefault="00714E26" w:rsidP="00714E26">
            <w:pPr>
              <w:spacing w:line="259" w:lineRule="auto"/>
              <w:rPr>
                <w:lang w:val="de-AT"/>
              </w:rPr>
            </w:pPr>
            <w:r w:rsidRPr="00714E26">
              <w:rPr>
                <w:lang w:val="de-AT"/>
              </w:rPr>
              <w:t>1</w:t>
            </w:r>
          </w:p>
        </w:tc>
        <w:tc>
          <w:tcPr>
            <w:tcW w:w="0" w:type="auto"/>
            <w:hideMark/>
          </w:tcPr>
          <w:p w14:paraId="09F5D817" w14:textId="77777777" w:rsidR="00714E26" w:rsidRPr="00714E26" w:rsidRDefault="00714E26" w:rsidP="00714E26">
            <w:pPr>
              <w:spacing w:line="259" w:lineRule="auto"/>
              <w:rPr>
                <w:lang w:val="de-AT"/>
              </w:rPr>
            </w:pPr>
          </w:p>
        </w:tc>
        <w:tc>
          <w:tcPr>
            <w:tcW w:w="0" w:type="auto"/>
            <w:hideMark/>
          </w:tcPr>
          <w:p w14:paraId="376F985D" w14:textId="77777777" w:rsidR="00714E26" w:rsidRPr="00714E26" w:rsidRDefault="00714E26" w:rsidP="00714E26">
            <w:pPr>
              <w:spacing w:line="259" w:lineRule="auto"/>
              <w:rPr>
                <w:lang w:val="de-AT"/>
              </w:rPr>
            </w:pPr>
          </w:p>
        </w:tc>
        <w:tc>
          <w:tcPr>
            <w:tcW w:w="0" w:type="auto"/>
            <w:hideMark/>
          </w:tcPr>
          <w:p w14:paraId="4F34EF7E" w14:textId="77777777" w:rsidR="00714E26" w:rsidRPr="00714E26" w:rsidRDefault="00714E26" w:rsidP="00714E26">
            <w:pPr>
              <w:spacing w:line="259" w:lineRule="auto"/>
              <w:rPr>
                <w:lang w:val="de-AT"/>
              </w:rPr>
            </w:pPr>
          </w:p>
        </w:tc>
        <w:tc>
          <w:tcPr>
            <w:tcW w:w="0" w:type="auto"/>
            <w:hideMark/>
          </w:tcPr>
          <w:p w14:paraId="3CD48818" w14:textId="77777777" w:rsidR="00714E26" w:rsidRPr="00714E26" w:rsidRDefault="00714E26" w:rsidP="00714E26">
            <w:pPr>
              <w:spacing w:line="259" w:lineRule="auto"/>
              <w:rPr>
                <w:lang w:val="de-AT"/>
              </w:rPr>
            </w:pPr>
          </w:p>
        </w:tc>
        <w:tc>
          <w:tcPr>
            <w:tcW w:w="0" w:type="auto"/>
            <w:hideMark/>
          </w:tcPr>
          <w:p w14:paraId="4075D9F5" w14:textId="77777777" w:rsidR="00714E26" w:rsidRPr="00714E26" w:rsidRDefault="00714E26" w:rsidP="00714E26">
            <w:pPr>
              <w:spacing w:line="259" w:lineRule="auto"/>
              <w:rPr>
                <w:lang w:val="de-AT"/>
              </w:rPr>
            </w:pPr>
          </w:p>
        </w:tc>
        <w:tc>
          <w:tcPr>
            <w:tcW w:w="0" w:type="auto"/>
            <w:hideMark/>
          </w:tcPr>
          <w:p w14:paraId="043772A9" w14:textId="77777777" w:rsidR="00714E26" w:rsidRPr="00714E26" w:rsidRDefault="00714E26" w:rsidP="00714E26">
            <w:pPr>
              <w:spacing w:line="259" w:lineRule="auto"/>
              <w:rPr>
                <w:lang w:val="de-AT"/>
              </w:rPr>
            </w:pPr>
          </w:p>
        </w:tc>
      </w:tr>
      <w:tr w:rsidR="00714E26" w:rsidRPr="00714E26" w14:paraId="5A906F06" w14:textId="77777777" w:rsidTr="006260DC">
        <w:trPr>
          <w:trHeight w:val="300"/>
        </w:trPr>
        <w:tc>
          <w:tcPr>
            <w:tcW w:w="0" w:type="auto"/>
            <w:hideMark/>
          </w:tcPr>
          <w:p w14:paraId="68B4B6C5" w14:textId="77777777" w:rsidR="00714E26" w:rsidRPr="00714E26" w:rsidRDefault="00714E26" w:rsidP="00714E26">
            <w:pPr>
              <w:spacing w:line="259" w:lineRule="auto"/>
              <w:rPr>
                <w:lang w:val="de-AT"/>
              </w:rPr>
            </w:pPr>
          </w:p>
        </w:tc>
        <w:tc>
          <w:tcPr>
            <w:tcW w:w="0" w:type="auto"/>
            <w:hideMark/>
          </w:tcPr>
          <w:p w14:paraId="77D48B7D" w14:textId="77777777" w:rsidR="00714E26" w:rsidRPr="00714E26" w:rsidRDefault="00714E26" w:rsidP="00714E26">
            <w:pPr>
              <w:spacing w:line="259" w:lineRule="auto"/>
              <w:rPr>
                <w:lang w:val="de-AT"/>
              </w:rPr>
            </w:pPr>
            <w:r w:rsidRPr="00714E26">
              <w:rPr>
                <w:lang w:val="de-AT"/>
              </w:rPr>
              <w:t>Springer</w:t>
            </w:r>
          </w:p>
        </w:tc>
        <w:tc>
          <w:tcPr>
            <w:tcW w:w="0" w:type="auto"/>
            <w:hideMark/>
          </w:tcPr>
          <w:p w14:paraId="2FF83824" w14:textId="77777777" w:rsidR="00714E26" w:rsidRPr="00714E26" w:rsidRDefault="00714E26" w:rsidP="00714E26">
            <w:pPr>
              <w:spacing w:line="259" w:lineRule="auto"/>
              <w:rPr>
                <w:lang w:val="de-AT"/>
              </w:rPr>
            </w:pPr>
            <w:r w:rsidRPr="00714E26">
              <w:rPr>
                <w:lang w:val="de-AT"/>
              </w:rPr>
              <w:t>1993</w:t>
            </w:r>
          </w:p>
        </w:tc>
        <w:tc>
          <w:tcPr>
            <w:tcW w:w="0" w:type="auto"/>
            <w:hideMark/>
          </w:tcPr>
          <w:p w14:paraId="608E8F1F" w14:textId="77777777" w:rsidR="00714E26" w:rsidRPr="00714E26" w:rsidRDefault="00714E26" w:rsidP="00714E26">
            <w:pPr>
              <w:spacing w:line="259" w:lineRule="auto"/>
              <w:rPr>
                <w:lang w:val="de-AT"/>
              </w:rPr>
            </w:pPr>
            <w:r w:rsidRPr="00714E26">
              <w:rPr>
                <w:lang w:val="de-AT"/>
              </w:rPr>
              <w:t>Training in the use of wh-questions and prepositions in dialogues: A comparison of two different approaches in aphasia therapy</w:t>
            </w:r>
          </w:p>
        </w:tc>
        <w:tc>
          <w:tcPr>
            <w:tcW w:w="0" w:type="auto"/>
            <w:hideMark/>
          </w:tcPr>
          <w:p w14:paraId="5815947E" w14:textId="77777777" w:rsidR="00714E26" w:rsidRPr="00714E26" w:rsidRDefault="00714E26" w:rsidP="00714E26">
            <w:pPr>
              <w:spacing w:line="259" w:lineRule="auto"/>
              <w:rPr>
                <w:lang w:val="de-AT"/>
              </w:rPr>
            </w:pPr>
          </w:p>
        </w:tc>
        <w:tc>
          <w:tcPr>
            <w:tcW w:w="0" w:type="auto"/>
            <w:hideMark/>
          </w:tcPr>
          <w:p w14:paraId="4EEE85C2" w14:textId="77777777" w:rsidR="00714E26" w:rsidRPr="00714E26" w:rsidRDefault="00714E26" w:rsidP="00714E26">
            <w:pPr>
              <w:spacing w:line="259" w:lineRule="auto"/>
              <w:rPr>
                <w:lang w:val="de-AT"/>
              </w:rPr>
            </w:pPr>
            <w:r w:rsidRPr="00714E26">
              <w:rPr>
                <w:lang w:val="de-AT"/>
              </w:rPr>
              <w:t>1</w:t>
            </w:r>
          </w:p>
        </w:tc>
        <w:tc>
          <w:tcPr>
            <w:tcW w:w="0" w:type="auto"/>
            <w:hideMark/>
          </w:tcPr>
          <w:p w14:paraId="2F8E311B" w14:textId="77777777" w:rsidR="00714E26" w:rsidRPr="00714E26" w:rsidRDefault="00714E26" w:rsidP="00714E26">
            <w:pPr>
              <w:spacing w:line="259" w:lineRule="auto"/>
              <w:rPr>
                <w:lang w:val="de-AT"/>
              </w:rPr>
            </w:pPr>
          </w:p>
        </w:tc>
        <w:tc>
          <w:tcPr>
            <w:tcW w:w="0" w:type="auto"/>
            <w:hideMark/>
          </w:tcPr>
          <w:p w14:paraId="7CFE932D" w14:textId="77777777" w:rsidR="00714E26" w:rsidRPr="00714E26" w:rsidRDefault="00714E26" w:rsidP="00714E26">
            <w:pPr>
              <w:spacing w:line="259" w:lineRule="auto"/>
              <w:rPr>
                <w:lang w:val="de-AT"/>
              </w:rPr>
            </w:pPr>
          </w:p>
        </w:tc>
        <w:tc>
          <w:tcPr>
            <w:tcW w:w="0" w:type="auto"/>
            <w:hideMark/>
          </w:tcPr>
          <w:p w14:paraId="4D61124B" w14:textId="77777777" w:rsidR="00714E26" w:rsidRPr="00714E26" w:rsidRDefault="00714E26" w:rsidP="00714E26">
            <w:pPr>
              <w:spacing w:line="259" w:lineRule="auto"/>
              <w:rPr>
                <w:lang w:val="de-AT"/>
              </w:rPr>
            </w:pPr>
            <w:r w:rsidRPr="00714E26">
              <w:rPr>
                <w:lang w:val="de-AT"/>
              </w:rPr>
              <w:t>1</w:t>
            </w:r>
          </w:p>
        </w:tc>
        <w:tc>
          <w:tcPr>
            <w:tcW w:w="0" w:type="auto"/>
            <w:hideMark/>
          </w:tcPr>
          <w:p w14:paraId="2007A549" w14:textId="77777777" w:rsidR="00714E26" w:rsidRPr="00714E26" w:rsidRDefault="00714E26" w:rsidP="00714E26">
            <w:pPr>
              <w:spacing w:line="259" w:lineRule="auto"/>
              <w:rPr>
                <w:lang w:val="de-AT"/>
              </w:rPr>
            </w:pPr>
          </w:p>
        </w:tc>
        <w:tc>
          <w:tcPr>
            <w:tcW w:w="0" w:type="auto"/>
            <w:hideMark/>
          </w:tcPr>
          <w:p w14:paraId="605C936C" w14:textId="77777777" w:rsidR="00714E26" w:rsidRPr="00714E26" w:rsidRDefault="00714E26" w:rsidP="00714E26">
            <w:pPr>
              <w:spacing w:line="259" w:lineRule="auto"/>
              <w:rPr>
                <w:lang w:val="de-AT"/>
              </w:rPr>
            </w:pPr>
          </w:p>
        </w:tc>
      </w:tr>
      <w:tr w:rsidR="00714E26" w:rsidRPr="00714E26" w14:paraId="1B82CD1A" w14:textId="77777777" w:rsidTr="006260DC">
        <w:trPr>
          <w:trHeight w:val="270"/>
        </w:trPr>
        <w:tc>
          <w:tcPr>
            <w:tcW w:w="0" w:type="auto"/>
            <w:hideMark/>
          </w:tcPr>
          <w:p w14:paraId="72001C62" w14:textId="77777777" w:rsidR="00714E26" w:rsidRPr="00714E26" w:rsidRDefault="00714E26" w:rsidP="00714E26">
            <w:pPr>
              <w:spacing w:line="259" w:lineRule="auto"/>
              <w:rPr>
                <w:lang w:val="de-AT"/>
              </w:rPr>
            </w:pPr>
          </w:p>
        </w:tc>
        <w:tc>
          <w:tcPr>
            <w:tcW w:w="0" w:type="auto"/>
            <w:hideMark/>
          </w:tcPr>
          <w:p w14:paraId="094DC854" w14:textId="59EE14CB" w:rsidR="00714E26" w:rsidRPr="00714E26" w:rsidRDefault="00714E26" w:rsidP="00714E26">
            <w:pPr>
              <w:spacing w:line="259" w:lineRule="auto"/>
              <w:rPr>
                <w:lang w:val="de-AT"/>
              </w:rPr>
            </w:pPr>
            <w:r w:rsidRPr="00714E26">
              <w:rPr>
                <w:lang w:val="de-AT"/>
              </w:rPr>
              <w:t>Tonkovich</w:t>
            </w:r>
          </w:p>
        </w:tc>
        <w:tc>
          <w:tcPr>
            <w:tcW w:w="0" w:type="auto"/>
            <w:hideMark/>
          </w:tcPr>
          <w:p w14:paraId="080AE136" w14:textId="77777777" w:rsidR="00714E26" w:rsidRPr="00714E26" w:rsidRDefault="00714E26" w:rsidP="00714E26">
            <w:pPr>
              <w:spacing w:line="259" w:lineRule="auto"/>
              <w:rPr>
                <w:lang w:val="de-AT"/>
              </w:rPr>
            </w:pPr>
            <w:r w:rsidRPr="00714E26">
              <w:rPr>
                <w:lang w:val="de-AT"/>
              </w:rPr>
              <w:t>1977</w:t>
            </w:r>
          </w:p>
        </w:tc>
        <w:tc>
          <w:tcPr>
            <w:tcW w:w="0" w:type="auto"/>
            <w:hideMark/>
          </w:tcPr>
          <w:p w14:paraId="246E8BEB" w14:textId="77777777" w:rsidR="00714E26" w:rsidRPr="00714E26" w:rsidRDefault="00714E26" w:rsidP="00714E26">
            <w:pPr>
              <w:spacing w:line="259" w:lineRule="auto"/>
              <w:rPr>
                <w:lang w:val="de-AT"/>
              </w:rPr>
            </w:pPr>
            <w:r w:rsidRPr="00714E26">
              <w:rPr>
                <w:lang w:val="de-AT"/>
              </w:rPr>
              <w:t>The Effects of Stress and Melodic Intonation on Apraxia of Speech</w:t>
            </w:r>
          </w:p>
        </w:tc>
        <w:tc>
          <w:tcPr>
            <w:tcW w:w="0" w:type="auto"/>
            <w:hideMark/>
          </w:tcPr>
          <w:p w14:paraId="3FFA6BCC" w14:textId="77777777" w:rsidR="00714E26" w:rsidRPr="00714E26" w:rsidRDefault="00714E26" w:rsidP="00714E26">
            <w:pPr>
              <w:spacing w:line="259" w:lineRule="auto"/>
              <w:rPr>
                <w:lang w:val="de-AT"/>
              </w:rPr>
            </w:pPr>
          </w:p>
        </w:tc>
        <w:tc>
          <w:tcPr>
            <w:tcW w:w="0" w:type="auto"/>
            <w:hideMark/>
          </w:tcPr>
          <w:p w14:paraId="05063825" w14:textId="77777777" w:rsidR="00714E26" w:rsidRPr="00714E26" w:rsidRDefault="00714E26" w:rsidP="00714E26">
            <w:pPr>
              <w:spacing w:line="259" w:lineRule="auto"/>
              <w:rPr>
                <w:lang w:val="de-AT"/>
              </w:rPr>
            </w:pPr>
          </w:p>
        </w:tc>
        <w:tc>
          <w:tcPr>
            <w:tcW w:w="0" w:type="auto"/>
            <w:hideMark/>
          </w:tcPr>
          <w:p w14:paraId="5AA49E69" w14:textId="77777777" w:rsidR="00714E26" w:rsidRPr="00714E26" w:rsidRDefault="00714E26" w:rsidP="00714E26">
            <w:pPr>
              <w:spacing w:line="259" w:lineRule="auto"/>
              <w:rPr>
                <w:lang w:val="de-AT"/>
              </w:rPr>
            </w:pPr>
          </w:p>
        </w:tc>
        <w:tc>
          <w:tcPr>
            <w:tcW w:w="0" w:type="auto"/>
            <w:hideMark/>
          </w:tcPr>
          <w:p w14:paraId="785DFA1B" w14:textId="77777777" w:rsidR="00714E26" w:rsidRPr="00714E26" w:rsidRDefault="00714E26" w:rsidP="00714E26">
            <w:pPr>
              <w:spacing w:line="259" w:lineRule="auto"/>
              <w:rPr>
                <w:lang w:val="de-AT"/>
              </w:rPr>
            </w:pPr>
          </w:p>
        </w:tc>
        <w:tc>
          <w:tcPr>
            <w:tcW w:w="0" w:type="auto"/>
            <w:hideMark/>
          </w:tcPr>
          <w:p w14:paraId="4850E774" w14:textId="77777777" w:rsidR="00714E26" w:rsidRPr="00714E26" w:rsidRDefault="00714E26" w:rsidP="00714E26">
            <w:pPr>
              <w:spacing w:line="259" w:lineRule="auto"/>
              <w:rPr>
                <w:lang w:val="de-AT"/>
              </w:rPr>
            </w:pPr>
          </w:p>
        </w:tc>
        <w:tc>
          <w:tcPr>
            <w:tcW w:w="0" w:type="auto"/>
            <w:hideMark/>
          </w:tcPr>
          <w:p w14:paraId="62CC1A8A" w14:textId="77777777" w:rsidR="00714E26" w:rsidRPr="00714E26" w:rsidRDefault="00714E26" w:rsidP="00714E26">
            <w:pPr>
              <w:spacing w:line="259" w:lineRule="auto"/>
              <w:rPr>
                <w:lang w:val="de-AT"/>
              </w:rPr>
            </w:pPr>
          </w:p>
        </w:tc>
        <w:tc>
          <w:tcPr>
            <w:tcW w:w="0" w:type="auto"/>
            <w:hideMark/>
          </w:tcPr>
          <w:p w14:paraId="4B231253" w14:textId="77777777" w:rsidR="00714E26" w:rsidRPr="00714E26" w:rsidRDefault="00714E26" w:rsidP="00714E26">
            <w:pPr>
              <w:spacing w:line="259" w:lineRule="auto"/>
              <w:rPr>
                <w:lang w:val="de-AT"/>
              </w:rPr>
            </w:pPr>
          </w:p>
        </w:tc>
      </w:tr>
    </w:tbl>
    <w:p w14:paraId="2820FECF" w14:textId="77777777" w:rsidR="005E001F" w:rsidRPr="00DA3672" w:rsidRDefault="005E001F" w:rsidP="005E001F">
      <w:pPr>
        <w:widowControl w:val="0"/>
      </w:pPr>
    </w:p>
    <w:p w14:paraId="5C360EF2" w14:textId="77777777" w:rsidR="003F050B" w:rsidRPr="00DA3672" w:rsidRDefault="003F050B" w:rsidP="003F050B">
      <w:pPr>
        <w:pStyle w:val="Heading2"/>
      </w:pPr>
      <w:bookmarkStart w:id="106" w:name="_Ref77345336"/>
      <w:r w:rsidRPr="00DA3672">
        <w:t xml:space="preserve">Tests and </w:t>
      </w:r>
      <w:r>
        <w:t xml:space="preserve">outcome </w:t>
      </w:r>
      <w:r w:rsidRPr="00DA3672">
        <w:t>measures</w:t>
      </w:r>
      <w:r>
        <w:t xml:space="preserve"> in primary studies</w:t>
      </w:r>
    </w:p>
    <w:p w14:paraId="040A7D8E" w14:textId="775509C4" w:rsidR="00445E86" w:rsidRDefault="00445E86" w:rsidP="00445E86">
      <w:pPr>
        <w:pStyle w:val="Caption"/>
        <w:keepNext/>
      </w:pPr>
      <w:bookmarkStart w:id="107" w:name="_Ref78451370"/>
      <w:r>
        <w:t xml:space="preserve">Table </w:t>
      </w:r>
      <w:r>
        <w:fldChar w:fldCharType="begin"/>
      </w:r>
      <w:r>
        <w:instrText xml:space="preserve"> SEQ Table \* ARABIC </w:instrText>
      </w:r>
      <w:r>
        <w:fldChar w:fldCharType="separate"/>
      </w:r>
      <w:r>
        <w:rPr>
          <w:noProof/>
        </w:rPr>
        <w:t>2</w:t>
      </w:r>
      <w:r>
        <w:fldChar w:fldCharType="end"/>
      </w:r>
      <w:bookmarkEnd w:id="107"/>
      <w:r>
        <w:t>: List of all tests considered.</w:t>
      </w:r>
    </w:p>
    <w:tbl>
      <w:tblPr>
        <w:tblStyle w:val="TableGrid"/>
        <w:tblW w:w="0" w:type="auto"/>
        <w:tblLook w:val="04A0" w:firstRow="1" w:lastRow="0" w:firstColumn="1" w:lastColumn="0" w:noHBand="0" w:noVBand="1"/>
      </w:tblPr>
      <w:tblGrid>
        <w:gridCol w:w="1308"/>
        <w:gridCol w:w="5618"/>
        <w:gridCol w:w="2301"/>
      </w:tblGrid>
      <w:tr w:rsidR="00445E86" w:rsidRPr="006D031E" w14:paraId="163E5E0E" w14:textId="77777777" w:rsidTr="00D704E5">
        <w:trPr>
          <w:trHeight w:val="283"/>
        </w:trPr>
        <w:tc>
          <w:tcPr>
            <w:tcW w:w="0" w:type="auto"/>
            <w:tcBorders>
              <w:bottom w:val="double" w:sz="4" w:space="0" w:color="auto"/>
            </w:tcBorders>
            <w:hideMark/>
          </w:tcPr>
          <w:p w14:paraId="217F578D" w14:textId="77777777" w:rsidR="00445E86" w:rsidRPr="00D45E37" w:rsidRDefault="00445E86" w:rsidP="00D704E5">
            <w:pPr>
              <w:rPr>
                <w:b/>
                <w:szCs w:val="20"/>
              </w:rPr>
            </w:pPr>
            <w:r w:rsidRPr="00D45E37">
              <w:rPr>
                <w:b/>
                <w:szCs w:val="20"/>
              </w:rPr>
              <w:t>Test abbrev</w:t>
            </w:r>
          </w:p>
        </w:tc>
        <w:tc>
          <w:tcPr>
            <w:tcW w:w="0" w:type="auto"/>
            <w:tcBorders>
              <w:bottom w:val="double" w:sz="4" w:space="0" w:color="auto"/>
            </w:tcBorders>
            <w:hideMark/>
          </w:tcPr>
          <w:p w14:paraId="2D4E8115" w14:textId="77777777" w:rsidR="00445E86" w:rsidRPr="00D45E37" w:rsidRDefault="00445E86" w:rsidP="00D704E5">
            <w:pPr>
              <w:rPr>
                <w:b/>
                <w:szCs w:val="20"/>
              </w:rPr>
            </w:pPr>
            <w:r w:rsidRPr="00D45E37">
              <w:rPr>
                <w:b/>
                <w:szCs w:val="20"/>
              </w:rPr>
              <w:t>Test full name</w:t>
            </w:r>
          </w:p>
        </w:tc>
        <w:tc>
          <w:tcPr>
            <w:tcW w:w="0" w:type="auto"/>
            <w:tcBorders>
              <w:bottom w:val="double" w:sz="4" w:space="0" w:color="auto"/>
            </w:tcBorders>
            <w:hideMark/>
          </w:tcPr>
          <w:p w14:paraId="37BAD9B2" w14:textId="77777777" w:rsidR="00445E86" w:rsidRPr="00D45E37" w:rsidRDefault="00445E86" w:rsidP="00D704E5">
            <w:pPr>
              <w:rPr>
                <w:b/>
                <w:szCs w:val="20"/>
              </w:rPr>
            </w:pPr>
            <w:r w:rsidRPr="00D45E37">
              <w:rPr>
                <w:b/>
                <w:szCs w:val="20"/>
              </w:rPr>
              <w:t>Validation study exists</w:t>
            </w:r>
          </w:p>
        </w:tc>
      </w:tr>
      <w:tr w:rsidR="00445E86" w:rsidRPr="006D031E" w14:paraId="0A0D646F" w14:textId="77777777" w:rsidTr="00D704E5">
        <w:trPr>
          <w:trHeight w:val="283"/>
        </w:trPr>
        <w:tc>
          <w:tcPr>
            <w:tcW w:w="0" w:type="auto"/>
            <w:tcBorders>
              <w:top w:val="double" w:sz="4" w:space="0" w:color="auto"/>
            </w:tcBorders>
            <w:hideMark/>
          </w:tcPr>
          <w:p w14:paraId="71AAF123" w14:textId="77777777" w:rsidR="00445E86" w:rsidRPr="00D45E37" w:rsidRDefault="00445E86" w:rsidP="00D704E5">
            <w:pPr>
              <w:rPr>
                <w:szCs w:val="20"/>
              </w:rPr>
            </w:pPr>
            <w:r w:rsidRPr="00D45E37">
              <w:rPr>
                <w:szCs w:val="20"/>
              </w:rPr>
              <w:t>-</w:t>
            </w:r>
          </w:p>
        </w:tc>
        <w:tc>
          <w:tcPr>
            <w:tcW w:w="0" w:type="auto"/>
            <w:tcBorders>
              <w:top w:val="double" w:sz="4" w:space="0" w:color="auto"/>
            </w:tcBorders>
            <w:hideMark/>
          </w:tcPr>
          <w:p w14:paraId="45F1B271" w14:textId="77777777" w:rsidR="00445E86" w:rsidRPr="00D45E37" w:rsidRDefault="00445E86" w:rsidP="00D704E5">
            <w:pPr>
              <w:rPr>
                <w:szCs w:val="20"/>
              </w:rPr>
            </w:pPr>
            <w:r w:rsidRPr="00D45E37">
              <w:rPr>
                <w:szCs w:val="20"/>
              </w:rPr>
              <w:t>Farsi aphasia test</w:t>
            </w:r>
          </w:p>
        </w:tc>
        <w:tc>
          <w:tcPr>
            <w:tcW w:w="0" w:type="auto"/>
            <w:tcBorders>
              <w:top w:val="double" w:sz="4" w:space="0" w:color="auto"/>
            </w:tcBorders>
            <w:hideMark/>
          </w:tcPr>
          <w:p w14:paraId="64577416" w14:textId="77777777" w:rsidR="00445E86" w:rsidRPr="00D45E37" w:rsidRDefault="00445E86" w:rsidP="00D704E5">
            <w:pPr>
              <w:rPr>
                <w:szCs w:val="20"/>
              </w:rPr>
            </w:pPr>
            <w:r w:rsidRPr="00D45E37">
              <w:rPr>
                <w:szCs w:val="20"/>
              </w:rPr>
              <w:t>No</w:t>
            </w:r>
          </w:p>
        </w:tc>
      </w:tr>
      <w:tr w:rsidR="00445E86" w:rsidRPr="006D031E" w14:paraId="7C0CF095" w14:textId="77777777" w:rsidTr="00D704E5">
        <w:trPr>
          <w:trHeight w:val="283"/>
        </w:trPr>
        <w:tc>
          <w:tcPr>
            <w:tcW w:w="0" w:type="auto"/>
            <w:hideMark/>
          </w:tcPr>
          <w:p w14:paraId="3ED2B424" w14:textId="77777777" w:rsidR="00445E86" w:rsidRPr="00D45E37" w:rsidRDefault="00445E86" w:rsidP="00D704E5">
            <w:pPr>
              <w:rPr>
                <w:szCs w:val="20"/>
              </w:rPr>
            </w:pPr>
            <w:r w:rsidRPr="00D45E37">
              <w:rPr>
                <w:szCs w:val="20"/>
              </w:rPr>
              <w:t>-</w:t>
            </w:r>
          </w:p>
        </w:tc>
        <w:tc>
          <w:tcPr>
            <w:tcW w:w="0" w:type="auto"/>
            <w:hideMark/>
          </w:tcPr>
          <w:p w14:paraId="34559D4C" w14:textId="77777777" w:rsidR="00445E86" w:rsidRPr="00D45E37" w:rsidRDefault="00445E86" w:rsidP="00D704E5">
            <w:pPr>
              <w:rPr>
                <w:szCs w:val="20"/>
              </w:rPr>
            </w:pPr>
            <w:r w:rsidRPr="00D45E37">
              <w:rPr>
                <w:szCs w:val="20"/>
              </w:rPr>
              <w:t>Apraxia Battery for Adults</w:t>
            </w:r>
          </w:p>
        </w:tc>
        <w:tc>
          <w:tcPr>
            <w:tcW w:w="0" w:type="auto"/>
            <w:hideMark/>
          </w:tcPr>
          <w:p w14:paraId="53804CBE" w14:textId="77777777" w:rsidR="00445E86" w:rsidRPr="00D45E37" w:rsidRDefault="00445E86" w:rsidP="00D704E5">
            <w:pPr>
              <w:rPr>
                <w:szCs w:val="20"/>
              </w:rPr>
            </w:pPr>
            <w:r w:rsidRPr="00D45E37">
              <w:rPr>
                <w:szCs w:val="20"/>
              </w:rPr>
              <w:t>No</w:t>
            </w:r>
          </w:p>
        </w:tc>
      </w:tr>
      <w:tr w:rsidR="00445E86" w:rsidRPr="006D031E" w14:paraId="23D7FF81" w14:textId="77777777" w:rsidTr="00D704E5">
        <w:trPr>
          <w:trHeight w:val="283"/>
        </w:trPr>
        <w:tc>
          <w:tcPr>
            <w:tcW w:w="0" w:type="auto"/>
            <w:hideMark/>
          </w:tcPr>
          <w:p w14:paraId="177682FC" w14:textId="77777777" w:rsidR="00445E86" w:rsidRPr="00D45E37" w:rsidRDefault="00445E86" w:rsidP="00D704E5">
            <w:pPr>
              <w:rPr>
                <w:szCs w:val="20"/>
              </w:rPr>
            </w:pPr>
            <w:r w:rsidRPr="00D45E37">
              <w:rPr>
                <w:szCs w:val="20"/>
              </w:rPr>
              <w:t>AABT</w:t>
            </w:r>
          </w:p>
        </w:tc>
        <w:tc>
          <w:tcPr>
            <w:tcW w:w="0" w:type="auto"/>
            <w:hideMark/>
          </w:tcPr>
          <w:p w14:paraId="388BC4F4" w14:textId="77777777" w:rsidR="00445E86" w:rsidRPr="00D45E37" w:rsidRDefault="00445E86" w:rsidP="00D704E5">
            <w:pPr>
              <w:rPr>
                <w:szCs w:val="20"/>
              </w:rPr>
            </w:pPr>
            <w:r w:rsidRPr="00D45E37">
              <w:rPr>
                <w:szCs w:val="20"/>
              </w:rPr>
              <w:t>Aachener Aphasie Bedside Test</w:t>
            </w:r>
          </w:p>
        </w:tc>
        <w:tc>
          <w:tcPr>
            <w:tcW w:w="0" w:type="auto"/>
            <w:hideMark/>
          </w:tcPr>
          <w:p w14:paraId="650FA273" w14:textId="77777777" w:rsidR="00445E86" w:rsidRPr="00D45E37" w:rsidRDefault="00445E86" w:rsidP="00D704E5">
            <w:pPr>
              <w:rPr>
                <w:szCs w:val="20"/>
              </w:rPr>
            </w:pPr>
            <w:r w:rsidRPr="00D45E37">
              <w:rPr>
                <w:szCs w:val="20"/>
              </w:rPr>
              <w:t>Yes</w:t>
            </w:r>
          </w:p>
        </w:tc>
      </w:tr>
      <w:tr w:rsidR="00445E86" w:rsidRPr="006D031E" w14:paraId="54F9DAEB" w14:textId="77777777" w:rsidTr="00D704E5">
        <w:trPr>
          <w:trHeight w:val="283"/>
        </w:trPr>
        <w:tc>
          <w:tcPr>
            <w:tcW w:w="0" w:type="auto"/>
            <w:hideMark/>
          </w:tcPr>
          <w:p w14:paraId="3071B6A8" w14:textId="77777777" w:rsidR="00445E86" w:rsidRPr="00D45E37" w:rsidRDefault="00445E86" w:rsidP="00D704E5">
            <w:pPr>
              <w:rPr>
                <w:szCs w:val="20"/>
              </w:rPr>
            </w:pPr>
            <w:r w:rsidRPr="00D45E37">
              <w:rPr>
                <w:szCs w:val="20"/>
              </w:rPr>
              <w:t>AAT</w:t>
            </w:r>
          </w:p>
        </w:tc>
        <w:tc>
          <w:tcPr>
            <w:tcW w:w="0" w:type="auto"/>
            <w:hideMark/>
          </w:tcPr>
          <w:p w14:paraId="157906C1" w14:textId="77777777" w:rsidR="00445E86" w:rsidRPr="00D45E37" w:rsidRDefault="00445E86" w:rsidP="00D704E5">
            <w:pPr>
              <w:rPr>
                <w:szCs w:val="20"/>
              </w:rPr>
            </w:pPr>
            <w:r w:rsidRPr="00D45E37">
              <w:rPr>
                <w:szCs w:val="20"/>
              </w:rPr>
              <w:t>Aachen Aphasia Test</w:t>
            </w:r>
          </w:p>
        </w:tc>
        <w:tc>
          <w:tcPr>
            <w:tcW w:w="0" w:type="auto"/>
            <w:hideMark/>
          </w:tcPr>
          <w:p w14:paraId="5F04C4AC" w14:textId="77777777" w:rsidR="00445E86" w:rsidRPr="00D45E37" w:rsidRDefault="00445E86" w:rsidP="00D704E5">
            <w:pPr>
              <w:rPr>
                <w:szCs w:val="20"/>
              </w:rPr>
            </w:pPr>
            <w:r w:rsidRPr="00D45E37">
              <w:rPr>
                <w:szCs w:val="20"/>
              </w:rPr>
              <w:t>Yes</w:t>
            </w:r>
          </w:p>
        </w:tc>
      </w:tr>
      <w:tr w:rsidR="00445E86" w:rsidRPr="006D031E" w14:paraId="47E213EE" w14:textId="77777777" w:rsidTr="00D704E5">
        <w:trPr>
          <w:trHeight w:val="283"/>
        </w:trPr>
        <w:tc>
          <w:tcPr>
            <w:tcW w:w="0" w:type="auto"/>
            <w:hideMark/>
          </w:tcPr>
          <w:p w14:paraId="10503A72" w14:textId="77777777" w:rsidR="00445E86" w:rsidRPr="00D45E37" w:rsidRDefault="00445E86" w:rsidP="00D704E5">
            <w:pPr>
              <w:rPr>
                <w:szCs w:val="20"/>
              </w:rPr>
            </w:pPr>
            <w:r w:rsidRPr="00D45E37">
              <w:rPr>
                <w:szCs w:val="20"/>
              </w:rPr>
              <w:t>ADP</w:t>
            </w:r>
          </w:p>
        </w:tc>
        <w:tc>
          <w:tcPr>
            <w:tcW w:w="0" w:type="auto"/>
            <w:hideMark/>
          </w:tcPr>
          <w:p w14:paraId="70DEEF6B" w14:textId="77777777" w:rsidR="00445E86" w:rsidRPr="00D45E37" w:rsidRDefault="00445E86" w:rsidP="00D704E5">
            <w:pPr>
              <w:rPr>
                <w:szCs w:val="20"/>
              </w:rPr>
            </w:pPr>
            <w:r w:rsidRPr="00D45E37">
              <w:rPr>
                <w:szCs w:val="20"/>
              </w:rPr>
              <w:t>Aphasia Diagnostic Proﬁles</w:t>
            </w:r>
          </w:p>
        </w:tc>
        <w:tc>
          <w:tcPr>
            <w:tcW w:w="0" w:type="auto"/>
            <w:hideMark/>
          </w:tcPr>
          <w:p w14:paraId="3393CB11" w14:textId="77777777" w:rsidR="00445E86" w:rsidRPr="00D45E37" w:rsidRDefault="00445E86" w:rsidP="00D704E5">
            <w:pPr>
              <w:rPr>
                <w:szCs w:val="20"/>
              </w:rPr>
            </w:pPr>
            <w:r w:rsidRPr="00D45E37">
              <w:rPr>
                <w:szCs w:val="20"/>
              </w:rPr>
              <w:t>No</w:t>
            </w:r>
          </w:p>
        </w:tc>
      </w:tr>
      <w:tr w:rsidR="00445E86" w:rsidRPr="006D031E" w14:paraId="681952D5" w14:textId="77777777" w:rsidTr="00D704E5">
        <w:trPr>
          <w:trHeight w:val="283"/>
        </w:trPr>
        <w:tc>
          <w:tcPr>
            <w:tcW w:w="0" w:type="auto"/>
            <w:hideMark/>
          </w:tcPr>
          <w:p w14:paraId="4723799C" w14:textId="77777777" w:rsidR="00445E86" w:rsidRPr="00D45E37" w:rsidRDefault="00445E86" w:rsidP="00D704E5">
            <w:pPr>
              <w:rPr>
                <w:szCs w:val="20"/>
              </w:rPr>
            </w:pPr>
            <w:r w:rsidRPr="00D45E37">
              <w:rPr>
                <w:szCs w:val="20"/>
              </w:rPr>
              <w:t>ANELT</w:t>
            </w:r>
          </w:p>
        </w:tc>
        <w:tc>
          <w:tcPr>
            <w:tcW w:w="0" w:type="auto"/>
            <w:hideMark/>
          </w:tcPr>
          <w:p w14:paraId="36FD41F2" w14:textId="77777777" w:rsidR="00445E86" w:rsidRPr="00D45E37" w:rsidRDefault="00445E86" w:rsidP="00D704E5">
            <w:pPr>
              <w:rPr>
                <w:szCs w:val="20"/>
              </w:rPr>
            </w:pPr>
            <w:r w:rsidRPr="00D45E37">
              <w:rPr>
                <w:szCs w:val="20"/>
              </w:rPr>
              <w:t>Amsterdam-Nijmegen Everyday Language Test</w:t>
            </w:r>
          </w:p>
        </w:tc>
        <w:tc>
          <w:tcPr>
            <w:tcW w:w="0" w:type="auto"/>
            <w:hideMark/>
          </w:tcPr>
          <w:p w14:paraId="2CD7A673" w14:textId="77777777" w:rsidR="00445E86" w:rsidRPr="00D45E37" w:rsidRDefault="00445E86" w:rsidP="00D704E5">
            <w:pPr>
              <w:rPr>
                <w:szCs w:val="20"/>
              </w:rPr>
            </w:pPr>
            <w:r w:rsidRPr="00D45E37">
              <w:rPr>
                <w:szCs w:val="20"/>
              </w:rPr>
              <w:t>Yes</w:t>
            </w:r>
          </w:p>
        </w:tc>
      </w:tr>
      <w:tr w:rsidR="00445E86" w:rsidRPr="006D031E" w14:paraId="1A26C20A" w14:textId="77777777" w:rsidTr="00D704E5">
        <w:trPr>
          <w:trHeight w:val="283"/>
        </w:trPr>
        <w:tc>
          <w:tcPr>
            <w:tcW w:w="0" w:type="auto"/>
            <w:hideMark/>
          </w:tcPr>
          <w:p w14:paraId="2E8B930A" w14:textId="77777777" w:rsidR="00445E86" w:rsidRPr="00D45E37" w:rsidRDefault="00445E86" w:rsidP="00D704E5">
            <w:pPr>
              <w:rPr>
                <w:szCs w:val="20"/>
              </w:rPr>
            </w:pPr>
            <w:r w:rsidRPr="00D45E37">
              <w:rPr>
                <w:szCs w:val="20"/>
              </w:rPr>
              <w:t>BDAE</w:t>
            </w:r>
          </w:p>
        </w:tc>
        <w:tc>
          <w:tcPr>
            <w:tcW w:w="0" w:type="auto"/>
            <w:hideMark/>
          </w:tcPr>
          <w:p w14:paraId="3B94C26C" w14:textId="77777777" w:rsidR="00445E86" w:rsidRPr="00D45E37" w:rsidRDefault="00445E86" w:rsidP="00D704E5">
            <w:pPr>
              <w:rPr>
                <w:szCs w:val="20"/>
              </w:rPr>
            </w:pPr>
            <w:r w:rsidRPr="00D45E37">
              <w:rPr>
                <w:szCs w:val="20"/>
              </w:rPr>
              <w:t>Boston Diagnostic Aphasia Examination</w:t>
            </w:r>
          </w:p>
        </w:tc>
        <w:tc>
          <w:tcPr>
            <w:tcW w:w="0" w:type="auto"/>
            <w:hideMark/>
          </w:tcPr>
          <w:p w14:paraId="54F37044" w14:textId="77777777" w:rsidR="00445E86" w:rsidRPr="00D45E37" w:rsidRDefault="00445E86" w:rsidP="00D704E5">
            <w:pPr>
              <w:rPr>
                <w:szCs w:val="20"/>
              </w:rPr>
            </w:pPr>
            <w:r w:rsidRPr="00D45E37">
              <w:rPr>
                <w:szCs w:val="20"/>
              </w:rPr>
              <w:t>Yes</w:t>
            </w:r>
          </w:p>
        </w:tc>
      </w:tr>
      <w:tr w:rsidR="00445E86" w:rsidRPr="006D031E" w14:paraId="44B4A814" w14:textId="77777777" w:rsidTr="00D704E5">
        <w:trPr>
          <w:trHeight w:val="283"/>
        </w:trPr>
        <w:tc>
          <w:tcPr>
            <w:tcW w:w="0" w:type="auto"/>
            <w:hideMark/>
          </w:tcPr>
          <w:p w14:paraId="5BEEAB3C" w14:textId="77777777" w:rsidR="00445E86" w:rsidRPr="00D45E37" w:rsidRDefault="00445E86" w:rsidP="00D704E5">
            <w:pPr>
              <w:rPr>
                <w:szCs w:val="20"/>
              </w:rPr>
            </w:pPr>
            <w:r w:rsidRPr="00D45E37">
              <w:rPr>
                <w:szCs w:val="20"/>
              </w:rPr>
              <w:t>BNT</w:t>
            </w:r>
          </w:p>
        </w:tc>
        <w:tc>
          <w:tcPr>
            <w:tcW w:w="0" w:type="auto"/>
            <w:hideMark/>
          </w:tcPr>
          <w:p w14:paraId="6E2C0013" w14:textId="77777777" w:rsidR="00445E86" w:rsidRPr="00D45E37" w:rsidRDefault="00445E86" w:rsidP="00D704E5">
            <w:pPr>
              <w:rPr>
                <w:szCs w:val="20"/>
              </w:rPr>
            </w:pPr>
            <w:r w:rsidRPr="00D45E37">
              <w:rPr>
                <w:szCs w:val="20"/>
              </w:rPr>
              <w:t>Boston Naming Test</w:t>
            </w:r>
          </w:p>
        </w:tc>
        <w:tc>
          <w:tcPr>
            <w:tcW w:w="0" w:type="auto"/>
            <w:hideMark/>
          </w:tcPr>
          <w:p w14:paraId="290BCC98" w14:textId="77777777" w:rsidR="00445E86" w:rsidRPr="00D45E37" w:rsidRDefault="00445E86" w:rsidP="00D704E5">
            <w:pPr>
              <w:rPr>
                <w:szCs w:val="20"/>
              </w:rPr>
            </w:pPr>
            <w:r w:rsidRPr="00D45E37">
              <w:rPr>
                <w:szCs w:val="20"/>
              </w:rPr>
              <w:t>Yes</w:t>
            </w:r>
          </w:p>
        </w:tc>
      </w:tr>
      <w:tr w:rsidR="00445E86" w:rsidRPr="006D031E" w14:paraId="416821A0" w14:textId="77777777" w:rsidTr="00D704E5">
        <w:trPr>
          <w:trHeight w:val="283"/>
        </w:trPr>
        <w:tc>
          <w:tcPr>
            <w:tcW w:w="0" w:type="auto"/>
            <w:hideMark/>
          </w:tcPr>
          <w:p w14:paraId="61A0DE55" w14:textId="77777777" w:rsidR="00445E86" w:rsidRPr="00D45E37" w:rsidRDefault="00445E86" w:rsidP="00D704E5">
            <w:pPr>
              <w:rPr>
                <w:szCs w:val="20"/>
              </w:rPr>
            </w:pPr>
            <w:r w:rsidRPr="00D45E37">
              <w:rPr>
                <w:szCs w:val="20"/>
              </w:rPr>
              <w:t>CAL</w:t>
            </w:r>
          </w:p>
        </w:tc>
        <w:tc>
          <w:tcPr>
            <w:tcW w:w="0" w:type="auto"/>
            <w:hideMark/>
          </w:tcPr>
          <w:p w14:paraId="737E3F43" w14:textId="77777777" w:rsidR="00445E86" w:rsidRPr="00D45E37" w:rsidRDefault="00445E86" w:rsidP="00D704E5">
            <w:pPr>
              <w:rPr>
                <w:szCs w:val="20"/>
              </w:rPr>
            </w:pPr>
            <w:r w:rsidRPr="00D45E37">
              <w:rPr>
                <w:szCs w:val="20"/>
              </w:rPr>
              <w:t>Communicative Activity Log</w:t>
            </w:r>
          </w:p>
        </w:tc>
        <w:tc>
          <w:tcPr>
            <w:tcW w:w="0" w:type="auto"/>
            <w:hideMark/>
          </w:tcPr>
          <w:p w14:paraId="4D4DEC1E" w14:textId="77777777" w:rsidR="00445E86" w:rsidRPr="00D45E37" w:rsidRDefault="00445E86" w:rsidP="00D704E5">
            <w:pPr>
              <w:rPr>
                <w:szCs w:val="20"/>
              </w:rPr>
            </w:pPr>
            <w:r w:rsidRPr="00D45E37">
              <w:rPr>
                <w:szCs w:val="20"/>
              </w:rPr>
              <w:t>No</w:t>
            </w:r>
          </w:p>
        </w:tc>
      </w:tr>
      <w:tr w:rsidR="00445E86" w:rsidRPr="006D031E" w14:paraId="08D5FB78" w14:textId="77777777" w:rsidTr="00D704E5">
        <w:trPr>
          <w:trHeight w:val="283"/>
        </w:trPr>
        <w:tc>
          <w:tcPr>
            <w:tcW w:w="0" w:type="auto"/>
            <w:hideMark/>
          </w:tcPr>
          <w:p w14:paraId="52DED216" w14:textId="77777777" w:rsidR="00445E86" w:rsidRPr="00D45E37" w:rsidRDefault="00445E86" w:rsidP="00D704E5">
            <w:pPr>
              <w:rPr>
                <w:szCs w:val="20"/>
              </w:rPr>
            </w:pPr>
            <w:r w:rsidRPr="00D45E37">
              <w:rPr>
                <w:szCs w:val="20"/>
              </w:rPr>
              <w:t>CIU</w:t>
            </w:r>
          </w:p>
        </w:tc>
        <w:tc>
          <w:tcPr>
            <w:tcW w:w="0" w:type="auto"/>
            <w:hideMark/>
          </w:tcPr>
          <w:p w14:paraId="492E8376" w14:textId="77777777" w:rsidR="00445E86" w:rsidRPr="00D45E37" w:rsidRDefault="00445E86" w:rsidP="00D704E5">
            <w:pPr>
              <w:rPr>
                <w:szCs w:val="20"/>
              </w:rPr>
            </w:pPr>
            <w:r w:rsidRPr="00D45E37">
              <w:rPr>
                <w:szCs w:val="20"/>
              </w:rPr>
              <w:t>Sabadel CIUs/min</w:t>
            </w:r>
          </w:p>
        </w:tc>
        <w:tc>
          <w:tcPr>
            <w:tcW w:w="0" w:type="auto"/>
            <w:hideMark/>
          </w:tcPr>
          <w:p w14:paraId="18762E2C" w14:textId="77777777" w:rsidR="00445E86" w:rsidRPr="00D45E37" w:rsidRDefault="00445E86" w:rsidP="00D704E5">
            <w:pPr>
              <w:rPr>
                <w:szCs w:val="20"/>
              </w:rPr>
            </w:pPr>
            <w:r w:rsidRPr="00D45E37">
              <w:rPr>
                <w:szCs w:val="20"/>
              </w:rPr>
              <w:t>No</w:t>
            </w:r>
          </w:p>
        </w:tc>
      </w:tr>
      <w:tr w:rsidR="00445E86" w:rsidRPr="006D031E" w14:paraId="591EAC83" w14:textId="77777777" w:rsidTr="00D704E5">
        <w:trPr>
          <w:trHeight w:val="283"/>
        </w:trPr>
        <w:tc>
          <w:tcPr>
            <w:tcW w:w="0" w:type="auto"/>
            <w:hideMark/>
          </w:tcPr>
          <w:p w14:paraId="141CE7E3" w14:textId="77777777" w:rsidR="00445E86" w:rsidRPr="00D45E37" w:rsidRDefault="00445E86" w:rsidP="00D704E5">
            <w:pPr>
              <w:rPr>
                <w:szCs w:val="20"/>
              </w:rPr>
            </w:pPr>
            <w:r w:rsidRPr="00D45E37">
              <w:rPr>
                <w:szCs w:val="20"/>
              </w:rPr>
              <w:t>DIAS</w:t>
            </w:r>
          </w:p>
        </w:tc>
        <w:tc>
          <w:tcPr>
            <w:tcW w:w="0" w:type="auto"/>
            <w:hideMark/>
          </w:tcPr>
          <w:p w14:paraId="33F8B945" w14:textId="77777777" w:rsidR="00445E86" w:rsidRPr="00D45E37" w:rsidRDefault="00445E86" w:rsidP="00D704E5">
            <w:pPr>
              <w:rPr>
                <w:szCs w:val="20"/>
              </w:rPr>
            </w:pPr>
            <w:r w:rsidRPr="00D45E37">
              <w:rPr>
                <w:szCs w:val="20"/>
              </w:rPr>
              <w:t>Diagnostic Instrument for Apraxia of Speech (AoS)</w:t>
            </w:r>
          </w:p>
        </w:tc>
        <w:tc>
          <w:tcPr>
            <w:tcW w:w="0" w:type="auto"/>
            <w:hideMark/>
          </w:tcPr>
          <w:p w14:paraId="67E862AE" w14:textId="77777777" w:rsidR="00445E86" w:rsidRPr="00D45E37" w:rsidRDefault="00445E86" w:rsidP="00D704E5">
            <w:pPr>
              <w:rPr>
                <w:szCs w:val="20"/>
              </w:rPr>
            </w:pPr>
            <w:r w:rsidRPr="00D45E37">
              <w:rPr>
                <w:szCs w:val="20"/>
              </w:rPr>
              <w:t>Yes*</w:t>
            </w:r>
          </w:p>
        </w:tc>
      </w:tr>
      <w:tr w:rsidR="00445E86" w:rsidRPr="006D031E" w14:paraId="3CDB6FCF" w14:textId="77777777" w:rsidTr="00D704E5">
        <w:trPr>
          <w:trHeight w:val="283"/>
        </w:trPr>
        <w:tc>
          <w:tcPr>
            <w:tcW w:w="0" w:type="auto"/>
            <w:hideMark/>
          </w:tcPr>
          <w:p w14:paraId="08CD0EBC" w14:textId="77777777" w:rsidR="00445E86" w:rsidRPr="00D45E37" w:rsidRDefault="00445E86" w:rsidP="00D704E5">
            <w:pPr>
              <w:rPr>
                <w:szCs w:val="20"/>
              </w:rPr>
            </w:pPr>
            <w:r w:rsidRPr="00D45E37">
              <w:rPr>
                <w:szCs w:val="20"/>
              </w:rPr>
              <w:t>HWL</w:t>
            </w:r>
          </w:p>
        </w:tc>
        <w:tc>
          <w:tcPr>
            <w:tcW w:w="0" w:type="auto"/>
            <w:hideMark/>
          </w:tcPr>
          <w:p w14:paraId="3DBB006A" w14:textId="77777777" w:rsidR="00445E86" w:rsidRPr="00D45E37" w:rsidRDefault="00445E86" w:rsidP="00D704E5">
            <w:pPr>
              <w:rPr>
                <w:szCs w:val="20"/>
              </w:rPr>
            </w:pPr>
            <w:r w:rsidRPr="00D45E37">
              <w:rPr>
                <w:szCs w:val="20"/>
              </w:rPr>
              <w:t>Hierarchical Word List</w:t>
            </w:r>
          </w:p>
        </w:tc>
        <w:tc>
          <w:tcPr>
            <w:tcW w:w="0" w:type="auto"/>
            <w:hideMark/>
          </w:tcPr>
          <w:p w14:paraId="4A0BAC3D" w14:textId="77777777" w:rsidR="00445E86" w:rsidRPr="00D45E37" w:rsidRDefault="00445E86" w:rsidP="00D704E5">
            <w:pPr>
              <w:rPr>
                <w:szCs w:val="20"/>
              </w:rPr>
            </w:pPr>
            <w:r w:rsidRPr="00D45E37">
              <w:rPr>
                <w:szCs w:val="20"/>
              </w:rPr>
              <w:t>Yes*</w:t>
            </w:r>
          </w:p>
        </w:tc>
      </w:tr>
      <w:tr w:rsidR="00445E86" w:rsidRPr="006D031E" w14:paraId="58267E83" w14:textId="77777777" w:rsidTr="00D704E5">
        <w:trPr>
          <w:trHeight w:val="283"/>
        </w:trPr>
        <w:tc>
          <w:tcPr>
            <w:tcW w:w="0" w:type="auto"/>
            <w:hideMark/>
          </w:tcPr>
          <w:p w14:paraId="495D3543" w14:textId="77777777" w:rsidR="00445E86" w:rsidRPr="00D45E37" w:rsidRDefault="00445E86" w:rsidP="00D704E5">
            <w:pPr>
              <w:rPr>
                <w:szCs w:val="20"/>
              </w:rPr>
            </w:pPr>
            <w:r w:rsidRPr="00D45E37">
              <w:rPr>
                <w:szCs w:val="20"/>
              </w:rPr>
              <w:t>MT86</w:t>
            </w:r>
          </w:p>
        </w:tc>
        <w:tc>
          <w:tcPr>
            <w:tcW w:w="0" w:type="auto"/>
            <w:hideMark/>
          </w:tcPr>
          <w:p w14:paraId="17D115BF" w14:textId="77777777" w:rsidR="00445E86" w:rsidRPr="00D45E37" w:rsidRDefault="00445E86" w:rsidP="00D704E5">
            <w:pPr>
              <w:rPr>
                <w:szCs w:val="20"/>
              </w:rPr>
            </w:pPr>
            <w:r w:rsidRPr="00D45E37">
              <w:rPr>
                <w:szCs w:val="20"/>
              </w:rPr>
              <w:t>Montréal–Toulouse Aphasia Battery</w:t>
            </w:r>
          </w:p>
        </w:tc>
        <w:tc>
          <w:tcPr>
            <w:tcW w:w="0" w:type="auto"/>
            <w:hideMark/>
          </w:tcPr>
          <w:p w14:paraId="4B3C0206" w14:textId="77777777" w:rsidR="00445E86" w:rsidRPr="00D45E37" w:rsidRDefault="00445E86" w:rsidP="00D704E5">
            <w:pPr>
              <w:rPr>
                <w:szCs w:val="20"/>
              </w:rPr>
            </w:pPr>
            <w:r w:rsidRPr="00D45E37">
              <w:rPr>
                <w:szCs w:val="20"/>
              </w:rPr>
              <w:t>No</w:t>
            </w:r>
          </w:p>
        </w:tc>
      </w:tr>
      <w:tr w:rsidR="00445E86" w:rsidRPr="006D031E" w14:paraId="5BA869EB" w14:textId="77777777" w:rsidTr="00D704E5">
        <w:trPr>
          <w:trHeight w:val="283"/>
        </w:trPr>
        <w:tc>
          <w:tcPr>
            <w:tcW w:w="0" w:type="auto"/>
            <w:hideMark/>
          </w:tcPr>
          <w:p w14:paraId="57D05BBA" w14:textId="77777777" w:rsidR="00445E86" w:rsidRPr="00D45E37" w:rsidRDefault="00445E86" w:rsidP="00D704E5">
            <w:pPr>
              <w:rPr>
                <w:szCs w:val="20"/>
              </w:rPr>
            </w:pPr>
            <w:r w:rsidRPr="00D45E37">
              <w:rPr>
                <w:szCs w:val="20"/>
              </w:rPr>
              <w:t>PALPA</w:t>
            </w:r>
          </w:p>
        </w:tc>
        <w:tc>
          <w:tcPr>
            <w:tcW w:w="0" w:type="auto"/>
            <w:hideMark/>
          </w:tcPr>
          <w:p w14:paraId="6F5BDD3D" w14:textId="77777777" w:rsidR="00445E86" w:rsidRPr="00D45E37" w:rsidRDefault="00445E86" w:rsidP="00D704E5">
            <w:pPr>
              <w:rPr>
                <w:szCs w:val="20"/>
              </w:rPr>
            </w:pPr>
            <w:r w:rsidRPr="00D45E37">
              <w:rPr>
                <w:szCs w:val="20"/>
              </w:rPr>
              <w:t>Psycholinguistic assessments of language processing in aphasia</w:t>
            </w:r>
          </w:p>
        </w:tc>
        <w:tc>
          <w:tcPr>
            <w:tcW w:w="0" w:type="auto"/>
            <w:hideMark/>
          </w:tcPr>
          <w:p w14:paraId="324351DD" w14:textId="77777777" w:rsidR="00445E86" w:rsidRPr="00D45E37" w:rsidRDefault="00445E86" w:rsidP="00D704E5">
            <w:pPr>
              <w:rPr>
                <w:szCs w:val="20"/>
              </w:rPr>
            </w:pPr>
            <w:r w:rsidRPr="00D45E37">
              <w:rPr>
                <w:szCs w:val="20"/>
              </w:rPr>
              <w:t>Yes</w:t>
            </w:r>
          </w:p>
        </w:tc>
      </w:tr>
      <w:tr w:rsidR="00445E86" w:rsidRPr="006D031E" w14:paraId="11B49571" w14:textId="77777777" w:rsidTr="00D704E5">
        <w:trPr>
          <w:trHeight w:val="283"/>
        </w:trPr>
        <w:tc>
          <w:tcPr>
            <w:tcW w:w="0" w:type="auto"/>
            <w:hideMark/>
          </w:tcPr>
          <w:p w14:paraId="66F44605" w14:textId="77777777" w:rsidR="00445E86" w:rsidRPr="00D45E37" w:rsidRDefault="00445E86" w:rsidP="00D704E5">
            <w:pPr>
              <w:rPr>
                <w:szCs w:val="20"/>
              </w:rPr>
            </w:pPr>
            <w:r w:rsidRPr="00D45E37">
              <w:rPr>
                <w:szCs w:val="20"/>
              </w:rPr>
              <w:lastRenderedPageBreak/>
              <w:t>PICA</w:t>
            </w:r>
          </w:p>
        </w:tc>
        <w:tc>
          <w:tcPr>
            <w:tcW w:w="0" w:type="auto"/>
            <w:hideMark/>
          </w:tcPr>
          <w:p w14:paraId="442F0C00" w14:textId="77777777" w:rsidR="00445E86" w:rsidRPr="00D45E37" w:rsidRDefault="00445E86" w:rsidP="00D704E5">
            <w:pPr>
              <w:rPr>
                <w:szCs w:val="20"/>
              </w:rPr>
            </w:pPr>
            <w:r w:rsidRPr="00D45E37">
              <w:rPr>
                <w:szCs w:val="20"/>
              </w:rPr>
              <w:t>Porch Index Of Communicative Ability</w:t>
            </w:r>
          </w:p>
        </w:tc>
        <w:tc>
          <w:tcPr>
            <w:tcW w:w="0" w:type="auto"/>
            <w:hideMark/>
          </w:tcPr>
          <w:p w14:paraId="5BEC4233" w14:textId="77777777" w:rsidR="00445E86" w:rsidRPr="00D45E37" w:rsidRDefault="00445E86" w:rsidP="00D704E5">
            <w:pPr>
              <w:rPr>
                <w:szCs w:val="20"/>
              </w:rPr>
            </w:pPr>
            <w:r w:rsidRPr="00D45E37">
              <w:rPr>
                <w:szCs w:val="20"/>
              </w:rPr>
              <w:t>Yes</w:t>
            </w:r>
          </w:p>
        </w:tc>
      </w:tr>
      <w:tr w:rsidR="00445E86" w:rsidRPr="006D031E" w14:paraId="479ED09C" w14:textId="77777777" w:rsidTr="00D704E5">
        <w:trPr>
          <w:trHeight w:val="283"/>
        </w:trPr>
        <w:tc>
          <w:tcPr>
            <w:tcW w:w="0" w:type="auto"/>
            <w:hideMark/>
          </w:tcPr>
          <w:p w14:paraId="57D5CDA4" w14:textId="77777777" w:rsidR="00445E86" w:rsidRPr="00D45E37" w:rsidRDefault="00445E86" w:rsidP="00D704E5">
            <w:pPr>
              <w:rPr>
                <w:szCs w:val="20"/>
              </w:rPr>
            </w:pPr>
            <w:r w:rsidRPr="00D45E37">
              <w:rPr>
                <w:szCs w:val="20"/>
              </w:rPr>
              <w:t>PPTT</w:t>
            </w:r>
          </w:p>
        </w:tc>
        <w:tc>
          <w:tcPr>
            <w:tcW w:w="0" w:type="auto"/>
            <w:hideMark/>
          </w:tcPr>
          <w:p w14:paraId="403EF242" w14:textId="77777777" w:rsidR="00445E86" w:rsidRPr="00D45E37" w:rsidRDefault="00445E86" w:rsidP="00D704E5">
            <w:pPr>
              <w:rPr>
                <w:szCs w:val="20"/>
              </w:rPr>
            </w:pPr>
            <w:r w:rsidRPr="00D45E37">
              <w:rPr>
                <w:szCs w:val="20"/>
              </w:rPr>
              <w:t>Pyramids and Palm Trees Test</w:t>
            </w:r>
          </w:p>
        </w:tc>
        <w:tc>
          <w:tcPr>
            <w:tcW w:w="0" w:type="auto"/>
            <w:hideMark/>
          </w:tcPr>
          <w:p w14:paraId="49E0941C" w14:textId="77777777" w:rsidR="00445E86" w:rsidRPr="00D45E37" w:rsidRDefault="00445E86" w:rsidP="00D704E5">
            <w:pPr>
              <w:rPr>
                <w:szCs w:val="20"/>
              </w:rPr>
            </w:pPr>
            <w:r w:rsidRPr="00D45E37">
              <w:rPr>
                <w:szCs w:val="20"/>
              </w:rPr>
              <w:t>Yes</w:t>
            </w:r>
          </w:p>
        </w:tc>
      </w:tr>
      <w:tr w:rsidR="00445E86" w:rsidRPr="006D031E" w14:paraId="7D941118" w14:textId="77777777" w:rsidTr="00D704E5">
        <w:trPr>
          <w:trHeight w:val="283"/>
        </w:trPr>
        <w:tc>
          <w:tcPr>
            <w:tcW w:w="0" w:type="auto"/>
            <w:hideMark/>
          </w:tcPr>
          <w:p w14:paraId="32B5D3BA" w14:textId="77777777" w:rsidR="00445E86" w:rsidRPr="00D45E37" w:rsidRDefault="00445E86" w:rsidP="00D704E5">
            <w:pPr>
              <w:rPr>
                <w:szCs w:val="20"/>
              </w:rPr>
            </w:pPr>
            <w:r w:rsidRPr="00D45E37">
              <w:rPr>
                <w:szCs w:val="20"/>
              </w:rPr>
              <w:t>SLTA</w:t>
            </w:r>
          </w:p>
        </w:tc>
        <w:tc>
          <w:tcPr>
            <w:tcW w:w="0" w:type="auto"/>
            <w:hideMark/>
          </w:tcPr>
          <w:p w14:paraId="0488655C" w14:textId="77777777" w:rsidR="00445E86" w:rsidRPr="00D45E37" w:rsidRDefault="00445E86" w:rsidP="00D704E5">
            <w:pPr>
              <w:rPr>
                <w:szCs w:val="20"/>
              </w:rPr>
            </w:pPr>
            <w:r w:rsidRPr="00D45E37">
              <w:rPr>
                <w:szCs w:val="20"/>
              </w:rPr>
              <w:t>Standard Language Test of Aphasia</w:t>
            </w:r>
          </w:p>
        </w:tc>
        <w:tc>
          <w:tcPr>
            <w:tcW w:w="0" w:type="auto"/>
            <w:hideMark/>
          </w:tcPr>
          <w:p w14:paraId="7FA52547" w14:textId="77777777" w:rsidR="00445E86" w:rsidRPr="00D45E37" w:rsidRDefault="00445E86" w:rsidP="00D704E5">
            <w:pPr>
              <w:rPr>
                <w:szCs w:val="20"/>
              </w:rPr>
            </w:pPr>
            <w:r w:rsidRPr="00D45E37">
              <w:rPr>
                <w:szCs w:val="20"/>
              </w:rPr>
              <w:t>Yes</w:t>
            </w:r>
          </w:p>
        </w:tc>
      </w:tr>
      <w:tr w:rsidR="00445E86" w:rsidRPr="006D031E" w14:paraId="5AF306C9" w14:textId="77777777" w:rsidTr="00D704E5">
        <w:trPr>
          <w:trHeight w:val="283"/>
        </w:trPr>
        <w:tc>
          <w:tcPr>
            <w:tcW w:w="0" w:type="auto"/>
            <w:hideMark/>
          </w:tcPr>
          <w:p w14:paraId="3460D31C" w14:textId="77777777" w:rsidR="00445E86" w:rsidRPr="00D45E37" w:rsidRDefault="00445E86" w:rsidP="00D704E5">
            <w:pPr>
              <w:rPr>
                <w:szCs w:val="20"/>
              </w:rPr>
            </w:pPr>
            <w:r w:rsidRPr="00D45E37">
              <w:rPr>
                <w:szCs w:val="20"/>
              </w:rPr>
              <w:t>WAB</w:t>
            </w:r>
          </w:p>
        </w:tc>
        <w:tc>
          <w:tcPr>
            <w:tcW w:w="0" w:type="auto"/>
            <w:hideMark/>
          </w:tcPr>
          <w:p w14:paraId="018FA9B9" w14:textId="77777777" w:rsidR="00445E86" w:rsidRPr="00D45E37" w:rsidRDefault="00445E86" w:rsidP="00D704E5">
            <w:pPr>
              <w:rPr>
                <w:szCs w:val="20"/>
              </w:rPr>
            </w:pPr>
            <w:r w:rsidRPr="00D45E37">
              <w:rPr>
                <w:szCs w:val="20"/>
              </w:rPr>
              <w:t>Western Aphasia Battery</w:t>
            </w:r>
          </w:p>
        </w:tc>
        <w:tc>
          <w:tcPr>
            <w:tcW w:w="0" w:type="auto"/>
            <w:hideMark/>
          </w:tcPr>
          <w:p w14:paraId="7F6EDBCB" w14:textId="77777777" w:rsidR="00445E86" w:rsidRPr="00D45E37" w:rsidRDefault="00445E86" w:rsidP="00D704E5">
            <w:pPr>
              <w:rPr>
                <w:szCs w:val="20"/>
              </w:rPr>
            </w:pPr>
            <w:r w:rsidRPr="00D45E37">
              <w:rPr>
                <w:szCs w:val="20"/>
              </w:rPr>
              <w:t>Yes</w:t>
            </w:r>
          </w:p>
        </w:tc>
      </w:tr>
    </w:tbl>
    <w:p w14:paraId="38584521" w14:textId="77777777" w:rsidR="00445E86" w:rsidRPr="00DA3672" w:rsidRDefault="00445E86" w:rsidP="00445E86"/>
    <w:p w14:paraId="2D60E359" w14:textId="77777777" w:rsidR="00445E86" w:rsidRDefault="00445E86" w:rsidP="00445E86"/>
    <w:p w14:paraId="78FE976F" w14:textId="77777777" w:rsidR="00445E86" w:rsidRDefault="00445E86" w:rsidP="00445E86">
      <w:pPr>
        <w:rPr>
          <w:b/>
          <w:spacing w:val="30"/>
          <w:sz w:val="26"/>
          <w:szCs w:val="20"/>
          <w:u w:val="single"/>
        </w:rPr>
      </w:pPr>
      <w:bookmarkStart w:id="108" w:name="_dnkwxuy23o0r" w:colFirst="0" w:colLast="0"/>
      <w:bookmarkEnd w:id="108"/>
      <w:r>
        <w:br w:type="page"/>
      </w:r>
    </w:p>
    <w:p w14:paraId="5A046FD0" w14:textId="1BA18B44" w:rsidR="00445E86" w:rsidRDefault="00445E86" w:rsidP="00445E86">
      <w:pPr>
        <w:pStyle w:val="Caption"/>
        <w:keepNext/>
      </w:pPr>
      <w:bookmarkStart w:id="109" w:name="_Ref78452286"/>
      <w:commentRangeStart w:id="110"/>
      <w:r>
        <w:lastRenderedPageBreak/>
        <w:t xml:space="preserve">Table </w:t>
      </w:r>
      <w:commentRangeEnd w:id="110"/>
      <w:r>
        <w:rPr>
          <w:rStyle w:val="CommentReference"/>
          <w:rFonts w:ascii="Cambria" w:hAnsi="Cambria"/>
          <w:iCs w:val="0"/>
          <w:color w:val="A6A6A6" w:themeColor="background1" w:themeShade="A6"/>
        </w:rPr>
        <w:commentReference w:id="110"/>
      </w:r>
      <w:r>
        <w:fldChar w:fldCharType="begin"/>
      </w:r>
      <w:r>
        <w:instrText xml:space="preserve"> SEQ Table \* ARABIC </w:instrText>
      </w:r>
      <w:r>
        <w:fldChar w:fldCharType="separate"/>
      </w:r>
      <w:r>
        <w:rPr>
          <w:noProof/>
        </w:rPr>
        <w:t>3</w:t>
      </w:r>
      <w:r>
        <w:fldChar w:fldCharType="end"/>
      </w:r>
      <w:bookmarkEnd w:id="109"/>
      <w:r>
        <w:t>:</w:t>
      </w:r>
      <w:r w:rsidRPr="003E716B">
        <w:t xml:space="preserve"> </w:t>
      </w:r>
      <w:r>
        <w:t>Categorisation scheme showing how, for each target syndrome, Subtests → Tests → Abilities → Domains.</w:t>
      </w:r>
    </w:p>
    <w:tbl>
      <w:tblPr>
        <w:tblStyle w:val="TableGrid"/>
        <w:tblW w:w="0" w:type="auto"/>
        <w:tblLook w:val="04A0" w:firstRow="1" w:lastRow="0" w:firstColumn="1" w:lastColumn="0" w:noHBand="0" w:noVBand="1"/>
      </w:tblPr>
      <w:tblGrid>
        <w:gridCol w:w="1360"/>
        <w:gridCol w:w="2914"/>
        <w:gridCol w:w="2089"/>
        <w:gridCol w:w="1232"/>
        <w:gridCol w:w="3168"/>
      </w:tblGrid>
      <w:tr w:rsidR="00445E86" w:rsidRPr="00445597" w14:paraId="72273E91" w14:textId="77777777" w:rsidTr="00D704E5">
        <w:trPr>
          <w:trHeight w:val="300"/>
        </w:trPr>
        <w:tc>
          <w:tcPr>
            <w:tcW w:w="0" w:type="auto"/>
            <w:hideMark/>
          </w:tcPr>
          <w:p w14:paraId="77426D61" w14:textId="77777777" w:rsidR="00445E86" w:rsidRPr="00445597" w:rsidRDefault="00445E86" w:rsidP="00D704E5">
            <w:r w:rsidRPr="00445597">
              <w:t>Target syndrome</w:t>
            </w:r>
          </w:p>
        </w:tc>
        <w:tc>
          <w:tcPr>
            <w:tcW w:w="0" w:type="auto"/>
            <w:hideMark/>
          </w:tcPr>
          <w:p w14:paraId="4A6B14E1" w14:textId="77777777" w:rsidR="00445E86" w:rsidRPr="00445597" w:rsidRDefault="00445E86" w:rsidP="00D704E5">
            <w:r w:rsidRPr="00445597">
              <w:t>DOMAIN</w:t>
            </w:r>
          </w:p>
        </w:tc>
        <w:tc>
          <w:tcPr>
            <w:tcW w:w="0" w:type="auto"/>
            <w:hideMark/>
          </w:tcPr>
          <w:p w14:paraId="090CD249" w14:textId="77777777" w:rsidR="00445E86" w:rsidRPr="00445597" w:rsidRDefault="00445E86" w:rsidP="00D704E5">
            <w:r w:rsidRPr="00445597">
              <w:t>Ability</w:t>
            </w:r>
          </w:p>
        </w:tc>
        <w:tc>
          <w:tcPr>
            <w:tcW w:w="0" w:type="auto"/>
            <w:hideMark/>
          </w:tcPr>
          <w:p w14:paraId="4BEBE621" w14:textId="77777777" w:rsidR="00445E86" w:rsidRPr="00445597" w:rsidRDefault="00445E86" w:rsidP="00D704E5">
            <w:r w:rsidRPr="00445597">
              <w:t>Test battery</w:t>
            </w:r>
          </w:p>
        </w:tc>
        <w:tc>
          <w:tcPr>
            <w:tcW w:w="0" w:type="auto"/>
            <w:hideMark/>
          </w:tcPr>
          <w:p w14:paraId="33E84EE4" w14:textId="77777777" w:rsidR="00445E86" w:rsidRPr="00445597" w:rsidRDefault="00445E86" w:rsidP="00D704E5">
            <w:r w:rsidRPr="00445597">
              <w:t>Subtest</w:t>
            </w:r>
          </w:p>
        </w:tc>
      </w:tr>
      <w:tr w:rsidR="00445E86" w:rsidRPr="00445597" w14:paraId="41F5042D" w14:textId="77777777" w:rsidTr="00D704E5">
        <w:trPr>
          <w:trHeight w:val="300"/>
        </w:trPr>
        <w:tc>
          <w:tcPr>
            <w:tcW w:w="0" w:type="auto"/>
            <w:hideMark/>
          </w:tcPr>
          <w:p w14:paraId="6698344A" w14:textId="77777777" w:rsidR="00445E86" w:rsidRPr="00445597" w:rsidRDefault="00445E86" w:rsidP="00D704E5">
            <w:r w:rsidRPr="00445597">
              <w:t>Aphasia</w:t>
            </w:r>
          </w:p>
        </w:tc>
        <w:tc>
          <w:tcPr>
            <w:tcW w:w="0" w:type="auto"/>
            <w:hideMark/>
          </w:tcPr>
          <w:p w14:paraId="781ADF35" w14:textId="77777777" w:rsidR="00445E86" w:rsidRPr="00445597" w:rsidRDefault="00445E86" w:rsidP="00D704E5">
            <w:r w:rsidRPr="00445597">
              <w:t>APHASIA SEVERITY</w:t>
            </w:r>
          </w:p>
        </w:tc>
        <w:tc>
          <w:tcPr>
            <w:tcW w:w="0" w:type="auto"/>
            <w:hideMark/>
          </w:tcPr>
          <w:p w14:paraId="39F1FCC6" w14:textId="77777777" w:rsidR="00445E86" w:rsidRPr="00445597" w:rsidRDefault="00445E86" w:rsidP="00D704E5">
            <w:r w:rsidRPr="00445597">
              <w:t>Overall language performance</w:t>
            </w:r>
          </w:p>
        </w:tc>
        <w:tc>
          <w:tcPr>
            <w:tcW w:w="0" w:type="auto"/>
            <w:hideMark/>
          </w:tcPr>
          <w:p w14:paraId="137B0FF9" w14:textId="77777777" w:rsidR="00445E86" w:rsidRPr="00445597" w:rsidRDefault="00445E86" w:rsidP="00D704E5">
            <w:r w:rsidRPr="00445597">
              <w:t>AAT</w:t>
            </w:r>
          </w:p>
        </w:tc>
        <w:tc>
          <w:tcPr>
            <w:tcW w:w="0" w:type="auto"/>
            <w:hideMark/>
          </w:tcPr>
          <w:p w14:paraId="73208757" w14:textId="77777777" w:rsidR="00445E86" w:rsidRPr="00445597" w:rsidRDefault="00445E86" w:rsidP="00D704E5">
            <w:r w:rsidRPr="00445597">
              <w:t xml:space="preserve">aphasia severity </w:t>
            </w:r>
          </w:p>
        </w:tc>
      </w:tr>
      <w:tr w:rsidR="00445E86" w:rsidRPr="00445597" w14:paraId="0FAF9532" w14:textId="77777777" w:rsidTr="00D704E5">
        <w:trPr>
          <w:trHeight w:val="300"/>
        </w:trPr>
        <w:tc>
          <w:tcPr>
            <w:tcW w:w="0" w:type="auto"/>
            <w:hideMark/>
          </w:tcPr>
          <w:p w14:paraId="6FADF7A7" w14:textId="77777777" w:rsidR="00445E86" w:rsidRPr="00445597" w:rsidRDefault="00445E86" w:rsidP="00D704E5">
            <w:r w:rsidRPr="00445597">
              <w:t>Aphasia</w:t>
            </w:r>
          </w:p>
        </w:tc>
        <w:tc>
          <w:tcPr>
            <w:tcW w:w="0" w:type="auto"/>
            <w:hideMark/>
          </w:tcPr>
          <w:p w14:paraId="0002C28D" w14:textId="77777777" w:rsidR="00445E86" w:rsidRPr="00445597" w:rsidRDefault="00445E86" w:rsidP="00D704E5">
            <w:r w:rsidRPr="00445597">
              <w:t>APHASIA SEVERITY</w:t>
            </w:r>
          </w:p>
        </w:tc>
        <w:tc>
          <w:tcPr>
            <w:tcW w:w="0" w:type="auto"/>
            <w:hideMark/>
          </w:tcPr>
          <w:p w14:paraId="04EE3886" w14:textId="77777777" w:rsidR="00445E86" w:rsidRPr="00445597" w:rsidRDefault="00445E86" w:rsidP="00D704E5">
            <w:r w:rsidRPr="00445597">
              <w:t>Overall language performance</w:t>
            </w:r>
          </w:p>
        </w:tc>
        <w:tc>
          <w:tcPr>
            <w:tcW w:w="0" w:type="auto"/>
            <w:hideMark/>
          </w:tcPr>
          <w:p w14:paraId="41FB20FB" w14:textId="77777777" w:rsidR="00445E86" w:rsidRPr="00445597" w:rsidRDefault="00445E86" w:rsidP="00D704E5">
            <w:r w:rsidRPr="00445597">
              <w:t>BDAE</w:t>
            </w:r>
          </w:p>
        </w:tc>
        <w:tc>
          <w:tcPr>
            <w:tcW w:w="0" w:type="auto"/>
            <w:hideMark/>
          </w:tcPr>
          <w:p w14:paraId="5A2D1C9D" w14:textId="77777777" w:rsidR="00445E86" w:rsidRPr="00445597" w:rsidRDefault="00445E86" w:rsidP="00D704E5">
            <w:r w:rsidRPr="00445597">
              <w:t xml:space="preserve">aphasia severity </w:t>
            </w:r>
          </w:p>
        </w:tc>
      </w:tr>
      <w:tr w:rsidR="00445E86" w:rsidRPr="00445597" w14:paraId="64CD1B57" w14:textId="77777777" w:rsidTr="00D704E5">
        <w:trPr>
          <w:trHeight w:val="300"/>
        </w:trPr>
        <w:tc>
          <w:tcPr>
            <w:tcW w:w="0" w:type="auto"/>
            <w:hideMark/>
          </w:tcPr>
          <w:p w14:paraId="5DFB50B1" w14:textId="77777777" w:rsidR="00445E86" w:rsidRPr="00445597" w:rsidRDefault="00445E86" w:rsidP="00D704E5">
            <w:r w:rsidRPr="00445597">
              <w:t>Aphasia</w:t>
            </w:r>
          </w:p>
        </w:tc>
        <w:tc>
          <w:tcPr>
            <w:tcW w:w="0" w:type="auto"/>
            <w:hideMark/>
          </w:tcPr>
          <w:p w14:paraId="0D53729E" w14:textId="77777777" w:rsidR="00445E86" w:rsidRPr="00445597" w:rsidRDefault="00445E86" w:rsidP="00D704E5">
            <w:r w:rsidRPr="00445597">
              <w:t>APHASIA SEVERITY</w:t>
            </w:r>
          </w:p>
        </w:tc>
        <w:tc>
          <w:tcPr>
            <w:tcW w:w="0" w:type="auto"/>
            <w:hideMark/>
          </w:tcPr>
          <w:p w14:paraId="5560C27B" w14:textId="77777777" w:rsidR="00445E86" w:rsidRPr="00445597" w:rsidRDefault="00445E86" w:rsidP="00D704E5">
            <w:r w:rsidRPr="00445597">
              <w:t>Overall language performance</w:t>
            </w:r>
          </w:p>
        </w:tc>
        <w:tc>
          <w:tcPr>
            <w:tcW w:w="0" w:type="auto"/>
            <w:hideMark/>
          </w:tcPr>
          <w:p w14:paraId="7C11D387" w14:textId="77777777" w:rsidR="00445E86" w:rsidRPr="00445597" w:rsidRDefault="00445E86" w:rsidP="00D704E5">
            <w:r w:rsidRPr="00445597">
              <w:t xml:space="preserve">PALPA </w:t>
            </w:r>
          </w:p>
        </w:tc>
        <w:tc>
          <w:tcPr>
            <w:tcW w:w="0" w:type="auto"/>
            <w:hideMark/>
          </w:tcPr>
          <w:p w14:paraId="52ECE2FE" w14:textId="77777777" w:rsidR="00445E86" w:rsidRPr="00445597" w:rsidRDefault="00445E86" w:rsidP="00D704E5">
            <w:r w:rsidRPr="00445597">
              <w:t>(no particular subtests)</w:t>
            </w:r>
          </w:p>
        </w:tc>
      </w:tr>
      <w:tr w:rsidR="00445E86" w:rsidRPr="00445597" w14:paraId="64D42741" w14:textId="77777777" w:rsidTr="00D704E5">
        <w:trPr>
          <w:trHeight w:val="300"/>
        </w:trPr>
        <w:tc>
          <w:tcPr>
            <w:tcW w:w="0" w:type="auto"/>
            <w:hideMark/>
          </w:tcPr>
          <w:p w14:paraId="2B9EB61E" w14:textId="77777777" w:rsidR="00445E86" w:rsidRPr="00445597" w:rsidRDefault="00445E86" w:rsidP="00D704E5">
            <w:r w:rsidRPr="00445597">
              <w:t>Aphasia</w:t>
            </w:r>
          </w:p>
        </w:tc>
        <w:tc>
          <w:tcPr>
            <w:tcW w:w="0" w:type="auto"/>
            <w:hideMark/>
          </w:tcPr>
          <w:p w14:paraId="02BD6AC1" w14:textId="77777777" w:rsidR="00445E86" w:rsidRPr="00445597" w:rsidRDefault="00445E86" w:rsidP="00D704E5">
            <w:r w:rsidRPr="00445597">
              <w:t>APHASIA SEVERITY</w:t>
            </w:r>
          </w:p>
        </w:tc>
        <w:tc>
          <w:tcPr>
            <w:tcW w:w="0" w:type="auto"/>
            <w:hideMark/>
          </w:tcPr>
          <w:p w14:paraId="37B51706" w14:textId="77777777" w:rsidR="00445E86" w:rsidRPr="00445597" w:rsidRDefault="00445E86" w:rsidP="00D704E5">
            <w:r w:rsidRPr="00445597">
              <w:t>Overall language performance</w:t>
            </w:r>
          </w:p>
        </w:tc>
        <w:tc>
          <w:tcPr>
            <w:tcW w:w="0" w:type="auto"/>
            <w:hideMark/>
          </w:tcPr>
          <w:p w14:paraId="394121C4" w14:textId="77777777" w:rsidR="00445E86" w:rsidRPr="00445597" w:rsidRDefault="00445E86" w:rsidP="00D704E5">
            <w:r w:rsidRPr="00445597">
              <w:t xml:space="preserve">PPTT </w:t>
            </w:r>
          </w:p>
        </w:tc>
        <w:tc>
          <w:tcPr>
            <w:tcW w:w="0" w:type="auto"/>
            <w:hideMark/>
          </w:tcPr>
          <w:p w14:paraId="12B92BDB" w14:textId="77777777" w:rsidR="00445E86" w:rsidRPr="00445597" w:rsidRDefault="00445E86" w:rsidP="00D704E5">
            <w:r w:rsidRPr="00445597">
              <w:t>(no particular subtests)</w:t>
            </w:r>
          </w:p>
        </w:tc>
      </w:tr>
      <w:tr w:rsidR="00445E86" w:rsidRPr="00445597" w14:paraId="72FB23C3" w14:textId="77777777" w:rsidTr="00D704E5">
        <w:trPr>
          <w:trHeight w:val="300"/>
        </w:trPr>
        <w:tc>
          <w:tcPr>
            <w:tcW w:w="0" w:type="auto"/>
            <w:hideMark/>
          </w:tcPr>
          <w:p w14:paraId="39F2D962" w14:textId="77777777" w:rsidR="00445E86" w:rsidRPr="00445597" w:rsidRDefault="00445E86" w:rsidP="00D704E5">
            <w:r w:rsidRPr="00445597">
              <w:t>Aphasia</w:t>
            </w:r>
          </w:p>
        </w:tc>
        <w:tc>
          <w:tcPr>
            <w:tcW w:w="0" w:type="auto"/>
            <w:hideMark/>
          </w:tcPr>
          <w:p w14:paraId="348A463D" w14:textId="77777777" w:rsidR="00445E86" w:rsidRPr="00445597" w:rsidRDefault="00445E86" w:rsidP="00D704E5">
            <w:r w:rsidRPr="00445597">
              <w:t>APHASIA SEVERITY</w:t>
            </w:r>
          </w:p>
        </w:tc>
        <w:tc>
          <w:tcPr>
            <w:tcW w:w="0" w:type="auto"/>
            <w:hideMark/>
          </w:tcPr>
          <w:p w14:paraId="37B5707F" w14:textId="77777777" w:rsidR="00445E86" w:rsidRPr="00445597" w:rsidRDefault="00445E86" w:rsidP="00D704E5">
            <w:r w:rsidRPr="00445597">
              <w:t>Overall language performance</w:t>
            </w:r>
          </w:p>
        </w:tc>
        <w:tc>
          <w:tcPr>
            <w:tcW w:w="0" w:type="auto"/>
            <w:hideMark/>
          </w:tcPr>
          <w:p w14:paraId="46A985EA" w14:textId="77777777" w:rsidR="00445E86" w:rsidRPr="00445597" w:rsidRDefault="00445E86" w:rsidP="00D704E5">
            <w:r w:rsidRPr="00445597">
              <w:t>WAB</w:t>
            </w:r>
          </w:p>
        </w:tc>
        <w:tc>
          <w:tcPr>
            <w:tcW w:w="0" w:type="auto"/>
            <w:hideMark/>
          </w:tcPr>
          <w:p w14:paraId="70832A50" w14:textId="77777777" w:rsidR="00445E86" w:rsidRPr="00445597" w:rsidRDefault="00445E86" w:rsidP="00D704E5">
            <w:r w:rsidRPr="00445597">
              <w:t>aphasia quotient (AQ)</w:t>
            </w:r>
          </w:p>
        </w:tc>
      </w:tr>
      <w:tr w:rsidR="00445E86" w:rsidRPr="00445597" w14:paraId="2BFBB484" w14:textId="77777777" w:rsidTr="00D704E5">
        <w:trPr>
          <w:trHeight w:val="300"/>
        </w:trPr>
        <w:tc>
          <w:tcPr>
            <w:tcW w:w="0" w:type="auto"/>
            <w:hideMark/>
          </w:tcPr>
          <w:p w14:paraId="2797F4D7" w14:textId="77777777" w:rsidR="00445E86" w:rsidRPr="00445597" w:rsidRDefault="00445E86" w:rsidP="00D704E5">
            <w:r w:rsidRPr="00445597">
              <w:t>Aphasia</w:t>
            </w:r>
          </w:p>
        </w:tc>
        <w:tc>
          <w:tcPr>
            <w:tcW w:w="0" w:type="auto"/>
            <w:hideMark/>
          </w:tcPr>
          <w:p w14:paraId="0B989F78" w14:textId="77777777" w:rsidR="00445E86" w:rsidRPr="00445597" w:rsidRDefault="00445E86" w:rsidP="00D704E5">
            <w:r w:rsidRPr="00445597">
              <w:t xml:space="preserve">COMMUNICATION </w:t>
            </w:r>
          </w:p>
        </w:tc>
        <w:tc>
          <w:tcPr>
            <w:tcW w:w="0" w:type="auto"/>
            <w:hideMark/>
          </w:tcPr>
          <w:p w14:paraId="792A7D61" w14:textId="77777777" w:rsidR="00445E86" w:rsidRPr="00445597" w:rsidRDefault="00445E86" w:rsidP="00D704E5">
            <w:r w:rsidRPr="00445597">
              <w:t>Everyday communication</w:t>
            </w:r>
          </w:p>
        </w:tc>
        <w:tc>
          <w:tcPr>
            <w:tcW w:w="0" w:type="auto"/>
            <w:hideMark/>
          </w:tcPr>
          <w:p w14:paraId="6E18FAAE" w14:textId="77777777" w:rsidR="00445E86" w:rsidRPr="00445597" w:rsidRDefault="00445E86" w:rsidP="00D704E5">
            <w:r w:rsidRPr="00445597">
              <w:t>ANELT</w:t>
            </w:r>
          </w:p>
        </w:tc>
        <w:tc>
          <w:tcPr>
            <w:tcW w:w="0" w:type="auto"/>
            <w:hideMark/>
          </w:tcPr>
          <w:p w14:paraId="4F55DC92" w14:textId="77777777" w:rsidR="00445E86" w:rsidRPr="00445597" w:rsidRDefault="00445E86" w:rsidP="00D704E5">
            <w:r w:rsidRPr="00445597">
              <w:t>comprehensibility</w:t>
            </w:r>
          </w:p>
        </w:tc>
      </w:tr>
      <w:tr w:rsidR="00445E86" w:rsidRPr="00445597" w14:paraId="60357A6C" w14:textId="77777777" w:rsidTr="00D704E5">
        <w:trPr>
          <w:trHeight w:val="300"/>
        </w:trPr>
        <w:tc>
          <w:tcPr>
            <w:tcW w:w="0" w:type="auto"/>
            <w:hideMark/>
          </w:tcPr>
          <w:p w14:paraId="7248FFDF" w14:textId="77777777" w:rsidR="00445E86" w:rsidRPr="00445597" w:rsidRDefault="00445E86" w:rsidP="00D704E5">
            <w:r w:rsidRPr="00445597">
              <w:t>Aphasia</w:t>
            </w:r>
          </w:p>
        </w:tc>
        <w:tc>
          <w:tcPr>
            <w:tcW w:w="0" w:type="auto"/>
            <w:hideMark/>
          </w:tcPr>
          <w:p w14:paraId="758CF8A2" w14:textId="77777777" w:rsidR="00445E86" w:rsidRPr="00445597" w:rsidRDefault="00445E86" w:rsidP="00D704E5">
            <w:r w:rsidRPr="00445597">
              <w:t xml:space="preserve">COMMUNICATION </w:t>
            </w:r>
          </w:p>
        </w:tc>
        <w:tc>
          <w:tcPr>
            <w:tcW w:w="0" w:type="auto"/>
            <w:hideMark/>
          </w:tcPr>
          <w:p w14:paraId="3C2B4AF9" w14:textId="77777777" w:rsidR="00445E86" w:rsidRPr="00445597" w:rsidRDefault="00445E86" w:rsidP="00D704E5">
            <w:r w:rsidRPr="00445597">
              <w:t>Everyday communication</w:t>
            </w:r>
          </w:p>
        </w:tc>
        <w:tc>
          <w:tcPr>
            <w:tcW w:w="0" w:type="auto"/>
            <w:hideMark/>
          </w:tcPr>
          <w:p w14:paraId="63E8107D" w14:textId="77777777" w:rsidR="00445E86" w:rsidRPr="00445597" w:rsidRDefault="00445E86" w:rsidP="00D704E5">
            <w:r w:rsidRPr="00445597">
              <w:t>ANELT</w:t>
            </w:r>
          </w:p>
        </w:tc>
        <w:tc>
          <w:tcPr>
            <w:tcW w:w="0" w:type="auto"/>
            <w:hideMark/>
          </w:tcPr>
          <w:p w14:paraId="58CD8A0A" w14:textId="77777777" w:rsidR="00445E86" w:rsidRPr="00445597" w:rsidRDefault="00445E86" w:rsidP="00D704E5">
            <w:r w:rsidRPr="00445597">
              <w:t>intelligibility</w:t>
            </w:r>
          </w:p>
        </w:tc>
      </w:tr>
      <w:tr w:rsidR="00445E86" w:rsidRPr="00445597" w14:paraId="5F65351A" w14:textId="77777777" w:rsidTr="00D704E5">
        <w:trPr>
          <w:trHeight w:val="300"/>
        </w:trPr>
        <w:tc>
          <w:tcPr>
            <w:tcW w:w="0" w:type="auto"/>
            <w:hideMark/>
          </w:tcPr>
          <w:p w14:paraId="7EA66470" w14:textId="77777777" w:rsidR="00445E86" w:rsidRPr="00445597" w:rsidRDefault="00445E86" w:rsidP="00D704E5">
            <w:r w:rsidRPr="00445597">
              <w:t>Aphasia</w:t>
            </w:r>
          </w:p>
        </w:tc>
        <w:tc>
          <w:tcPr>
            <w:tcW w:w="0" w:type="auto"/>
            <w:hideMark/>
          </w:tcPr>
          <w:p w14:paraId="50680968" w14:textId="77777777" w:rsidR="00445E86" w:rsidRPr="00445597" w:rsidRDefault="00445E86" w:rsidP="00D704E5">
            <w:r w:rsidRPr="00445597">
              <w:t xml:space="preserve">COMMUNICATION </w:t>
            </w:r>
          </w:p>
        </w:tc>
        <w:tc>
          <w:tcPr>
            <w:tcW w:w="0" w:type="auto"/>
            <w:hideMark/>
          </w:tcPr>
          <w:p w14:paraId="423DCA33" w14:textId="77777777" w:rsidR="00445E86" w:rsidRPr="00445597" w:rsidRDefault="00445E86" w:rsidP="00D704E5">
            <w:r w:rsidRPr="00445597">
              <w:t>Everyday communication</w:t>
            </w:r>
          </w:p>
        </w:tc>
        <w:tc>
          <w:tcPr>
            <w:tcW w:w="0" w:type="auto"/>
            <w:hideMark/>
          </w:tcPr>
          <w:p w14:paraId="5782E430" w14:textId="77777777" w:rsidR="00445E86" w:rsidRPr="00445597" w:rsidRDefault="00445E86" w:rsidP="00D704E5">
            <w:r w:rsidRPr="00445597">
              <w:t>ANELT</w:t>
            </w:r>
          </w:p>
        </w:tc>
        <w:tc>
          <w:tcPr>
            <w:tcW w:w="0" w:type="auto"/>
            <w:hideMark/>
          </w:tcPr>
          <w:p w14:paraId="5378E139" w14:textId="77777777" w:rsidR="00445E86" w:rsidRPr="00445597" w:rsidRDefault="00445E86" w:rsidP="00D704E5">
            <w:r w:rsidRPr="00445597">
              <w:t xml:space="preserve">verbal communication </w:t>
            </w:r>
          </w:p>
        </w:tc>
      </w:tr>
      <w:tr w:rsidR="00445E86" w:rsidRPr="00445597" w14:paraId="21D8F73C" w14:textId="77777777" w:rsidTr="00D704E5">
        <w:trPr>
          <w:trHeight w:val="300"/>
        </w:trPr>
        <w:tc>
          <w:tcPr>
            <w:tcW w:w="0" w:type="auto"/>
            <w:hideMark/>
          </w:tcPr>
          <w:p w14:paraId="48B307C7" w14:textId="77777777" w:rsidR="00445E86" w:rsidRPr="00445597" w:rsidRDefault="00445E86" w:rsidP="00D704E5">
            <w:r w:rsidRPr="00445597">
              <w:t>Aphasia</w:t>
            </w:r>
          </w:p>
        </w:tc>
        <w:tc>
          <w:tcPr>
            <w:tcW w:w="0" w:type="auto"/>
            <w:hideMark/>
          </w:tcPr>
          <w:p w14:paraId="173E3543" w14:textId="77777777" w:rsidR="00445E86" w:rsidRPr="00445597" w:rsidRDefault="00445E86" w:rsidP="00D704E5">
            <w:r w:rsidRPr="00445597">
              <w:t>DOMAIN-GENERAL FUNCTION</w:t>
            </w:r>
          </w:p>
        </w:tc>
        <w:tc>
          <w:tcPr>
            <w:tcW w:w="0" w:type="auto"/>
            <w:hideMark/>
          </w:tcPr>
          <w:p w14:paraId="488E0842" w14:textId="77777777" w:rsidR="00445E86" w:rsidRPr="00445597" w:rsidRDefault="00445E86" w:rsidP="00D704E5">
            <w:r w:rsidRPr="00445597">
              <w:t>Cognitive-Executive Skills</w:t>
            </w:r>
          </w:p>
        </w:tc>
        <w:tc>
          <w:tcPr>
            <w:tcW w:w="0" w:type="auto"/>
            <w:hideMark/>
          </w:tcPr>
          <w:p w14:paraId="0BDF994E" w14:textId="77777777" w:rsidR="00445E86" w:rsidRPr="00445597" w:rsidRDefault="00445E86" w:rsidP="00D704E5">
            <w:r w:rsidRPr="00445597">
              <w:t xml:space="preserve">AABT </w:t>
            </w:r>
          </w:p>
        </w:tc>
        <w:tc>
          <w:tcPr>
            <w:tcW w:w="0" w:type="auto"/>
            <w:hideMark/>
          </w:tcPr>
          <w:p w14:paraId="1C090A33" w14:textId="77777777" w:rsidR="00445E86" w:rsidRPr="00445597" w:rsidRDefault="00445E86" w:rsidP="00D704E5">
            <w:r w:rsidRPr="00445597">
              <w:t>BLIKO = Aufforderungen zu Blick- und Kopfbewegungen</w:t>
            </w:r>
          </w:p>
        </w:tc>
      </w:tr>
      <w:tr w:rsidR="00445E86" w:rsidRPr="00445597" w14:paraId="29A97CB4" w14:textId="77777777" w:rsidTr="00D704E5">
        <w:trPr>
          <w:trHeight w:val="300"/>
        </w:trPr>
        <w:tc>
          <w:tcPr>
            <w:tcW w:w="0" w:type="auto"/>
            <w:hideMark/>
          </w:tcPr>
          <w:p w14:paraId="1B916ED3" w14:textId="77777777" w:rsidR="00445E86" w:rsidRPr="00445597" w:rsidRDefault="00445E86" w:rsidP="00D704E5">
            <w:r w:rsidRPr="00445597">
              <w:t>Aphasia</w:t>
            </w:r>
          </w:p>
        </w:tc>
        <w:tc>
          <w:tcPr>
            <w:tcW w:w="0" w:type="auto"/>
            <w:hideMark/>
          </w:tcPr>
          <w:p w14:paraId="355546B5" w14:textId="77777777" w:rsidR="00445E86" w:rsidRPr="00445597" w:rsidRDefault="00445E86" w:rsidP="00D704E5">
            <w:r w:rsidRPr="00445597">
              <w:t>DOMAIN-GENERAL FUNCTION</w:t>
            </w:r>
          </w:p>
        </w:tc>
        <w:tc>
          <w:tcPr>
            <w:tcW w:w="0" w:type="auto"/>
            <w:hideMark/>
          </w:tcPr>
          <w:p w14:paraId="23864E1F" w14:textId="77777777" w:rsidR="00445E86" w:rsidRPr="00445597" w:rsidRDefault="00445E86" w:rsidP="00D704E5">
            <w:r w:rsidRPr="00445597">
              <w:t>Cognitive-Executive Skills</w:t>
            </w:r>
          </w:p>
        </w:tc>
        <w:tc>
          <w:tcPr>
            <w:tcW w:w="0" w:type="auto"/>
            <w:hideMark/>
          </w:tcPr>
          <w:p w14:paraId="726FAFDC" w14:textId="77777777" w:rsidR="00445E86" w:rsidRPr="00445597" w:rsidRDefault="00445E86" w:rsidP="00D704E5">
            <w:r w:rsidRPr="00445597">
              <w:t xml:space="preserve">AABT </w:t>
            </w:r>
          </w:p>
        </w:tc>
        <w:tc>
          <w:tcPr>
            <w:tcW w:w="0" w:type="auto"/>
            <w:hideMark/>
          </w:tcPr>
          <w:p w14:paraId="41BA7864" w14:textId="77777777" w:rsidR="00445E86" w:rsidRPr="00445597" w:rsidRDefault="00445E86" w:rsidP="00D704E5">
            <w:r w:rsidRPr="00445597">
              <w:t>IDENT = Identifizieren von Objekten</w:t>
            </w:r>
          </w:p>
        </w:tc>
      </w:tr>
      <w:tr w:rsidR="00445E86" w:rsidRPr="00445597" w14:paraId="2CF25869" w14:textId="77777777" w:rsidTr="00D704E5">
        <w:trPr>
          <w:trHeight w:val="300"/>
        </w:trPr>
        <w:tc>
          <w:tcPr>
            <w:tcW w:w="0" w:type="auto"/>
            <w:hideMark/>
          </w:tcPr>
          <w:p w14:paraId="6621E034" w14:textId="77777777" w:rsidR="00445E86" w:rsidRPr="00445597" w:rsidRDefault="00445E86" w:rsidP="00D704E5">
            <w:r w:rsidRPr="00445597">
              <w:t>Aphasia</w:t>
            </w:r>
          </w:p>
        </w:tc>
        <w:tc>
          <w:tcPr>
            <w:tcW w:w="0" w:type="auto"/>
            <w:hideMark/>
          </w:tcPr>
          <w:p w14:paraId="3CA30A6D" w14:textId="77777777" w:rsidR="00445E86" w:rsidRPr="00445597" w:rsidRDefault="00445E86" w:rsidP="00D704E5">
            <w:r w:rsidRPr="00445597">
              <w:t>DOMAIN-GENERAL FUNCTION</w:t>
            </w:r>
          </w:p>
        </w:tc>
        <w:tc>
          <w:tcPr>
            <w:tcW w:w="0" w:type="auto"/>
            <w:hideMark/>
          </w:tcPr>
          <w:p w14:paraId="55D3C1C7" w14:textId="77777777" w:rsidR="00445E86" w:rsidRPr="00445597" w:rsidRDefault="00445E86" w:rsidP="00D704E5">
            <w:r w:rsidRPr="00445597">
              <w:t>Cognitive-Executive Skills</w:t>
            </w:r>
          </w:p>
        </w:tc>
        <w:tc>
          <w:tcPr>
            <w:tcW w:w="0" w:type="auto"/>
            <w:hideMark/>
          </w:tcPr>
          <w:p w14:paraId="37BDC264" w14:textId="77777777" w:rsidR="00445E86" w:rsidRPr="00445597" w:rsidRDefault="00445E86" w:rsidP="00D704E5">
            <w:r w:rsidRPr="00445597">
              <w:t xml:space="preserve">AABT </w:t>
            </w:r>
          </w:p>
        </w:tc>
        <w:tc>
          <w:tcPr>
            <w:tcW w:w="0" w:type="auto"/>
            <w:hideMark/>
          </w:tcPr>
          <w:p w14:paraId="05D73AAB" w14:textId="77777777" w:rsidR="00445E86" w:rsidRPr="00445597" w:rsidRDefault="00445E86" w:rsidP="00D704E5">
            <w:r w:rsidRPr="00445597">
              <w:t>MUMO = Aufforderungen zu Mundbewegungen</w:t>
            </w:r>
          </w:p>
        </w:tc>
      </w:tr>
      <w:tr w:rsidR="00445E86" w:rsidRPr="00445597" w14:paraId="18442901" w14:textId="77777777" w:rsidTr="00D704E5">
        <w:trPr>
          <w:trHeight w:val="300"/>
        </w:trPr>
        <w:tc>
          <w:tcPr>
            <w:tcW w:w="0" w:type="auto"/>
            <w:hideMark/>
          </w:tcPr>
          <w:p w14:paraId="68368703" w14:textId="77777777" w:rsidR="00445E86" w:rsidRPr="00445597" w:rsidRDefault="00445E86" w:rsidP="00D704E5">
            <w:r w:rsidRPr="00445597">
              <w:t>Aphasia</w:t>
            </w:r>
          </w:p>
        </w:tc>
        <w:tc>
          <w:tcPr>
            <w:tcW w:w="0" w:type="auto"/>
            <w:hideMark/>
          </w:tcPr>
          <w:p w14:paraId="0EE67A40" w14:textId="77777777" w:rsidR="00445E86" w:rsidRPr="00445597" w:rsidRDefault="00445E86" w:rsidP="00D704E5">
            <w:r w:rsidRPr="00445597">
              <w:t>DOMAIN-GENERAL FUNCTION</w:t>
            </w:r>
          </w:p>
        </w:tc>
        <w:tc>
          <w:tcPr>
            <w:tcW w:w="0" w:type="auto"/>
            <w:hideMark/>
          </w:tcPr>
          <w:p w14:paraId="3AEC9BE7" w14:textId="77777777" w:rsidR="00445E86" w:rsidRPr="00445597" w:rsidRDefault="00445E86" w:rsidP="00D704E5">
            <w:r w:rsidRPr="00445597">
              <w:t>Cognitive-Executive Skills</w:t>
            </w:r>
          </w:p>
        </w:tc>
        <w:tc>
          <w:tcPr>
            <w:tcW w:w="0" w:type="auto"/>
            <w:hideMark/>
          </w:tcPr>
          <w:p w14:paraId="2225BEAB" w14:textId="77777777" w:rsidR="00445E86" w:rsidRPr="00445597" w:rsidRDefault="00445E86" w:rsidP="00D704E5">
            <w:r w:rsidRPr="00445597">
              <w:t>AAT</w:t>
            </w:r>
          </w:p>
        </w:tc>
        <w:tc>
          <w:tcPr>
            <w:tcW w:w="0" w:type="auto"/>
            <w:hideMark/>
          </w:tcPr>
          <w:p w14:paraId="1D10601E" w14:textId="77777777" w:rsidR="00445E86" w:rsidRPr="00445597" w:rsidRDefault="00445E86" w:rsidP="00D704E5">
            <w:r w:rsidRPr="00445597">
              <w:t>token</w:t>
            </w:r>
          </w:p>
        </w:tc>
      </w:tr>
      <w:tr w:rsidR="00445E86" w:rsidRPr="00445597" w14:paraId="17C18245" w14:textId="77777777" w:rsidTr="00D704E5">
        <w:trPr>
          <w:trHeight w:val="300"/>
        </w:trPr>
        <w:tc>
          <w:tcPr>
            <w:tcW w:w="0" w:type="auto"/>
            <w:hideMark/>
          </w:tcPr>
          <w:p w14:paraId="09E5D77E" w14:textId="77777777" w:rsidR="00445E86" w:rsidRPr="00445597" w:rsidRDefault="00445E86" w:rsidP="00D704E5">
            <w:r w:rsidRPr="00445597">
              <w:t>Aphasia</w:t>
            </w:r>
          </w:p>
        </w:tc>
        <w:tc>
          <w:tcPr>
            <w:tcW w:w="0" w:type="auto"/>
            <w:hideMark/>
          </w:tcPr>
          <w:p w14:paraId="5188C53A" w14:textId="77777777" w:rsidR="00445E86" w:rsidRPr="00445597" w:rsidRDefault="00445E86" w:rsidP="00D704E5">
            <w:r w:rsidRPr="00445597">
              <w:t>LANGUAGE COMPREHENSION</w:t>
            </w:r>
          </w:p>
        </w:tc>
        <w:tc>
          <w:tcPr>
            <w:tcW w:w="0" w:type="auto"/>
            <w:hideMark/>
          </w:tcPr>
          <w:p w14:paraId="070334B7" w14:textId="77777777" w:rsidR="00445E86" w:rsidRPr="00445597" w:rsidRDefault="00445E86" w:rsidP="00D704E5">
            <w:r w:rsidRPr="00445597">
              <w:t>Auditory Comprehension</w:t>
            </w:r>
          </w:p>
        </w:tc>
        <w:tc>
          <w:tcPr>
            <w:tcW w:w="0" w:type="auto"/>
            <w:hideMark/>
          </w:tcPr>
          <w:p w14:paraId="210A0083" w14:textId="77777777" w:rsidR="00445E86" w:rsidRPr="00445597" w:rsidRDefault="00445E86" w:rsidP="00D704E5">
            <w:r w:rsidRPr="00445597">
              <w:t>AAT</w:t>
            </w:r>
          </w:p>
        </w:tc>
        <w:tc>
          <w:tcPr>
            <w:tcW w:w="0" w:type="auto"/>
            <w:hideMark/>
          </w:tcPr>
          <w:p w14:paraId="17C265A1" w14:textId="77777777" w:rsidR="00445E86" w:rsidRPr="00445597" w:rsidRDefault="00445E86" w:rsidP="00D704E5">
            <w:r w:rsidRPr="00445597">
              <w:t>auditory comprehension</w:t>
            </w:r>
          </w:p>
        </w:tc>
      </w:tr>
      <w:tr w:rsidR="00445E86" w:rsidRPr="00445597" w14:paraId="5675FF02" w14:textId="77777777" w:rsidTr="00D704E5">
        <w:trPr>
          <w:trHeight w:val="300"/>
        </w:trPr>
        <w:tc>
          <w:tcPr>
            <w:tcW w:w="0" w:type="auto"/>
            <w:hideMark/>
          </w:tcPr>
          <w:p w14:paraId="75AF4E0E" w14:textId="77777777" w:rsidR="00445E86" w:rsidRPr="00445597" w:rsidRDefault="00445E86" w:rsidP="00D704E5">
            <w:r w:rsidRPr="00445597">
              <w:t>Aphasia</w:t>
            </w:r>
          </w:p>
        </w:tc>
        <w:tc>
          <w:tcPr>
            <w:tcW w:w="0" w:type="auto"/>
            <w:hideMark/>
          </w:tcPr>
          <w:p w14:paraId="615269BE" w14:textId="77777777" w:rsidR="00445E86" w:rsidRPr="00445597" w:rsidRDefault="00445E86" w:rsidP="00D704E5">
            <w:r w:rsidRPr="00445597">
              <w:t>LANGUAGE COMPREHENSION</w:t>
            </w:r>
          </w:p>
        </w:tc>
        <w:tc>
          <w:tcPr>
            <w:tcW w:w="0" w:type="auto"/>
            <w:hideMark/>
          </w:tcPr>
          <w:p w14:paraId="31AF8533" w14:textId="77777777" w:rsidR="00445E86" w:rsidRPr="00445597" w:rsidRDefault="00445E86" w:rsidP="00D704E5">
            <w:r w:rsidRPr="00445597">
              <w:t>Auditory Comprehension</w:t>
            </w:r>
          </w:p>
        </w:tc>
        <w:tc>
          <w:tcPr>
            <w:tcW w:w="0" w:type="auto"/>
            <w:hideMark/>
          </w:tcPr>
          <w:p w14:paraId="3595D3F0" w14:textId="77777777" w:rsidR="00445E86" w:rsidRPr="00445597" w:rsidRDefault="00445E86" w:rsidP="00D704E5">
            <w:r w:rsidRPr="00445597">
              <w:t>BDAE</w:t>
            </w:r>
          </w:p>
        </w:tc>
        <w:tc>
          <w:tcPr>
            <w:tcW w:w="0" w:type="auto"/>
            <w:hideMark/>
          </w:tcPr>
          <w:p w14:paraId="4FF072EE" w14:textId="77777777" w:rsidR="00445E86" w:rsidRPr="00445597" w:rsidRDefault="00445E86" w:rsidP="00D704E5">
            <w:r w:rsidRPr="00445597">
              <w:t>auditory commands</w:t>
            </w:r>
          </w:p>
        </w:tc>
      </w:tr>
      <w:tr w:rsidR="00445E86" w:rsidRPr="00445597" w14:paraId="500A4035" w14:textId="77777777" w:rsidTr="00D704E5">
        <w:trPr>
          <w:trHeight w:val="300"/>
        </w:trPr>
        <w:tc>
          <w:tcPr>
            <w:tcW w:w="0" w:type="auto"/>
            <w:hideMark/>
          </w:tcPr>
          <w:p w14:paraId="07C4D4CF" w14:textId="77777777" w:rsidR="00445E86" w:rsidRPr="00445597" w:rsidRDefault="00445E86" w:rsidP="00D704E5">
            <w:r w:rsidRPr="00445597">
              <w:t>Aphasia</w:t>
            </w:r>
          </w:p>
        </w:tc>
        <w:tc>
          <w:tcPr>
            <w:tcW w:w="0" w:type="auto"/>
            <w:hideMark/>
          </w:tcPr>
          <w:p w14:paraId="2524BDF3" w14:textId="77777777" w:rsidR="00445E86" w:rsidRPr="00445597" w:rsidRDefault="00445E86" w:rsidP="00D704E5">
            <w:r w:rsidRPr="00445597">
              <w:t>LANGUAGE COMPREHENSION</w:t>
            </w:r>
          </w:p>
        </w:tc>
        <w:tc>
          <w:tcPr>
            <w:tcW w:w="0" w:type="auto"/>
            <w:hideMark/>
          </w:tcPr>
          <w:p w14:paraId="0D97E853" w14:textId="77777777" w:rsidR="00445E86" w:rsidRPr="00445597" w:rsidRDefault="00445E86" w:rsidP="00D704E5">
            <w:r w:rsidRPr="00445597">
              <w:t>Auditory Comprehension</w:t>
            </w:r>
          </w:p>
        </w:tc>
        <w:tc>
          <w:tcPr>
            <w:tcW w:w="0" w:type="auto"/>
            <w:hideMark/>
          </w:tcPr>
          <w:p w14:paraId="17B871DA" w14:textId="77777777" w:rsidR="00445E86" w:rsidRPr="00445597" w:rsidRDefault="00445E86" w:rsidP="00D704E5">
            <w:r w:rsidRPr="00445597">
              <w:t>BDAE</w:t>
            </w:r>
          </w:p>
        </w:tc>
        <w:tc>
          <w:tcPr>
            <w:tcW w:w="0" w:type="auto"/>
            <w:hideMark/>
          </w:tcPr>
          <w:p w14:paraId="19F4666E" w14:textId="77777777" w:rsidR="00445E86" w:rsidRPr="00445597" w:rsidRDefault="00445E86" w:rsidP="00D704E5">
            <w:r w:rsidRPr="00445597">
              <w:t>auditory comprehension</w:t>
            </w:r>
          </w:p>
        </w:tc>
      </w:tr>
      <w:tr w:rsidR="00445E86" w:rsidRPr="00445597" w14:paraId="43EDCDF9" w14:textId="77777777" w:rsidTr="00D704E5">
        <w:trPr>
          <w:trHeight w:val="300"/>
        </w:trPr>
        <w:tc>
          <w:tcPr>
            <w:tcW w:w="0" w:type="auto"/>
            <w:hideMark/>
          </w:tcPr>
          <w:p w14:paraId="344E1E93" w14:textId="77777777" w:rsidR="00445E86" w:rsidRPr="00445597" w:rsidRDefault="00445E86" w:rsidP="00D704E5">
            <w:r w:rsidRPr="00445597">
              <w:t>Aphasia</w:t>
            </w:r>
          </w:p>
        </w:tc>
        <w:tc>
          <w:tcPr>
            <w:tcW w:w="0" w:type="auto"/>
            <w:hideMark/>
          </w:tcPr>
          <w:p w14:paraId="33F7C7C4" w14:textId="77777777" w:rsidR="00445E86" w:rsidRPr="00445597" w:rsidRDefault="00445E86" w:rsidP="00D704E5">
            <w:r w:rsidRPr="00445597">
              <w:t>LANGUAGE COMPREHENSION</w:t>
            </w:r>
          </w:p>
        </w:tc>
        <w:tc>
          <w:tcPr>
            <w:tcW w:w="0" w:type="auto"/>
            <w:hideMark/>
          </w:tcPr>
          <w:p w14:paraId="43B7864A" w14:textId="77777777" w:rsidR="00445E86" w:rsidRPr="00445597" w:rsidRDefault="00445E86" w:rsidP="00D704E5">
            <w:r w:rsidRPr="00445597">
              <w:t>Auditory Comprehension</w:t>
            </w:r>
          </w:p>
        </w:tc>
        <w:tc>
          <w:tcPr>
            <w:tcW w:w="0" w:type="auto"/>
            <w:hideMark/>
          </w:tcPr>
          <w:p w14:paraId="72A7A7C9" w14:textId="77777777" w:rsidR="00445E86" w:rsidRPr="00445597" w:rsidRDefault="00445E86" w:rsidP="00D704E5">
            <w:r w:rsidRPr="00445597">
              <w:t>BDAE</w:t>
            </w:r>
          </w:p>
        </w:tc>
        <w:tc>
          <w:tcPr>
            <w:tcW w:w="0" w:type="auto"/>
            <w:hideMark/>
          </w:tcPr>
          <w:p w14:paraId="24DCC13C" w14:textId="77777777" w:rsidR="00445E86" w:rsidRPr="00445597" w:rsidRDefault="00445E86" w:rsidP="00D704E5">
            <w:r w:rsidRPr="00445597">
              <w:t>complex auditory material</w:t>
            </w:r>
          </w:p>
        </w:tc>
      </w:tr>
      <w:tr w:rsidR="00445E86" w:rsidRPr="00445597" w14:paraId="0BB00C78" w14:textId="77777777" w:rsidTr="00D704E5">
        <w:trPr>
          <w:trHeight w:val="300"/>
        </w:trPr>
        <w:tc>
          <w:tcPr>
            <w:tcW w:w="0" w:type="auto"/>
            <w:hideMark/>
          </w:tcPr>
          <w:p w14:paraId="1503A59F" w14:textId="77777777" w:rsidR="00445E86" w:rsidRPr="00445597" w:rsidRDefault="00445E86" w:rsidP="00D704E5">
            <w:r w:rsidRPr="00445597">
              <w:t>Aphasia</w:t>
            </w:r>
          </w:p>
        </w:tc>
        <w:tc>
          <w:tcPr>
            <w:tcW w:w="0" w:type="auto"/>
            <w:hideMark/>
          </w:tcPr>
          <w:p w14:paraId="47F58846" w14:textId="77777777" w:rsidR="00445E86" w:rsidRPr="00445597" w:rsidRDefault="00445E86" w:rsidP="00D704E5">
            <w:r w:rsidRPr="00445597">
              <w:t>LANGUAGE COMPREHENSION</w:t>
            </w:r>
          </w:p>
        </w:tc>
        <w:tc>
          <w:tcPr>
            <w:tcW w:w="0" w:type="auto"/>
            <w:hideMark/>
          </w:tcPr>
          <w:p w14:paraId="3179B228" w14:textId="77777777" w:rsidR="00445E86" w:rsidRPr="00445597" w:rsidRDefault="00445E86" w:rsidP="00D704E5">
            <w:r w:rsidRPr="00445597">
              <w:t>Auditory Comprehension</w:t>
            </w:r>
          </w:p>
        </w:tc>
        <w:tc>
          <w:tcPr>
            <w:tcW w:w="0" w:type="auto"/>
            <w:hideMark/>
          </w:tcPr>
          <w:p w14:paraId="24B4825F" w14:textId="77777777" w:rsidR="00445E86" w:rsidRPr="00445597" w:rsidRDefault="00445E86" w:rsidP="00D704E5">
            <w:r w:rsidRPr="00445597">
              <w:t>WAB</w:t>
            </w:r>
          </w:p>
        </w:tc>
        <w:tc>
          <w:tcPr>
            <w:tcW w:w="0" w:type="auto"/>
            <w:hideMark/>
          </w:tcPr>
          <w:p w14:paraId="3BFA482F" w14:textId="77777777" w:rsidR="00445E86" w:rsidRPr="00445597" w:rsidRDefault="00445E86" w:rsidP="00D704E5">
            <w:r w:rsidRPr="00445597">
              <w:t>auditory comprehension</w:t>
            </w:r>
          </w:p>
        </w:tc>
      </w:tr>
      <w:tr w:rsidR="00445E86" w:rsidRPr="00445597" w14:paraId="28E43A60" w14:textId="77777777" w:rsidTr="00D704E5">
        <w:trPr>
          <w:trHeight w:val="300"/>
        </w:trPr>
        <w:tc>
          <w:tcPr>
            <w:tcW w:w="0" w:type="auto"/>
            <w:hideMark/>
          </w:tcPr>
          <w:p w14:paraId="7BDAFF74" w14:textId="77777777" w:rsidR="00445E86" w:rsidRPr="00445597" w:rsidRDefault="00445E86" w:rsidP="00D704E5">
            <w:r w:rsidRPr="00445597">
              <w:t>Aphasia</w:t>
            </w:r>
          </w:p>
        </w:tc>
        <w:tc>
          <w:tcPr>
            <w:tcW w:w="0" w:type="auto"/>
            <w:hideMark/>
          </w:tcPr>
          <w:p w14:paraId="1B86F742" w14:textId="77777777" w:rsidR="00445E86" w:rsidRPr="00445597" w:rsidRDefault="00445E86" w:rsidP="00D704E5">
            <w:r w:rsidRPr="00445597">
              <w:t>LANGUAGE COMPREHENSION</w:t>
            </w:r>
          </w:p>
        </w:tc>
        <w:tc>
          <w:tcPr>
            <w:tcW w:w="0" w:type="auto"/>
            <w:hideMark/>
          </w:tcPr>
          <w:p w14:paraId="23C86B08" w14:textId="77777777" w:rsidR="00445E86" w:rsidRPr="00445597" w:rsidRDefault="00445E86" w:rsidP="00D704E5">
            <w:r w:rsidRPr="00445597">
              <w:t>Written Comprehension</w:t>
            </w:r>
          </w:p>
        </w:tc>
        <w:tc>
          <w:tcPr>
            <w:tcW w:w="0" w:type="auto"/>
            <w:hideMark/>
          </w:tcPr>
          <w:p w14:paraId="5ABED364" w14:textId="77777777" w:rsidR="00445E86" w:rsidRPr="00445597" w:rsidRDefault="00445E86" w:rsidP="00D704E5">
            <w:r w:rsidRPr="00445597">
              <w:t>AAT</w:t>
            </w:r>
          </w:p>
        </w:tc>
        <w:tc>
          <w:tcPr>
            <w:tcW w:w="0" w:type="auto"/>
            <w:hideMark/>
          </w:tcPr>
          <w:p w14:paraId="65C09A16" w14:textId="77777777" w:rsidR="00445E86" w:rsidRPr="00445597" w:rsidRDefault="00445E86" w:rsidP="00D704E5">
            <w:r w:rsidRPr="00445597">
              <w:t>written comprehension</w:t>
            </w:r>
          </w:p>
        </w:tc>
      </w:tr>
      <w:tr w:rsidR="00445E86" w:rsidRPr="00445597" w14:paraId="3F7D7340" w14:textId="77777777" w:rsidTr="00D704E5">
        <w:trPr>
          <w:trHeight w:val="300"/>
        </w:trPr>
        <w:tc>
          <w:tcPr>
            <w:tcW w:w="0" w:type="auto"/>
            <w:hideMark/>
          </w:tcPr>
          <w:p w14:paraId="56A03C6E" w14:textId="77777777" w:rsidR="00445E86" w:rsidRPr="00445597" w:rsidRDefault="00445E86" w:rsidP="00D704E5">
            <w:r w:rsidRPr="00445597">
              <w:t>Aphasia</w:t>
            </w:r>
          </w:p>
        </w:tc>
        <w:tc>
          <w:tcPr>
            <w:tcW w:w="0" w:type="auto"/>
            <w:hideMark/>
          </w:tcPr>
          <w:p w14:paraId="5C3B33B5" w14:textId="77777777" w:rsidR="00445E86" w:rsidRPr="00445597" w:rsidRDefault="00445E86" w:rsidP="00D704E5">
            <w:r w:rsidRPr="00445597">
              <w:t>LANGUAGE COMPREHENSION</w:t>
            </w:r>
          </w:p>
        </w:tc>
        <w:tc>
          <w:tcPr>
            <w:tcW w:w="0" w:type="auto"/>
            <w:hideMark/>
          </w:tcPr>
          <w:p w14:paraId="663B883C" w14:textId="77777777" w:rsidR="00445E86" w:rsidRPr="00445597" w:rsidRDefault="00445E86" w:rsidP="00D704E5">
            <w:r w:rsidRPr="00445597">
              <w:t>Written Comprehension</w:t>
            </w:r>
          </w:p>
        </w:tc>
        <w:tc>
          <w:tcPr>
            <w:tcW w:w="0" w:type="auto"/>
            <w:hideMark/>
          </w:tcPr>
          <w:p w14:paraId="14E64BB4" w14:textId="77777777" w:rsidR="00445E86" w:rsidRPr="00445597" w:rsidRDefault="00445E86" w:rsidP="00D704E5">
            <w:r w:rsidRPr="00445597">
              <w:t>AAT</w:t>
            </w:r>
          </w:p>
        </w:tc>
        <w:tc>
          <w:tcPr>
            <w:tcW w:w="0" w:type="auto"/>
            <w:hideMark/>
          </w:tcPr>
          <w:p w14:paraId="61F2ED10" w14:textId="77777777" w:rsidR="00445E86" w:rsidRPr="00445597" w:rsidRDefault="00445E86" w:rsidP="00D704E5">
            <w:r w:rsidRPr="00445597">
              <w:t>written language</w:t>
            </w:r>
          </w:p>
        </w:tc>
      </w:tr>
      <w:tr w:rsidR="00445E86" w:rsidRPr="00445597" w14:paraId="07A79722" w14:textId="77777777" w:rsidTr="00D704E5">
        <w:trPr>
          <w:trHeight w:val="300"/>
        </w:trPr>
        <w:tc>
          <w:tcPr>
            <w:tcW w:w="0" w:type="auto"/>
            <w:hideMark/>
          </w:tcPr>
          <w:p w14:paraId="4ABB426E" w14:textId="77777777" w:rsidR="00445E86" w:rsidRPr="00445597" w:rsidRDefault="00445E86" w:rsidP="00D704E5">
            <w:r w:rsidRPr="00445597">
              <w:t>Aphasia</w:t>
            </w:r>
          </w:p>
        </w:tc>
        <w:tc>
          <w:tcPr>
            <w:tcW w:w="0" w:type="auto"/>
            <w:hideMark/>
          </w:tcPr>
          <w:p w14:paraId="0CF04A2F" w14:textId="77777777" w:rsidR="00445E86" w:rsidRPr="00445597" w:rsidRDefault="00445E86" w:rsidP="00D704E5">
            <w:r w:rsidRPr="00445597">
              <w:t>LANGUAGE COMPREHENSION</w:t>
            </w:r>
          </w:p>
        </w:tc>
        <w:tc>
          <w:tcPr>
            <w:tcW w:w="0" w:type="auto"/>
            <w:hideMark/>
          </w:tcPr>
          <w:p w14:paraId="795AA6D7" w14:textId="77777777" w:rsidR="00445E86" w:rsidRPr="00445597" w:rsidRDefault="00445E86" w:rsidP="00D704E5">
            <w:r w:rsidRPr="00445597">
              <w:t>Written Comprehension</w:t>
            </w:r>
          </w:p>
        </w:tc>
        <w:tc>
          <w:tcPr>
            <w:tcW w:w="0" w:type="auto"/>
            <w:hideMark/>
          </w:tcPr>
          <w:p w14:paraId="25BF8808" w14:textId="77777777" w:rsidR="00445E86" w:rsidRPr="00445597" w:rsidRDefault="00445E86" w:rsidP="00D704E5">
            <w:r w:rsidRPr="00445597">
              <w:t>BDAE</w:t>
            </w:r>
          </w:p>
        </w:tc>
        <w:tc>
          <w:tcPr>
            <w:tcW w:w="0" w:type="auto"/>
            <w:hideMark/>
          </w:tcPr>
          <w:p w14:paraId="3FD2738C" w14:textId="77777777" w:rsidR="00445E86" w:rsidRPr="00445597" w:rsidRDefault="00445E86" w:rsidP="00D704E5">
            <w:r w:rsidRPr="00445597">
              <w:t>reading comprehension</w:t>
            </w:r>
          </w:p>
        </w:tc>
      </w:tr>
      <w:tr w:rsidR="00445E86" w:rsidRPr="00445597" w14:paraId="3C064D32" w14:textId="77777777" w:rsidTr="00D704E5">
        <w:trPr>
          <w:trHeight w:val="300"/>
        </w:trPr>
        <w:tc>
          <w:tcPr>
            <w:tcW w:w="0" w:type="auto"/>
            <w:hideMark/>
          </w:tcPr>
          <w:p w14:paraId="435D9B97" w14:textId="77777777" w:rsidR="00445E86" w:rsidRPr="00445597" w:rsidRDefault="00445E86" w:rsidP="00D704E5">
            <w:r w:rsidRPr="00445597">
              <w:t>Aphasia</w:t>
            </w:r>
          </w:p>
        </w:tc>
        <w:tc>
          <w:tcPr>
            <w:tcW w:w="0" w:type="auto"/>
            <w:hideMark/>
          </w:tcPr>
          <w:p w14:paraId="7926B815" w14:textId="77777777" w:rsidR="00445E86" w:rsidRPr="00445597" w:rsidRDefault="00445E86" w:rsidP="00D704E5">
            <w:r w:rsidRPr="00445597">
              <w:t>LANGUAGE COMPREHENSION</w:t>
            </w:r>
          </w:p>
        </w:tc>
        <w:tc>
          <w:tcPr>
            <w:tcW w:w="0" w:type="auto"/>
            <w:hideMark/>
          </w:tcPr>
          <w:p w14:paraId="5D7101BA" w14:textId="77777777" w:rsidR="00445E86" w:rsidRPr="00445597" w:rsidRDefault="00445E86" w:rsidP="00D704E5">
            <w:r w:rsidRPr="00445597">
              <w:t>Written Comprehension</w:t>
            </w:r>
          </w:p>
        </w:tc>
        <w:tc>
          <w:tcPr>
            <w:tcW w:w="0" w:type="auto"/>
            <w:hideMark/>
          </w:tcPr>
          <w:p w14:paraId="535C1F66" w14:textId="77777777" w:rsidR="00445E86" w:rsidRPr="00445597" w:rsidRDefault="00445E86" w:rsidP="00D704E5">
            <w:r w:rsidRPr="00445597">
              <w:t>WAB</w:t>
            </w:r>
          </w:p>
        </w:tc>
        <w:tc>
          <w:tcPr>
            <w:tcW w:w="0" w:type="auto"/>
            <w:hideMark/>
          </w:tcPr>
          <w:p w14:paraId="102D7C4D" w14:textId="77777777" w:rsidR="00445E86" w:rsidRPr="00445597" w:rsidRDefault="00445E86" w:rsidP="00D704E5">
            <w:r w:rsidRPr="00445597">
              <w:t>reading</w:t>
            </w:r>
          </w:p>
        </w:tc>
      </w:tr>
      <w:tr w:rsidR="00445E86" w:rsidRPr="00445597" w14:paraId="7AED0C11" w14:textId="77777777" w:rsidTr="00D704E5">
        <w:trPr>
          <w:trHeight w:val="300"/>
        </w:trPr>
        <w:tc>
          <w:tcPr>
            <w:tcW w:w="0" w:type="auto"/>
            <w:hideMark/>
          </w:tcPr>
          <w:p w14:paraId="58CC4BFB" w14:textId="77777777" w:rsidR="00445E86" w:rsidRPr="00445597" w:rsidRDefault="00445E86" w:rsidP="00D704E5">
            <w:r w:rsidRPr="00445597">
              <w:t>Aphasia</w:t>
            </w:r>
          </w:p>
        </w:tc>
        <w:tc>
          <w:tcPr>
            <w:tcW w:w="0" w:type="auto"/>
            <w:hideMark/>
          </w:tcPr>
          <w:p w14:paraId="308BCDB4" w14:textId="77777777" w:rsidR="00445E86" w:rsidRPr="00445597" w:rsidRDefault="00445E86" w:rsidP="00D704E5">
            <w:r w:rsidRPr="00445597">
              <w:t xml:space="preserve">NON-COMMUNICATIVE LANGUAGE EXPRESSION </w:t>
            </w:r>
          </w:p>
        </w:tc>
        <w:tc>
          <w:tcPr>
            <w:tcW w:w="0" w:type="auto"/>
            <w:hideMark/>
          </w:tcPr>
          <w:p w14:paraId="7E5F2CFB" w14:textId="77777777" w:rsidR="00445E86" w:rsidRPr="00445597" w:rsidRDefault="00445E86" w:rsidP="00D704E5">
            <w:r w:rsidRPr="00445597">
              <w:t>Articulatory Agility</w:t>
            </w:r>
          </w:p>
        </w:tc>
        <w:tc>
          <w:tcPr>
            <w:tcW w:w="0" w:type="auto"/>
            <w:hideMark/>
          </w:tcPr>
          <w:p w14:paraId="244D9B09" w14:textId="77777777" w:rsidR="00445E86" w:rsidRPr="00445597" w:rsidRDefault="00445E86" w:rsidP="00D704E5">
            <w:r w:rsidRPr="00445597">
              <w:t>BDAE</w:t>
            </w:r>
          </w:p>
        </w:tc>
        <w:tc>
          <w:tcPr>
            <w:tcW w:w="0" w:type="auto"/>
            <w:hideMark/>
          </w:tcPr>
          <w:p w14:paraId="504179DE" w14:textId="77777777" w:rsidR="00445E86" w:rsidRPr="00445597" w:rsidRDefault="00445E86" w:rsidP="00D704E5">
            <w:r w:rsidRPr="00445597">
              <w:t>articulatory agility</w:t>
            </w:r>
          </w:p>
        </w:tc>
      </w:tr>
      <w:tr w:rsidR="00445E86" w:rsidRPr="00445597" w14:paraId="79A757BB" w14:textId="77777777" w:rsidTr="00D704E5">
        <w:trPr>
          <w:trHeight w:val="300"/>
        </w:trPr>
        <w:tc>
          <w:tcPr>
            <w:tcW w:w="0" w:type="auto"/>
            <w:hideMark/>
          </w:tcPr>
          <w:p w14:paraId="72F4E0E2" w14:textId="77777777" w:rsidR="00445E86" w:rsidRPr="00445597" w:rsidRDefault="00445E86" w:rsidP="00D704E5">
            <w:r w:rsidRPr="00445597">
              <w:t>Aphasia</w:t>
            </w:r>
          </w:p>
        </w:tc>
        <w:tc>
          <w:tcPr>
            <w:tcW w:w="0" w:type="auto"/>
            <w:hideMark/>
          </w:tcPr>
          <w:p w14:paraId="37642FEB" w14:textId="77777777" w:rsidR="00445E86" w:rsidRPr="00445597" w:rsidRDefault="00445E86" w:rsidP="00D704E5">
            <w:r w:rsidRPr="00445597">
              <w:t xml:space="preserve">NON-COMMUNICATIVE LANGUAGE EXPRESSION </w:t>
            </w:r>
          </w:p>
        </w:tc>
        <w:tc>
          <w:tcPr>
            <w:tcW w:w="0" w:type="auto"/>
            <w:hideMark/>
          </w:tcPr>
          <w:p w14:paraId="198F20EA" w14:textId="77777777" w:rsidR="00445E86" w:rsidRPr="00445597" w:rsidRDefault="00445E86" w:rsidP="00D704E5">
            <w:r w:rsidRPr="00445597">
              <w:t>Grammatical Form</w:t>
            </w:r>
          </w:p>
        </w:tc>
        <w:tc>
          <w:tcPr>
            <w:tcW w:w="0" w:type="auto"/>
            <w:hideMark/>
          </w:tcPr>
          <w:p w14:paraId="22EE82FB" w14:textId="77777777" w:rsidR="00445E86" w:rsidRPr="00445597" w:rsidRDefault="00445E86" w:rsidP="00D704E5">
            <w:r w:rsidRPr="00445597">
              <w:t>BDAE</w:t>
            </w:r>
          </w:p>
        </w:tc>
        <w:tc>
          <w:tcPr>
            <w:tcW w:w="0" w:type="auto"/>
            <w:hideMark/>
          </w:tcPr>
          <w:p w14:paraId="3323A616" w14:textId="77777777" w:rsidR="00445E86" w:rsidRPr="00445597" w:rsidRDefault="00445E86" w:rsidP="00D704E5">
            <w:r w:rsidRPr="00445597">
              <w:t>grammatical form</w:t>
            </w:r>
          </w:p>
        </w:tc>
      </w:tr>
      <w:tr w:rsidR="00445E86" w:rsidRPr="00445597" w14:paraId="402EC57F" w14:textId="77777777" w:rsidTr="00D704E5">
        <w:trPr>
          <w:trHeight w:val="300"/>
        </w:trPr>
        <w:tc>
          <w:tcPr>
            <w:tcW w:w="0" w:type="auto"/>
            <w:hideMark/>
          </w:tcPr>
          <w:p w14:paraId="23DD948D" w14:textId="77777777" w:rsidR="00445E86" w:rsidRPr="00445597" w:rsidRDefault="00445E86" w:rsidP="00D704E5">
            <w:r w:rsidRPr="00445597">
              <w:t>Aphasia</w:t>
            </w:r>
          </w:p>
        </w:tc>
        <w:tc>
          <w:tcPr>
            <w:tcW w:w="0" w:type="auto"/>
            <w:hideMark/>
          </w:tcPr>
          <w:p w14:paraId="0698A331" w14:textId="77777777" w:rsidR="00445E86" w:rsidRPr="00445597" w:rsidRDefault="00445E86" w:rsidP="00D704E5">
            <w:r w:rsidRPr="00445597">
              <w:t xml:space="preserve">NON-COMMUNICATIVE LANGUAGE EXPRESSION </w:t>
            </w:r>
          </w:p>
        </w:tc>
        <w:tc>
          <w:tcPr>
            <w:tcW w:w="0" w:type="auto"/>
            <w:hideMark/>
          </w:tcPr>
          <w:p w14:paraId="28B94A98" w14:textId="77777777" w:rsidR="00445E86" w:rsidRPr="00445597" w:rsidRDefault="00445E86" w:rsidP="00D704E5">
            <w:r w:rsidRPr="00445597">
              <w:t>Naming</w:t>
            </w:r>
          </w:p>
        </w:tc>
        <w:tc>
          <w:tcPr>
            <w:tcW w:w="0" w:type="auto"/>
            <w:hideMark/>
          </w:tcPr>
          <w:p w14:paraId="676F811C" w14:textId="77777777" w:rsidR="00445E86" w:rsidRPr="00445597" w:rsidRDefault="00445E86" w:rsidP="00D704E5">
            <w:r w:rsidRPr="00445597">
              <w:t xml:space="preserve">AABT </w:t>
            </w:r>
          </w:p>
        </w:tc>
        <w:tc>
          <w:tcPr>
            <w:tcW w:w="0" w:type="auto"/>
            <w:hideMark/>
          </w:tcPr>
          <w:p w14:paraId="3BB8EB7C" w14:textId="77777777" w:rsidR="00445E86" w:rsidRPr="00445597" w:rsidRDefault="00445E86" w:rsidP="00D704E5">
            <w:r w:rsidRPr="00445597">
              <w:t>BENENN = Benennen von Objekten</w:t>
            </w:r>
          </w:p>
        </w:tc>
      </w:tr>
      <w:tr w:rsidR="00445E86" w:rsidRPr="00445597" w14:paraId="79888243" w14:textId="77777777" w:rsidTr="00D704E5">
        <w:trPr>
          <w:trHeight w:val="300"/>
        </w:trPr>
        <w:tc>
          <w:tcPr>
            <w:tcW w:w="0" w:type="auto"/>
            <w:hideMark/>
          </w:tcPr>
          <w:p w14:paraId="5D5B5D9F" w14:textId="77777777" w:rsidR="00445E86" w:rsidRPr="00445597" w:rsidRDefault="00445E86" w:rsidP="00D704E5">
            <w:r w:rsidRPr="00445597">
              <w:t>Aphasia</w:t>
            </w:r>
          </w:p>
        </w:tc>
        <w:tc>
          <w:tcPr>
            <w:tcW w:w="0" w:type="auto"/>
            <w:hideMark/>
          </w:tcPr>
          <w:p w14:paraId="1523775A" w14:textId="77777777" w:rsidR="00445E86" w:rsidRPr="00445597" w:rsidRDefault="00445E86" w:rsidP="00D704E5">
            <w:r w:rsidRPr="00445597">
              <w:t xml:space="preserve">NON-COMMUNICATIVE LANGUAGE EXPRESSION </w:t>
            </w:r>
          </w:p>
        </w:tc>
        <w:tc>
          <w:tcPr>
            <w:tcW w:w="0" w:type="auto"/>
            <w:hideMark/>
          </w:tcPr>
          <w:p w14:paraId="0CA68254" w14:textId="77777777" w:rsidR="00445E86" w:rsidRPr="00445597" w:rsidRDefault="00445E86" w:rsidP="00D704E5">
            <w:r w:rsidRPr="00445597">
              <w:t>Naming</w:t>
            </w:r>
          </w:p>
        </w:tc>
        <w:tc>
          <w:tcPr>
            <w:tcW w:w="0" w:type="auto"/>
            <w:hideMark/>
          </w:tcPr>
          <w:p w14:paraId="6AE280B1" w14:textId="77777777" w:rsidR="00445E86" w:rsidRPr="00445597" w:rsidRDefault="00445E86" w:rsidP="00D704E5">
            <w:r w:rsidRPr="00445597">
              <w:t>AAT</w:t>
            </w:r>
          </w:p>
        </w:tc>
        <w:tc>
          <w:tcPr>
            <w:tcW w:w="0" w:type="auto"/>
            <w:hideMark/>
          </w:tcPr>
          <w:p w14:paraId="0E6FFEA4" w14:textId="77777777" w:rsidR="00445E86" w:rsidRPr="00445597" w:rsidRDefault="00445E86" w:rsidP="00D704E5">
            <w:r w:rsidRPr="00445597">
              <w:t>naming</w:t>
            </w:r>
          </w:p>
        </w:tc>
      </w:tr>
      <w:tr w:rsidR="00445E86" w:rsidRPr="00445597" w14:paraId="3EA2A6FB" w14:textId="77777777" w:rsidTr="00D704E5">
        <w:trPr>
          <w:trHeight w:val="300"/>
        </w:trPr>
        <w:tc>
          <w:tcPr>
            <w:tcW w:w="0" w:type="auto"/>
            <w:hideMark/>
          </w:tcPr>
          <w:p w14:paraId="04FA3662" w14:textId="77777777" w:rsidR="00445E86" w:rsidRPr="00445597" w:rsidRDefault="00445E86" w:rsidP="00D704E5">
            <w:r w:rsidRPr="00445597">
              <w:t>Aphasia</w:t>
            </w:r>
          </w:p>
        </w:tc>
        <w:tc>
          <w:tcPr>
            <w:tcW w:w="0" w:type="auto"/>
            <w:hideMark/>
          </w:tcPr>
          <w:p w14:paraId="0E0512C4" w14:textId="77777777" w:rsidR="00445E86" w:rsidRPr="00445597" w:rsidRDefault="00445E86" w:rsidP="00D704E5">
            <w:r w:rsidRPr="00445597">
              <w:t xml:space="preserve">NON-COMMUNICATIVE LANGUAGE EXPRESSION </w:t>
            </w:r>
          </w:p>
        </w:tc>
        <w:tc>
          <w:tcPr>
            <w:tcW w:w="0" w:type="auto"/>
            <w:hideMark/>
          </w:tcPr>
          <w:p w14:paraId="73AD8F6A" w14:textId="77777777" w:rsidR="00445E86" w:rsidRPr="00445597" w:rsidRDefault="00445E86" w:rsidP="00D704E5">
            <w:r w:rsidRPr="00445597">
              <w:t>Naming</w:t>
            </w:r>
          </w:p>
        </w:tc>
        <w:tc>
          <w:tcPr>
            <w:tcW w:w="0" w:type="auto"/>
            <w:hideMark/>
          </w:tcPr>
          <w:p w14:paraId="6463C7C6" w14:textId="77777777" w:rsidR="00445E86" w:rsidRPr="00445597" w:rsidRDefault="00445E86" w:rsidP="00D704E5">
            <w:r w:rsidRPr="00445597">
              <w:t>BDAE</w:t>
            </w:r>
          </w:p>
        </w:tc>
        <w:tc>
          <w:tcPr>
            <w:tcW w:w="0" w:type="auto"/>
            <w:hideMark/>
          </w:tcPr>
          <w:p w14:paraId="62F3D0EB" w14:textId="77777777" w:rsidR="00445E86" w:rsidRPr="00445597" w:rsidRDefault="00445E86" w:rsidP="00D704E5">
            <w:r w:rsidRPr="00445597">
              <w:t>naming</w:t>
            </w:r>
          </w:p>
        </w:tc>
      </w:tr>
      <w:tr w:rsidR="00445E86" w:rsidRPr="00445597" w14:paraId="5A3507A0" w14:textId="77777777" w:rsidTr="00D704E5">
        <w:trPr>
          <w:trHeight w:val="300"/>
        </w:trPr>
        <w:tc>
          <w:tcPr>
            <w:tcW w:w="0" w:type="auto"/>
            <w:hideMark/>
          </w:tcPr>
          <w:p w14:paraId="00ECBC56" w14:textId="77777777" w:rsidR="00445E86" w:rsidRPr="00445597" w:rsidRDefault="00445E86" w:rsidP="00D704E5">
            <w:r w:rsidRPr="00445597">
              <w:lastRenderedPageBreak/>
              <w:t>Aphasia</w:t>
            </w:r>
          </w:p>
        </w:tc>
        <w:tc>
          <w:tcPr>
            <w:tcW w:w="0" w:type="auto"/>
            <w:hideMark/>
          </w:tcPr>
          <w:p w14:paraId="1501D7DB" w14:textId="77777777" w:rsidR="00445E86" w:rsidRPr="00445597" w:rsidRDefault="00445E86" w:rsidP="00D704E5">
            <w:r w:rsidRPr="00445597">
              <w:t xml:space="preserve">NON-COMMUNICATIVE LANGUAGE EXPRESSION </w:t>
            </w:r>
          </w:p>
        </w:tc>
        <w:tc>
          <w:tcPr>
            <w:tcW w:w="0" w:type="auto"/>
            <w:hideMark/>
          </w:tcPr>
          <w:p w14:paraId="02C2B146" w14:textId="77777777" w:rsidR="00445E86" w:rsidRPr="00445597" w:rsidRDefault="00445E86" w:rsidP="00D704E5">
            <w:r w:rsidRPr="00445597">
              <w:t>Naming</w:t>
            </w:r>
          </w:p>
        </w:tc>
        <w:tc>
          <w:tcPr>
            <w:tcW w:w="0" w:type="auto"/>
            <w:hideMark/>
          </w:tcPr>
          <w:p w14:paraId="021778B4" w14:textId="77777777" w:rsidR="00445E86" w:rsidRPr="00445597" w:rsidRDefault="00445E86" w:rsidP="00D704E5">
            <w:r w:rsidRPr="00445597">
              <w:t>BDAE</w:t>
            </w:r>
          </w:p>
        </w:tc>
        <w:tc>
          <w:tcPr>
            <w:tcW w:w="0" w:type="auto"/>
            <w:hideMark/>
          </w:tcPr>
          <w:p w14:paraId="597E37F1" w14:textId="77777777" w:rsidR="00445E86" w:rsidRPr="00445597" w:rsidRDefault="00445E86" w:rsidP="00D704E5">
            <w:r w:rsidRPr="00445597">
              <w:t>naming (confrontation ~)</w:t>
            </w:r>
          </w:p>
        </w:tc>
      </w:tr>
      <w:tr w:rsidR="00445E86" w:rsidRPr="00445597" w14:paraId="6A4D68B2" w14:textId="77777777" w:rsidTr="00D704E5">
        <w:trPr>
          <w:trHeight w:val="300"/>
        </w:trPr>
        <w:tc>
          <w:tcPr>
            <w:tcW w:w="0" w:type="auto"/>
            <w:hideMark/>
          </w:tcPr>
          <w:p w14:paraId="3F72755E" w14:textId="77777777" w:rsidR="00445E86" w:rsidRPr="00445597" w:rsidRDefault="00445E86" w:rsidP="00D704E5">
            <w:r w:rsidRPr="00445597">
              <w:t>Aphasia</w:t>
            </w:r>
          </w:p>
        </w:tc>
        <w:tc>
          <w:tcPr>
            <w:tcW w:w="0" w:type="auto"/>
            <w:hideMark/>
          </w:tcPr>
          <w:p w14:paraId="250D74BC" w14:textId="77777777" w:rsidR="00445E86" w:rsidRPr="00445597" w:rsidRDefault="00445E86" w:rsidP="00D704E5">
            <w:r w:rsidRPr="00445597">
              <w:t xml:space="preserve">NON-COMMUNICATIVE LANGUAGE EXPRESSION </w:t>
            </w:r>
          </w:p>
        </w:tc>
        <w:tc>
          <w:tcPr>
            <w:tcW w:w="0" w:type="auto"/>
            <w:hideMark/>
          </w:tcPr>
          <w:p w14:paraId="1044251E" w14:textId="77777777" w:rsidR="00445E86" w:rsidRPr="00445597" w:rsidRDefault="00445E86" w:rsidP="00D704E5">
            <w:r w:rsidRPr="00445597">
              <w:t>Naming</w:t>
            </w:r>
          </w:p>
        </w:tc>
        <w:tc>
          <w:tcPr>
            <w:tcW w:w="0" w:type="auto"/>
            <w:hideMark/>
          </w:tcPr>
          <w:p w14:paraId="2150BB0E" w14:textId="77777777" w:rsidR="00445E86" w:rsidRPr="00445597" w:rsidRDefault="00445E86" w:rsidP="00D704E5">
            <w:r w:rsidRPr="00445597">
              <w:t>BDAE</w:t>
            </w:r>
          </w:p>
        </w:tc>
        <w:tc>
          <w:tcPr>
            <w:tcW w:w="0" w:type="auto"/>
            <w:hideMark/>
          </w:tcPr>
          <w:p w14:paraId="3124C2AE" w14:textId="77777777" w:rsidR="00445E86" w:rsidRPr="00445597" w:rsidRDefault="00445E86" w:rsidP="00D704E5">
            <w:r w:rsidRPr="00445597">
              <w:t>naming (responsive ~)</w:t>
            </w:r>
          </w:p>
        </w:tc>
      </w:tr>
      <w:tr w:rsidR="00445E86" w:rsidRPr="00445597" w14:paraId="6AA62BE9" w14:textId="77777777" w:rsidTr="00D704E5">
        <w:trPr>
          <w:trHeight w:val="300"/>
        </w:trPr>
        <w:tc>
          <w:tcPr>
            <w:tcW w:w="0" w:type="auto"/>
            <w:hideMark/>
          </w:tcPr>
          <w:p w14:paraId="36B66C8D" w14:textId="77777777" w:rsidR="00445E86" w:rsidRPr="00445597" w:rsidRDefault="00445E86" w:rsidP="00D704E5">
            <w:r w:rsidRPr="00445597">
              <w:t>Aphasia</w:t>
            </w:r>
          </w:p>
        </w:tc>
        <w:tc>
          <w:tcPr>
            <w:tcW w:w="0" w:type="auto"/>
            <w:hideMark/>
          </w:tcPr>
          <w:p w14:paraId="0F6F28AE" w14:textId="77777777" w:rsidR="00445E86" w:rsidRPr="00445597" w:rsidRDefault="00445E86" w:rsidP="00D704E5">
            <w:r w:rsidRPr="00445597">
              <w:t xml:space="preserve">NON-COMMUNICATIVE LANGUAGE EXPRESSION </w:t>
            </w:r>
          </w:p>
        </w:tc>
        <w:tc>
          <w:tcPr>
            <w:tcW w:w="0" w:type="auto"/>
            <w:hideMark/>
          </w:tcPr>
          <w:p w14:paraId="36784B51" w14:textId="77777777" w:rsidR="00445E86" w:rsidRPr="00445597" w:rsidRDefault="00445E86" w:rsidP="00D704E5">
            <w:r w:rsidRPr="00445597">
              <w:t>Naming</w:t>
            </w:r>
          </w:p>
        </w:tc>
        <w:tc>
          <w:tcPr>
            <w:tcW w:w="0" w:type="auto"/>
            <w:hideMark/>
          </w:tcPr>
          <w:p w14:paraId="3FEE2D6E" w14:textId="77777777" w:rsidR="00445E86" w:rsidRPr="00445597" w:rsidRDefault="00445E86" w:rsidP="00D704E5">
            <w:r w:rsidRPr="00445597">
              <w:t>BNT</w:t>
            </w:r>
          </w:p>
        </w:tc>
        <w:tc>
          <w:tcPr>
            <w:tcW w:w="0" w:type="auto"/>
            <w:hideMark/>
          </w:tcPr>
          <w:p w14:paraId="2F51A7FC" w14:textId="77777777" w:rsidR="00445E86" w:rsidRPr="00445597" w:rsidRDefault="00445E86" w:rsidP="00D704E5">
            <w:r w:rsidRPr="00445597">
              <w:t>naming</w:t>
            </w:r>
          </w:p>
        </w:tc>
      </w:tr>
      <w:tr w:rsidR="00445E86" w:rsidRPr="00445597" w14:paraId="7D824F37" w14:textId="77777777" w:rsidTr="00D704E5">
        <w:trPr>
          <w:trHeight w:val="300"/>
        </w:trPr>
        <w:tc>
          <w:tcPr>
            <w:tcW w:w="0" w:type="auto"/>
            <w:hideMark/>
          </w:tcPr>
          <w:p w14:paraId="03EF80C9" w14:textId="77777777" w:rsidR="00445E86" w:rsidRPr="00445597" w:rsidRDefault="00445E86" w:rsidP="00D704E5">
            <w:r w:rsidRPr="00445597">
              <w:t>Aphasia</w:t>
            </w:r>
          </w:p>
        </w:tc>
        <w:tc>
          <w:tcPr>
            <w:tcW w:w="0" w:type="auto"/>
            <w:hideMark/>
          </w:tcPr>
          <w:p w14:paraId="162C4B28" w14:textId="77777777" w:rsidR="00445E86" w:rsidRPr="00445597" w:rsidRDefault="00445E86" w:rsidP="00D704E5">
            <w:r w:rsidRPr="00445597">
              <w:t xml:space="preserve">NON-COMMUNICATIVE LANGUAGE EXPRESSION </w:t>
            </w:r>
          </w:p>
        </w:tc>
        <w:tc>
          <w:tcPr>
            <w:tcW w:w="0" w:type="auto"/>
            <w:hideMark/>
          </w:tcPr>
          <w:p w14:paraId="3C4BF07C" w14:textId="77777777" w:rsidR="00445E86" w:rsidRPr="00445597" w:rsidRDefault="00445E86" w:rsidP="00D704E5">
            <w:r w:rsidRPr="00445597">
              <w:t>Naming</w:t>
            </w:r>
          </w:p>
        </w:tc>
        <w:tc>
          <w:tcPr>
            <w:tcW w:w="0" w:type="auto"/>
            <w:hideMark/>
          </w:tcPr>
          <w:p w14:paraId="48558C4E" w14:textId="77777777" w:rsidR="00445E86" w:rsidRPr="00445597" w:rsidRDefault="00445E86" w:rsidP="00D704E5">
            <w:r w:rsidRPr="00445597">
              <w:t>SLTA</w:t>
            </w:r>
          </w:p>
        </w:tc>
        <w:tc>
          <w:tcPr>
            <w:tcW w:w="0" w:type="auto"/>
            <w:hideMark/>
          </w:tcPr>
          <w:p w14:paraId="14F45C36" w14:textId="77777777" w:rsidR="00445E86" w:rsidRPr="00445597" w:rsidRDefault="00445E86" w:rsidP="00D704E5">
            <w:r w:rsidRPr="00445597">
              <w:t>picture (manga) description test</w:t>
            </w:r>
          </w:p>
        </w:tc>
      </w:tr>
      <w:tr w:rsidR="00445E86" w:rsidRPr="00445597" w14:paraId="49DF9B53" w14:textId="77777777" w:rsidTr="00D704E5">
        <w:trPr>
          <w:trHeight w:val="300"/>
        </w:trPr>
        <w:tc>
          <w:tcPr>
            <w:tcW w:w="0" w:type="auto"/>
            <w:hideMark/>
          </w:tcPr>
          <w:p w14:paraId="0B25FBC0" w14:textId="77777777" w:rsidR="00445E86" w:rsidRPr="00445597" w:rsidRDefault="00445E86" w:rsidP="00D704E5">
            <w:r w:rsidRPr="00445597">
              <w:t>Aphasia</w:t>
            </w:r>
          </w:p>
        </w:tc>
        <w:tc>
          <w:tcPr>
            <w:tcW w:w="0" w:type="auto"/>
            <w:hideMark/>
          </w:tcPr>
          <w:p w14:paraId="4B37B783" w14:textId="77777777" w:rsidR="00445E86" w:rsidRPr="00445597" w:rsidRDefault="00445E86" w:rsidP="00D704E5">
            <w:r w:rsidRPr="00445597">
              <w:t xml:space="preserve">NON-COMMUNICATIVE LANGUAGE EXPRESSION </w:t>
            </w:r>
          </w:p>
        </w:tc>
        <w:tc>
          <w:tcPr>
            <w:tcW w:w="0" w:type="auto"/>
            <w:hideMark/>
          </w:tcPr>
          <w:p w14:paraId="3387F05C" w14:textId="77777777" w:rsidR="00445E86" w:rsidRPr="00445597" w:rsidRDefault="00445E86" w:rsidP="00D704E5">
            <w:r w:rsidRPr="00445597">
              <w:t>Naming</w:t>
            </w:r>
          </w:p>
        </w:tc>
        <w:tc>
          <w:tcPr>
            <w:tcW w:w="0" w:type="auto"/>
            <w:hideMark/>
          </w:tcPr>
          <w:p w14:paraId="011CD61D" w14:textId="77777777" w:rsidR="00445E86" w:rsidRPr="00445597" w:rsidRDefault="00445E86" w:rsidP="00D704E5">
            <w:r w:rsidRPr="00445597">
              <w:t>WAB</w:t>
            </w:r>
          </w:p>
        </w:tc>
        <w:tc>
          <w:tcPr>
            <w:tcW w:w="0" w:type="auto"/>
            <w:hideMark/>
          </w:tcPr>
          <w:p w14:paraId="4A4EBE19" w14:textId="77777777" w:rsidR="00445E86" w:rsidRPr="00445597" w:rsidRDefault="00445E86" w:rsidP="00D704E5">
            <w:r w:rsidRPr="00445597">
              <w:t>naming</w:t>
            </w:r>
          </w:p>
        </w:tc>
      </w:tr>
      <w:tr w:rsidR="00445E86" w:rsidRPr="00445597" w14:paraId="53E5AC74" w14:textId="77777777" w:rsidTr="00D704E5">
        <w:trPr>
          <w:trHeight w:val="300"/>
        </w:trPr>
        <w:tc>
          <w:tcPr>
            <w:tcW w:w="0" w:type="auto"/>
            <w:hideMark/>
          </w:tcPr>
          <w:p w14:paraId="2256A714" w14:textId="77777777" w:rsidR="00445E86" w:rsidRPr="00445597" w:rsidRDefault="00445E86" w:rsidP="00D704E5">
            <w:r w:rsidRPr="00445597">
              <w:t>Aphasia</w:t>
            </w:r>
          </w:p>
        </w:tc>
        <w:tc>
          <w:tcPr>
            <w:tcW w:w="0" w:type="auto"/>
            <w:hideMark/>
          </w:tcPr>
          <w:p w14:paraId="715481A1" w14:textId="77777777" w:rsidR="00445E86" w:rsidRPr="00445597" w:rsidRDefault="00445E86" w:rsidP="00D704E5">
            <w:r w:rsidRPr="00445597">
              <w:t xml:space="preserve">NON-COMMUNICATIVE LANGUAGE EXPRESSION </w:t>
            </w:r>
          </w:p>
        </w:tc>
        <w:tc>
          <w:tcPr>
            <w:tcW w:w="0" w:type="auto"/>
            <w:hideMark/>
          </w:tcPr>
          <w:p w14:paraId="51FDF5BF" w14:textId="77777777" w:rsidR="00445E86" w:rsidRPr="00445597" w:rsidRDefault="00445E86" w:rsidP="00D704E5">
            <w:r w:rsidRPr="00445597">
              <w:t>Phrase Length</w:t>
            </w:r>
          </w:p>
        </w:tc>
        <w:tc>
          <w:tcPr>
            <w:tcW w:w="0" w:type="auto"/>
            <w:hideMark/>
          </w:tcPr>
          <w:p w14:paraId="16C98EC2" w14:textId="77777777" w:rsidR="00445E86" w:rsidRPr="00445597" w:rsidRDefault="00445E86" w:rsidP="00D704E5">
            <w:r w:rsidRPr="00445597">
              <w:t>BDAE</w:t>
            </w:r>
          </w:p>
        </w:tc>
        <w:tc>
          <w:tcPr>
            <w:tcW w:w="0" w:type="auto"/>
            <w:hideMark/>
          </w:tcPr>
          <w:p w14:paraId="4D76714E" w14:textId="77777777" w:rsidR="00445E86" w:rsidRPr="00445597" w:rsidRDefault="00445E86" w:rsidP="00D704E5">
            <w:r w:rsidRPr="00445597">
              <w:t>phrase length</w:t>
            </w:r>
          </w:p>
        </w:tc>
      </w:tr>
      <w:tr w:rsidR="00445E86" w:rsidRPr="00445597" w14:paraId="59798781" w14:textId="77777777" w:rsidTr="00D704E5">
        <w:trPr>
          <w:trHeight w:val="300"/>
        </w:trPr>
        <w:tc>
          <w:tcPr>
            <w:tcW w:w="0" w:type="auto"/>
            <w:hideMark/>
          </w:tcPr>
          <w:p w14:paraId="2D15C64B" w14:textId="77777777" w:rsidR="00445E86" w:rsidRPr="00445597" w:rsidRDefault="00445E86" w:rsidP="00D704E5">
            <w:r w:rsidRPr="00445597">
              <w:t>Aphasia</w:t>
            </w:r>
          </w:p>
        </w:tc>
        <w:tc>
          <w:tcPr>
            <w:tcW w:w="0" w:type="auto"/>
            <w:hideMark/>
          </w:tcPr>
          <w:p w14:paraId="3764F128" w14:textId="77777777" w:rsidR="00445E86" w:rsidRPr="00445597" w:rsidRDefault="00445E86" w:rsidP="00D704E5">
            <w:r w:rsidRPr="00445597">
              <w:t xml:space="preserve">NON-COMMUNICATIVE LANGUAGE EXPRESSION </w:t>
            </w:r>
          </w:p>
        </w:tc>
        <w:tc>
          <w:tcPr>
            <w:tcW w:w="0" w:type="auto"/>
            <w:hideMark/>
          </w:tcPr>
          <w:p w14:paraId="36845111" w14:textId="77777777" w:rsidR="00445E86" w:rsidRPr="00445597" w:rsidRDefault="00445E86" w:rsidP="00D704E5">
            <w:r w:rsidRPr="00445597">
              <w:t>Repetition</w:t>
            </w:r>
          </w:p>
        </w:tc>
        <w:tc>
          <w:tcPr>
            <w:tcW w:w="0" w:type="auto"/>
            <w:hideMark/>
          </w:tcPr>
          <w:p w14:paraId="0D26C23C" w14:textId="77777777" w:rsidR="00445E86" w:rsidRPr="00445597" w:rsidRDefault="00445E86" w:rsidP="00D704E5">
            <w:r w:rsidRPr="00445597">
              <w:t>(trained)</w:t>
            </w:r>
          </w:p>
        </w:tc>
        <w:tc>
          <w:tcPr>
            <w:tcW w:w="0" w:type="auto"/>
            <w:hideMark/>
          </w:tcPr>
          <w:p w14:paraId="22F62F19" w14:textId="77777777" w:rsidR="00445E86" w:rsidRPr="00445597" w:rsidRDefault="00445E86" w:rsidP="00D704E5">
            <w:r w:rsidRPr="00445597">
              <w:t>repetition</w:t>
            </w:r>
          </w:p>
        </w:tc>
      </w:tr>
      <w:tr w:rsidR="00445E86" w:rsidRPr="00445597" w14:paraId="59289B02" w14:textId="77777777" w:rsidTr="00D704E5">
        <w:trPr>
          <w:trHeight w:val="300"/>
        </w:trPr>
        <w:tc>
          <w:tcPr>
            <w:tcW w:w="0" w:type="auto"/>
            <w:hideMark/>
          </w:tcPr>
          <w:p w14:paraId="26504D43" w14:textId="77777777" w:rsidR="00445E86" w:rsidRPr="00445597" w:rsidRDefault="00445E86" w:rsidP="00D704E5">
            <w:r w:rsidRPr="00445597">
              <w:t>Aphasia</w:t>
            </w:r>
          </w:p>
        </w:tc>
        <w:tc>
          <w:tcPr>
            <w:tcW w:w="0" w:type="auto"/>
            <w:hideMark/>
          </w:tcPr>
          <w:p w14:paraId="71B0BE4E" w14:textId="77777777" w:rsidR="00445E86" w:rsidRPr="00445597" w:rsidRDefault="00445E86" w:rsidP="00D704E5">
            <w:r w:rsidRPr="00445597">
              <w:t xml:space="preserve">NON-COMMUNICATIVE LANGUAGE EXPRESSION </w:t>
            </w:r>
          </w:p>
        </w:tc>
        <w:tc>
          <w:tcPr>
            <w:tcW w:w="0" w:type="auto"/>
            <w:hideMark/>
          </w:tcPr>
          <w:p w14:paraId="2481B4AB" w14:textId="77777777" w:rsidR="00445E86" w:rsidRPr="00445597" w:rsidRDefault="00445E86" w:rsidP="00D704E5">
            <w:r w:rsidRPr="00445597">
              <w:t>Repetition</w:t>
            </w:r>
          </w:p>
        </w:tc>
        <w:tc>
          <w:tcPr>
            <w:tcW w:w="0" w:type="auto"/>
            <w:hideMark/>
          </w:tcPr>
          <w:p w14:paraId="1EFCC131" w14:textId="77777777" w:rsidR="00445E86" w:rsidRPr="00445597" w:rsidRDefault="00445E86" w:rsidP="00D704E5">
            <w:r w:rsidRPr="00445597">
              <w:t>(untrained)</w:t>
            </w:r>
          </w:p>
        </w:tc>
        <w:tc>
          <w:tcPr>
            <w:tcW w:w="0" w:type="auto"/>
            <w:hideMark/>
          </w:tcPr>
          <w:p w14:paraId="618C29B3" w14:textId="77777777" w:rsidR="00445E86" w:rsidRPr="00445597" w:rsidRDefault="00445E86" w:rsidP="00D704E5">
            <w:r w:rsidRPr="00445597">
              <w:t>repetition</w:t>
            </w:r>
          </w:p>
        </w:tc>
      </w:tr>
      <w:tr w:rsidR="00445E86" w:rsidRPr="00445597" w14:paraId="32F9B211" w14:textId="77777777" w:rsidTr="00D704E5">
        <w:trPr>
          <w:trHeight w:val="300"/>
        </w:trPr>
        <w:tc>
          <w:tcPr>
            <w:tcW w:w="0" w:type="auto"/>
            <w:hideMark/>
          </w:tcPr>
          <w:p w14:paraId="05CF738C" w14:textId="77777777" w:rsidR="00445E86" w:rsidRPr="00445597" w:rsidRDefault="00445E86" w:rsidP="00D704E5">
            <w:r w:rsidRPr="00445597">
              <w:t>Aphasia</w:t>
            </w:r>
          </w:p>
        </w:tc>
        <w:tc>
          <w:tcPr>
            <w:tcW w:w="0" w:type="auto"/>
            <w:hideMark/>
          </w:tcPr>
          <w:p w14:paraId="029070D8" w14:textId="77777777" w:rsidR="00445E86" w:rsidRPr="00445597" w:rsidRDefault="00445E86" w:rsidP="00D704E5">
            <w:r w:rsidRPr="00445597">
              <w:t xml:space="preserve">NON-COMMUNICATIVE LANGUAGE EXPRESSION </w:t>
            </w:r>
          </w:p>
        </w:tc>
        <w:tc>
          <w:tcPr>
            <w:tcW w:w="0" w:type="auto"/>
            <w:hideMark/>
          </w:tcPr>
          <w:p w14:paraId="7A45BDAC" w14:textId="77777777" w:rsidR="00445E86" w:rsidRPr="00445597" w:rsidRDefault="00445E86" w:rsidP="00D704E5">
            <w:r w:rsidRPr="00445597">
              <w:t>Repetition</w:t>
            </w:r>
          </w:p>
        </w:tc>
        <w:tc>
          <w:tcPr>
            <w:tcW w:w="0" w:type="auto"/>
            <w:hideMark/>
          </w:tcPr>
          <w:p w14:paraId="608A59F5" w14:textId="77777777" w:rsidR="00445E86" w:rsidRPr="00445597" w:rsidRDefault="00445E86" w:rsidP="00D704E5">
            <w:r w:rsidRPr="00445597">
              <w:t xml:space="preserve">AABT </w:t>
            </w:r>
          </w:p>
        </w:tc>
        <w:tc>
          <w:tcPr>
            <w:tcW w:w="0" w:type="auto"/>
            <w:hideMark/>
          </w:tcPr>
          <w:p w14:paraId="36AA011E" w14:textId="77777777" w:rsidR="00445E86" w:rsidRPr="00445597" w:rsidRDefault="00445E86" w:rsidP="00D704E5">
            <w:r w:rsidRPr="00445597">
              <w:t>SIREI = Singen, Reihen- und Floskelsprechen</w:t>
            </w:r>
          </w:p>
        </w:tc>
      </w:tr>
      <w:tr w:rsidR="00445E86" w:rsidRPr="00445597" w14:paraId="021D4FE1" w14:textId="77777777" w:rsidTr="00D704E5">
        <w:trPr>
          <w:trHeight w:val="300"/>
        </w:trPr>
        <w:tc>
          <w:tcPr>
            <w:tcW w:w="0" w:type="auto"/>
            <w:hideMark/>
          </w:tcPr>
          <w:p w14:paraId="30310BAC" w14:textId="77777777" w:rsidR="00445E86" w:rsidRPr="00445597" w:rsidRDefault="00445E86" w:rsidP="00D704E5">
            <w:r w:rsidRPr="00445597">
              <w:t>Aphasia</w:t>
            </w:r>
          </w:p>
        </w:tc>
        <w:tc>
          <w:tcPr>
            <w:tcW w:w="0" w:type="auto"/>
            <w:hideMark/>
          </w:tcPr>
          <w:p w14:paraId="649982A0" w14:textId="77777777" w:rsidR="00445E86" w:rsidRPr="00445597" w:rsidRDefault="00445E86" w:rsidP="00D704E5">
            <w:r w:rsidRPr="00445597">
              <w:t xml:space="preserve">NON-COMMUNICATIVE LANGUAGE EXPRESSION </w:t>
            </w:r>
          </w:p>
        </w:tc>
        <w:tc>
          <w:tcPr>
            <w:tcW w:w="0" w:type="auto"/>
            <w:hideMark/>
          </w:tcPr>
          <w:p w14:paraId="7035165A" w14:textId="77777777" w:rsidR="00445E86" w:rsidRPr="00445597" w:rsidRDefault="00445E86" w:rsidP="00D704E5">
            <w:r w:rsidRPr="00445597">
              <w:t>Repetition</w:t>
            </w:r>
          </w:p>
        </w:tc>
        <w:tc>
          <w:tcPr>
            <w:tcW w:w="0" w:type="auto"/>
            <w:hideMark/>
          </w:tcPr>
          <w:p w14:paraId="3FA77FEB" w14:textId="77777777" w:rsidR="00445E86" w:rsidRPr="00445597" w:rsidRDefault="00445E86" w:rsidP="00D704E5">
            <w:r w:rsidRPr="00445597">
              <w:t>AAT</w:t>
            </w:r>
          </w:p>
        </w:tc>
        <w:tc>
          <w:tcPr>
            <w:tcW w:w="0" w:type="auto"/>
            <w:hideMark/>
          </w:tcPr>
          <w:p w14:paraId="17E332B7" w14:textId="77777777" w:rsidR="00445E86" w:rsidRPr="00445597" w:rsidRDefault="00445E86" w:rsidP="00D704E5">
            <w:r w:rsidRPr="00445597">
              <w:t>repetition</w:t>
            </w:r>
          </w:p>
        </w:tc>
      </w:tr>
      <w:tr w:rsidR="00445E86" w:rsidRPr="00445597" w14:paraId="44FACB9F" w14:textId="77777777" w:rsidTr="00D704E5">
        <w:trPr>
          <w:trHeight w:val="300"/>
        </w:trPr>
        <w:tc>
          <w:tcPr>
            <w:tcW w:w="0" w:type="auto"/>
            <w:hideMark/>
          </w:tcPr>
          <w:p w14:paraId="398E2376" w14:textId="77777777" w:rsidR="00445E86" w:rsidRPr="00445597" w:rsidRDefault="00445E86" w:rsidP="00D704E5">
            <w:r w:rsidRPr="00445597">
              <w:t>Aphasia</w:t>
            </w:r>
          </w:p>
        </w:tc>
        <w:tc>
          <w:tcPr>
            <w:tcW w:w="0" w:type="auto"/>
            <w:hideMark/>
          </w:tcPr>
          <w:p w14:paraId="1CF32C9B" w14:textId="77777777" w:rsidR="00445E86" w:rsidRPr="00445597" w:rsidRDefault="00445E86" w:rsidP="00D704E5">
            <w:r w:rsidRPr="00445597">
              <w:t xml:space="preserve">NON-COMMUNICATIVE LANGUAGE EXPRESSION </w:t>
            </w:r>
          </w:p>
        </w:tc>
        <w:tc>
          <w:tcPr>
            <w:tcW w:w="0" w:type="auto"/>
            <w:hideMark/>
          </w:tcPr>
          <w:p w14:paraId="3802EC68" w14:textId="77777777" w:rsidR="00445E86" w:rsidRPr="00445597" w:rsidRDefault="00445E86" w:rsidP="00D704E5">
            <w:r w:rsidRPr="00445597">
              <w:t>Repetition</w:t>
            </w:r>
          </w:p>
        </w:tc>
        <w:tc>
          <w:tcPr>
            <w:tcW w:w="0" w:type="auto"/>
            <w:hideMark/>
          </w:tcPr>
          <w:p w14:paraId="6334312A" w14:textId="77777777" w:rsidR="00445E86" w:rsidRPr="00445597" w:rsidRDefault="00445E86" w:rsidP="00D704E5">
            <w:r w:rsidRPr="00445597">
              <w:t>BDAE</w:t>
            </w:r>
          </w:p>
        </w:tc>
        <w:tc>
          <w:tcPr>
            <w:tcW w:w="0" w:type="auto"/>
            <w:hideMark/>
          </w:tcPr>
          <w:p w14:paraId="644EFADD" w14:textId="77777777" w:rsidR="00445E86" w:rsidRPr="00445597" w:rsidRDefault="00445E86" w:rsidP="00D704E5">
            <w:r w:rsidRPr="00445597">
              <w:t>repetition</w:t>
            </w:r>
          </w:p>
        </w:tc>
      </w:tr>
      <w:tr w:rsidR="00445E86" w:rsidRPr="00445597" w14:paraId="4CCCA854" w14:textId="77777777" w:rsidTr="00D704E5">
        <w:trPr>
          <w:trHeight w:val="300"/>
        </w:trPr>
        <w:tc>
          <w:tcPr>
            <w:tcW w:w="0" w:type="auto"/>
            <w:hideMark/>
          </w:tcPr>
          <w:p w14:paraId="64627CB5" w14:textId="77777777" w:rsidR="00445E86" w:rsidRPr="00445597" w:rsidRDefault="00445E86" w:rsidP="00D704E5">
            <w:r w:rsidRPr="00445597">
              <w:t>Aphasia</w:t>
            </w:r>
          </w:p>
        </w:tc>
        <w:tc>
          <w:tcPr>
            <w:tcW w:w="0" w:type="auto"/>
            <w:hideMark/>
          </w:tcPr>
          <w:p w14:paraId="315725D0" w14:textId="77777777" w:rsidR="00445E86" w:rsidRPr="00445597" w:rsidRDefault="00445E86" w:rsidP="00D704E5">
            <w:r w:rsidRPr="00445597">
              <w:t xml:space="preserve">NON-COMMUNICATIVE LANGUAGE EXPRESSION </w:t>
            </w:r>
          </w:p>
        </w:tc>
        <w:tc>
          <w:tcPr>
            <w:tcW w:w="0" w:type="auto"/>
            <w:hideMark/>
          </w:tcPr>
          <w:p w14:paraId="77527247" w14:textId="77777777" w:rsidR="00445E86" w:rsidRPr="00445597" w:rsidRDefault="00445E86" w:rsidP="00D704E5">
            <w:r w:rsidRPr="00445597">
              <w:t>Repetition</w:t>
            </w:r>
          </w:p>
        </w:tc>
        <w:tc>
          <w:tcPr>
            <w:tcW w:w="0" w:type="auto"/>
            <w:hideMark/>
          </w:tcPr>
          <w:p w14:paraId="30F70634" w14:textId="77777777" w:rsidR="00445E86" w:rsidRPr="00445597" w:rsidRDefault="00445E86" w:rsidP="00D704E5">
            <w:r w:rsidRPr="00445597">
              <w:t>WAB</w:t>
            </w:r>
          </w:p>
        </w:tc>
        <w:tc>
          <w:tcPr>
            <w:tcW w:w="0" w:type="auto"/>
            <w:hideMark/>
          </w:tcPr>
          <w:p w14:paraId="0FB5CED6" w14:textId="77777777" w:rsidR="00445E86" w:rsidRPr="00445597" w:rsidRDefault="00445E86" w:rsidP="00D704E5">
            <w:r w:rsidRPr="00445597">
              <w:t>repetition</w:t>
            </w:r>
          </w:p>
        </w:tc>
      </w:tr>
      <w:tr w:rsidR="00445E86" w:rsidRPr="00445597" w14:paraId="3F7C5595" w14:textId="77777777" w:rsidTr="00D704E5">
        <w:trPr>
          <w:trHeight w:val="300"/>
        </w:trPr>
        <w:tc>
          <w:tcPr>
            <w:tcW w:w="0" w:type="auto"/>
            <w:hideMark/>
          </w:tcPr>
          <w:p w14:paraId="62628E62" w14:textId="77777777" w:rsidR="00445E86" w:rsidRPr="00445597" w:rsidRDefault="00445E86" w:rsidP="00D704E5">
            <w:r w:rsidRPr="00445597">
              <w:t>Aphasia</w:t>
            </w:r>
          </w:p>
        </w:tc>
        <w:tc>
          <w:tcPr>
            <w:tcW w:w="0" w:type="auto"/>
            <w:hideMark/>
          </w:tcPr>
          <w:p w14:paraId="79FD26B5" w14:textId="77777777" w:rsidR="00445E86" w:rsidRPr="00445597" w:rsidRDefault="00445E86" w:rsidP="00D704E5">
            <w:r w:rsidRPr="00445597">
              <w:t xml:space="preserve">NON-COMMUNICATIVE LANGUAGE EXPRESSION </w:t>
            </w:r>
          </w:p>
        </w:tc>
        <w:tc>
          <w:tcPr>
            <w:tcW w:w="0" w:type="auto"/>
            <w:hideMark/>
          </w:tcPr>
          <w:p w14:paraId="7FC2D72D" w14:textId="77777777" w:rsidR="00445E86" w:rsidRPr="00445597" w:rsidRDefault="00445E86" w:rsidP="00D704E5">
            <w:r w:rsidRPr="00445597">
              <w:t>Spontaneous Speech</w:t>
            </w:r>
          </w:p>
        </w:tc>
        <w:tc>
          <w:tcPr>
            <w:tcW w:w="0" w:type="auto"/>
            <w:hideMark/>
          </w:tcPr>
          <w:p w14:paraId="70C5C910" w14:textId="77777777" w:rsidR="00445E86" w:rsidRPr="00445597" w:rsidRDefault="00445E86" w:rsidP="00D704E5">
            <w:r w:rsidRPr="00445597">
              <w:t>AAT</w:t>
            </w:r>
          </w:p>
        </w:tc>
        <w:tc>
          <w:tcPr>
            <w:tcW w:w="0" w:type="auto"/>
            <w:hideMark/>
          </w:tcPr>
          <w:p w14:paraId="6EBF646B" w14:textId="77777777" w:rsidR="00445E86" w:rsidRPr="00445597" w:rsidRDefault="00445E86" w:rsidP="00D704E5">
            <w:r w:rsidRPr="00445597">
              <w:t>automatic language</w:t>
            </w:r>
          </w:p>
        </w:tc>
      </w:tr>
      <w:tr w:rsidR="00445E86" w:rsidRPr="00445597" w14:paraId="1DC1C290" w14:textId="77777777" w:rsidTr="00D704E5">
        <w:trPr>
          <w:trHeight w:val="300"/>
        </w:trPr>
        <w:tc>
          <w:tcPr>
            <w:tcW w:w="0" w:type="auto"/>
            <w:hideMark/>
          </w:tcPr>
          <w:p w14:paraId="1FEC0095" w14:textId="77777777" w:rsidR="00445E86" w:rsidRPr="00445597" w:rsidRDefault="00445E86" w:rsidP="00D704E5">
            <w:r w:rsidRPr="00445597">
              <w:t>Aphasia</w:t>
            </w:r>
          </w:p>
        </w:tc>
        <w:tc>
          <w:tcPr>
            <w:tcW w:w="0" w:type="auto"/>
            <w:hideMark/>
          </w:tcPr>
          <w:p w14:paraId="3BDF2A99" w14:textId="77777777" w:rsidR="00445E86" w:rsidRPr="00445597" w:rsidRDefault="00445E86" w:rsidP="00D704E5">
            <w:r w:rsidRPr="00445597">
              <w:t xml:space="preserve">NON-COMMUNICATIVE LANGUAGE EXPRESSION </w:t>
            </w:r>
          </w:p>
        </w:tc>
        <w:tc>
          <w:tcPr>
            <w:tcW w:w="0" w:type="auto"/>
            <w:hideMark/>
          </w:tcPr>
          <w:p w14:paraId="7B71FA95" w14:textId="77777777" w:rsidR="00445E86" w:rsidRPr="00445597" w:rsidRDefault="00445E86" w:rsidP="00D704E5">
            <w:r w:rsidRPr="00445597">
              <w:t>Spontaneous Speech</w:t>
            </w:r>
          </w:p>
        </w:tc>
        <w:tc>
          <w:tcPr>
            <w:tcW w:w="0" w:type="auto"/>
            <w:hideMark/>
          </w:tcPr>
          <w:p w14:paraId="5EA71F83" w14:textId="77777777" w:rsidR="00445E86" w:rsidRPr="00445597" w:rsidRDefault="00445E86" w:rsidP="00D704E5">
            <w:r w:rsidRPr="00445597">
              <w:t>AAT</w:t>
            </w:r>
          </w:p>
        </w:tc>
        <w:tc>
          <w:tcPr>
            <w:tcW w:w="0" w:type="auto"/>
            <w:hideMark/>
          </w:tcPr>
          <w:p w14:paraId="4C70C852" w14:textId="77777777" w:rsidR="00445E86" w:rsidRPr="00445597" w:rsidRDefault="00445E86" w:rsidP="00D704E5">
            <w:r w:rsidRPr="00445597">
              <w:t>communication</w:t>
            </w:r>
          </w:p>
        </w:tc>
      </w:tr>
      <w:tr w:rsidR="00445E86" w:rsidRPr="00445597" w14:paraId="7308E847" w14:textId="77777777" w:rsidTr="00D704E5">
        <w:trPr>
          <w:trHeight w:val="300"/>
        </w:trPr>
        <w:tc>
          <w:tcPr>
            <w:tcW w:w="0" w:type="auto"/>
            <w:hideMark/>
          </w:tcPr>
          <w:p w14:paraId="2D51E0CF" w14:textId="77777777" w:rsidR="00445E86" w:rsidRPr="00445597" w:rsidRDefault="00445E86" w:rsidP="00D704E5">
            <w:r w:rsidRPr="00445597">
              <w:t>Aphasia</w:t>
            </w:r>
          </w:p>
        </w:tc>
        <w:tc>
          <w:tcPr>
            <w:tcW w:w="0" w:type="auto"/>
            <w:hideMark/>
          </w:tcPr>
          <w:p w14:paraId="392A3E84" w14:textId="77777777" w:rsidR="00445E86" w:rsidRPr="00445597" w:rsidRDefault="00445E86" w:rsidP="00D704E5">
            <w:r w:rsidRPr="00445597">
              <w:t xml:space="preserve">NON-COMMUNICATIVE LANGUAGE EXPRESSION </w:t>
            </w:r>
          </w:p>
        </w:tc>
        <w:tc>
          <w:tcPr>
            <w:tcW w:w="0" w:type="auto"/>
            <w:hideMark/>
          </w:tcPr>
          <w:p w14:paraId="24AD1536" w14:textId="77777777" w:rsidR="00445E86" w:rsidRPr="00445597" w:rsidRDefault="00445E86" w:rsidP="00D704E5">
            <w:r w:rsidRPr="00445597">
              <w:t>Spontaneous Speech</w:t>
            </w:r>
          </w:p>
        </w:tc>
        <w:tc>
          <w:tcPr>
            <w:tcW w:w="0" w:type="auto"/>
            <w:hideMark/>
          </w:tcPr>
          <w:p w14:paraId="1F13887E" w14:textId="77777777" w:rsidR="00445E86" w:rsidRPr="00445597" w:rsidRDefault="00445E86" w:rsidP="00D704E5">
            <w:r w:rsidRPr="00445597">
              <w:t>AAT</w:t>
            </w:r>
          </w:p>
        </w:tc>
        <w:tc>
          <w:tcPr>
            <w:tcW w:w="0" w:type="auto"/>
            <w:hideMark/>
          </w:tcPr>
          <w:p w14:paraId="4B681560" w14:textId="77777777" w:rsidR="00445E86" w:rsidRPr="00445597" w:rsidRDefault="00445E86" w:rsidP="00D704E5">
            <w:r w:rsidRPr="00445597">
              <w:t>phonetic language</w:t>
            </w:r>
          </w:p>
        </w:tc>
      </w:tr>
      <w:tr w:rsidR="00445E86" w:rsidRPr="00445597" w14:paraId="4D83E032" w14:textId="77777777" w:rsidTr="00D704E5">
        <w:trPr>
          <w:trHeight w:val="300"/>
        </w:trPr>
        <w:tc>
          <w:tcPr>
            <w:tcW w:w="0" w:type="auto"/>
            <w:hideMark/>
          </w:tcPr>
          <w:p w14:paraId="37C3D4EB" w14:textId="77777777" w:rsidR="00445E86" w:rsidRPr="00445597" w:rsidRDefault="00445E86" w:rsidP="00D704E5">
            <w:r w:rsidRPr="00445597">
              <w:t>Aphasia</w:t>
            </w:r>
          </w:p>
        </w:tc>
        <w:tc>
          <w:tcPr>
            <w:tcW w:w="0" w:type="auto"/>
            <w:hideMark/>
          </w:tcPr>
          <w:p w14:paraId="6ECC0F37" w14:textId="77777777" w:rsidR="00445E86" w:rsidRPr="00445597" w:rsidRDefault="00445E86" w:rsidP="00D704E5">
            <w:r w:rsidRPr="00445597">
              <w:t xml:space="preserve">NON-COMMUNICATIVE LANGUAGE EXPRESSION </w:t>
            </w:r>
          </w:p>
        </w:tc>
        <w:tc>
          <w:tcPr>
            <w:tcW w:w="0" w:type="auto"/>
            <w:hideMark/>
          </w:tcPr>
          <w:p w14:paraId="257094A3" w14:textId="77777777" w:rsidR="00445E86" w:rsidRPr="00445597" w:rsidRDefault="00445E86" w:rsidP="00D704E5">
            <w:r w:rsidRPr="00445597">
              <w:t>Spontaneous Speech</w:t>
            </w:r>
          </w:p>
        </w:tc>
        <w:tc>
          <w:tcPr>
            <w:tcW w:w="0" w:type="auto"/>
            <w:hideMark/>
          </w:tcPr>
          <w:p w14:paraId="6B02FB2B" w14:textId="77777777" w:rsidR="00445E86" w:rsidRPr="00445597" w:rsidRDefault="00445E86" w:rsidP="00D704E5">
            <w:r w:rsidRPr="00445597">
              <w:t>AAT</w:t>
            </w:r>
          </w:p>
        </w:tc>
        <w:tc>
          <w:tcPr>
            <w:tcW w:w="0" w:type="auto"/>
            <w:hideMark/>
          </w:tcPr>
          <w:p w14:paraId="6C6A852C" w14:textId="77777777" w:rsidR="00445E86" w:rsidRPr="00445597" w:rsidRDefault="00445E86" w:rsidP="00D704E5">
            <w:r w:rsidRPr="00445597">
              <w:t>prosody</w:t>
            </w:r>
          </w:p>
        </w:tc>
      </w:tr>
      <w:tr w:rsidR="00445E86" w:rsidRPr="00445597" w14:paraId="67C7FE4D" w14:textId="77777777" w:rsidTr="00D704E5">
        <w:trPr>
          <w:trHeight w:val="300"/>
        </w:trPr>
        <w:tc>
          <w:tcPr>
            <w:tcW w:w="0" w:type="auto"/>
            <w:hideMark/>
          </w:tcPr>
          <w:p w14:paraId="573CB7B4" w14:textId="77777777" w:rsidR="00445E86" w:rsidRPr="00445597" w:rsidRDefault="00445E86" w:rsidP="00D704E5">
            <w:r w:rsidRPr="00445597">
              <w:t>Aphasia</w:t>
            </w:r>
          </w:p>
        </w:tc>
        <w:tc>
          <w:tcPr>
            <w:tcW w:w="0" w:type="auto"/>
            <w:hideMark/>
          </w:tcPr>
          <w:p w14:paraId="4F60508D" w14:textId="77777777" w:rsidR="00445E86" w:rsidRPr="00445597" w:rsidRDefault="00445E86" w:rsidP="00D704E5">
            <w:r w:rsidRPr="00445597">
              <w:t xml:space="preserve">NON-COMMUNICATIVE LANGUAGE EXPRESSION </w:t>
            </w:r>
          </w:p>
        </w:tc>
        <w:tc>
          <w:tcPr>
            <w:tcW w:w="0" w:type="auto"/>
            <w:hideMark/>
          </w:tcPr>
          <w:p w14:paraId="3CFF1B19" w14:textId="77777777" w:rsidR="00445E86" w:rsidRPr="00445597" w:rsidRDefault="00445E86" w:rsidP="00D704E5">
            <w:r w:rsidRPr="00445597">
              <w:t>Spontaneous Speech</w:t>
            </w:r>
          </w:p>
        </w:tc>
        <w:tc>
          <w:tcPr>
            <w:tcW w:w="0" w:type="auto"/>
            <w:hideMark/>
          </w:tcPr>
          <w:p w14:paraId="21BF5AD0" w14:textId="77777777" w:rsidR="00445E86" w:rsidRPr="00445597" w:rsidRDefault="00445E86" w:rsidP="00D704E5">
            <w:r w:rsidRPr="00445597">
              <w:t>AAT</w:t>
            </w:r>
          </w:p>
        </w:tc>
        <w:tc>
          <w:tcPr>
            <w:tcW w:w="0" w:type="auto"/>
            <w:hideMark/>
          </w:tcPr>
          <w:p w14:paraId="450B910A" w14:textId="77777777" w:rsidR="00445E86" w:rsidRPr="00445597" w:rsidRDefault="00445E86" w:rsidP="00D704E5">
            <w:r w:rsidRPr="00445597">
              <w:t>semantic language</w:t>
            </w:r>
          </w:p>
        </w:tc>
      </w:tr>
      <w:tr w:rsidR="00445E86" w:rsidRPr="00445597" w14:paraId="34A5293A" w14:textId="77777777" w:rsidTr="00D704E5">
        <w:trPr>
          <w:trHeight w:val="300"/>
        </w:trPr>
        <w:tc>
          <w:tcPr>
            <w:tcW w:w="0" w:type="auto"/>
            <w:hideMark/>
          </w:tcPr>
          <w:p w14:paraId="7E73CFB9" w14:textId="77777777" w:rsidR="00445E86" w:rsidRPr="00445597" w:rsidRDefault="00445E86" w:rsidP="00D704E5">
            <w:r w:rsidRPr="00445597">
              <w:t>Aphasia</w:t>
            </w:r>
          </w:p>
        </w:tc>
        <w:tc>
          <w:tcPr>
            <w:tcW w:w="0" w:type="auto"/>
            <w:hideMark/>
          </w:tcPr>
          <w:p w14:paraId="3BF4E0CC" w14:textId="77777777" w:rsidR="00445E86" w:rsidRPr="00445597" w:rsidRDefault="00445E86" w:rsidP="00D704E5">
            <w:r w:rsidRPr="00445597">
              <w:t xml:space="preserve">NON-COMMUNICATIVE LANGUAGE EXPRESSION </w:t>
            </w:r>
          </w:p>
        </w:tc>
        <w:tc>
          <w:tcPr>
            <w:tcW w:w="0" w:type="auto"/>
            <w:hideMark/>
          </w:tcPr>
          <w:p w14:paraId="3C60BDDD" w14:textId="77777777" w:rsidR="00445E86" w:rsidRPr="00445597" w:rsidRDefault="00445E86" w:rsidP="00D704E5">
            <w:r w:rsidRPr="00445597">
              <w:t>Spontaneous Speech</w:t>
            </w:r>
          </w:p>
        </w:tc>
        <w:tc>
          <w:tcPr>
            <w:tcW w:w="0" w:type="auto"/>
            <w:hideMark/>
          </w:tcPr>
          <w:p w14:paraId="66609343" w14:textId="77777777" w:rsidR="00445E86" w:rsidRPr="00445597" w:rsidRDefault="00445E86" w:rsidP="00D704E5">
            <w:r w:rsidRPr="00445597">
              <w:t>AAT</w:t>
            </w:r>
          </w:p>
        </w:tc>
        <w:tc>
          <w:tcPr>
            <w:tcW w:w="0" w:type="auto"/>
            <w:hideMark/>
          </w:tcPr>
          <w:p w14:paraId="21FE5239" w14:textId="77777777" w:rsidR="00445E86" w:rsidRPr="00445597" w:rsidRDefault="00445E86" w:rsidP="00D704E5">
            <w:r w:rsidRPr="00445597">
              <w:t>syntactic language</w:t>
            </w:r>
          </w:p>
        </w:tc>
      </w:tr>
      <w:tr w:rsidR="00445E86" w:rsidRPr="00445597" w14:paraId="100A52CA" w14:textId="77777777" w:rsidTr="00D704E5">
        <w:trPr>
          <w:trHeight w:val="300"/>
        </w:trPr>
        <w:tc>
          <w:tcPr>
            <w:tcW w:w="0" w:type="auto"/>
            <w:hideMark/>
          </w:tcPr>
          <w:p w14:paraId="3F2B6BB7" w14:textId="77777777" w:rsidR="00445E86" w:rsidRPr="00445597" w:rsidRDefault="00445E86" w:rsidP="00D704E5">
            <w:r w:rsidRPr="00445597">
              <w:t>Aphasia</w:t>
            </w:r>
          </w:p>
        </w:tc>
        <w:tc>
          <w:tcPr>
            <w:tcW w:w="0" w:type="auto"/>
            <w:hideMark/>
          </w:tcPr>
          <w:p w14:paraId="7FD0168E" w14:textId="77777777" w:rsidR="00445E86" w:rsidRPr="00445597" w:rsidRDefault="00445E86" w:rsidP="00D704E5">
            <w:r w:rsidRPr="00445597">
              <w:t xml:space="preserve">NON-COMMUNICATIVE LANGUAGE EXPRESSION </w:t>
            </w:r>
          </w:p>
        </w:tc>
        <w:tc>
          <w:tcPr>
            <w:tcW w:w="0" w:type="auto"/>
            <w:hideMark/>
          </w:tcPr>
          <w:p w14:paraId="6CFE45F0" w14:textId="77777777" w:rsidR="00445E86" w:rsidRPr="00445597" w:rsidRDefault="00445E86" w:rsidP="00D704E5">
            <w:r w:rsidRPr="00445597">
              <w:t>Spontaneous Speech</w:t>
            </w:r>
          </w:p>
        </w:tc>
        <w:tc>
          <w:tcPr>
            <w:tcW w:w="0" w:type="auto"/>
            <w:hideMark/>
          </w:tcPr>
          <w:p w14:paraId="71CDE7DE" w14:textId="77777777" w:rsidR="00445E86" w:rsidRPr="00445597" w:rsidRDefault="00445E86" w:rsidP="00D704E5">
            <w:r w:rsidRPr="00445597">
              <w:t>WAB</w:t>
            </w:r>
          </w:p>
        </w:tc>
        <w:tc>
          <w:tcPr>
            <w:tcW w:w="0" w:type="auto"/>
            <w:hideMark/>
          </w:tcPr>
          <w:p w14:paraId="03452E35" w14:textId="77777777" w:rsidR="00445E86" w:rsidRPr="00445597" w:rsidRDefault="00445E86" w:rsidP="00D704E5">
            <w:r w:rsidRPr="00445597">
              <w:t>spontaneous speech</w:t>
            </w:r>
          </w:p>
        </w:tc>
      </w:tr>
      <w:tr w:rsidR="00445E86" w:rsidRPr="00445597" w14:paraId="509DEA90" w14:textId="77777777" w:rsidTr="00D704E5">
        <w:trPr>
          <w:trHeight w:val="300"/>
        </w:trPr>
        <w:tc>
          <w:tcPr>
            <w:tcW w:w="0" w:type="auto"/>
            <w:hideMark/>
          </w:tcPr>
          <w:p w14:paraId="7716D750" w14:textId="77777777" w:rsidR="00445E86" w:rsidRPr="00445597" w:rsidRDefault="00445E86" w:rsidP="00D704E5">
            <w:r w:rsidRPr="00445597">
              <w:t>Aphasia</w:t>
            </w:r>
          </w:p>
        </w:tc>
        <w:tc>
          <w:tcPr>
            <w:tcW w:w="0" w:type="auto"/>
            <w:hideMark/>
          </w:tcPr>
          <w:p w14:paraId="424F174A" w14:textId="77777777" w:rsidR="00445E86" w:rsidRPr="00445597" w:rsidRDefault="00445E86" w:rsidP="00D704E5">
            <w:r w:rsidRPr="00445597">
              <w:t xml:space="preserve">NON-COMMUNICATIVE LANGUAGE EXPRESSION </w:t>
            </w:r>
          </w:p>
        </w:tc>
        <w:tc>
          <w:tcPr>
            <w:tcW w:w="0" w:type="auto"/>
            <w:hideMark/>
          </w:tcPr>
          <w:p w14:paraId="6F3D5C34" w14:textId="77777777" w:rsidR="00445E86" w:rsidRPr="00445597" w:rsidRDefault="00445E86" w:rsidP="00D704E5">
            <w:r w:rsidRPr="00445597">
              <w:t>Syllable production</w:t>
            </w:r>
          </w:p>
        </w:tc>
        <w:tc>
          <w:tcPr>
            <w:tcW w:w="0" w:type="auto"/>
            <w:hideMark/>
          </w:tcPr>
          <w:p w14:paraId="20072D6E" w14:textId="77777777" w:rsidR="00445E86" w:rsidRPr="00445597" w:rsidRDefault="00445E86" w:rsidP="00D704E5">
            <w:r w:rsidRPr="00445597">
              <w:t>(trained)</w:t>
            </w:r>
          </w:p>
        </w:tc>
        <w:tc>
          <w:tcPr>
            <w:tcW w:w="0" w:type="auto"/>
            <w:hideMark/>
          </w:tcPr>
          <w:p w14:paraId="4E669639" w14:textId="77777777" w:rsidR="00445E86" w:rsidRPr="00445597" w:rsidRDefault="00445E86" w:rsidP="00D704E5">
            <w:r w:rsidRPr="00445597">
              <w:t>correct syllables across test-phrases</w:t>
            </w:r>
          </w:p>
        </w:tc>
      </w:tr>
      <w:tr w:rsidR="00445E86" w:rsidRPr="00445597" w14:paraId="07BDF844" w14:textId="77777777" w:rsidTr="00D704E5">
        <w:trPr>
          <w:trHeight w:val="300"/>
        </w:trPr>
        <w:tc>
          <w:tcPr>
            <w:tcW w:w="0" w:type="auto"/>
            <w:hideMark/>
          </w:tcPr>
          <w:p w14:paraId="553C78B1" w14:textId="77777777" w:rsidR="00445E86" w:rsidRPr="00445597" w:rsidRDefault="00445E86" w:rsidP="00D704E5">
            <w:r w:rsidRPr="00445597">
              <w:t>Aphasia</w:t>
            </w:r>
          </w:p>
        </w:tc>
        <w:tc>
          <w:tcPr>
            <w:tcW w:w="0" w:type="auto"/>
            <w:hideMark/>
          </w:tcPr>
          <w:p w14:paraId="0BEF0B1A" w14:textId="77777777" w:rsidR="00445E86" w:rsidRPr="00445597" w:rsidRDefault="00445E86" w:rsidP="00D704E5">
            <w:r w:rsidRPr="00445597">
              <w:t xml:space="preserve">NON-COMMUNICATIVE LANGUAGE EXPRESSION </w:t>
            </w:r>
          </w:p>
        </w:tc>
        <w:tc>
          <w:tcPr>
            <w:tcW w:w="0" w:type="auto"/>
            <w:hideMark/>
          </w:tcPr>
          <w:p w14:paraId="6C898E07" w14:textId="77777777" w:rsidR="00445E86" w:rsidRPr="00445597" w:rsidRDefault="00445E86" w:rsidP="00D704E5">
            <w:r w:rsidRPr="00445597">
              <w:t>Syllable production</w:t>
            </w:r>
          </w:p>
        </w:tc>
        <w:tc>
          <w:tcPr>
            <w:tcW w:w="0" w:type="auto"/>
            <w:hideMark/>
          </w:tcPr>
          <w:p w14:paraId="741A9B79" w14:textId="77777777" w:rsidR="00445E86" w:rsidRPr="00445597" w:rsidRDefault="00445E86" w:rsidP="00D704E5">
            <w:r w:rsidRPr="00445597">
              <w:t>(trained)</w:t>
            </w:r>
          </w:p>
        </w:tc>
        <w:tc>
          <w:tcPr>
            <w:tcW w:w="0" w:type="auto"/>
            <w:hideMark/>
          </w:tcPr>
          <w:p w14:paraId="3BCB77C1" w14:textId="77777777" w:rsidR="00445E86" w:rsidRPr="00445597" w:rsidRDefault="00445E86" w:rsidP="00D704E5">
            <w:r w:rsidRPr="00445597">
              <w:t>correct syllables per test-phrase</w:t>
            </w:r>
          </w:p>
        </w:tc>
      </w:tr>
      <w:tr w:rsidR="00445E86" w:rsidRPr="00445597" w14:paraId="77844E27" w14:textId="77777777" w:rsidTr="00D704E5">
        <w:trPr>
          <w:trHeight w:val="300"/>
        </w:trPr>
        <w:tc>
          <w:tcPr>
            <w:tcW w:w="0" w:type="auto"/>
            <w:hideMark/>
          </w:tcPr>
          <w:p w14:paraId="1DE9F151" w14:textId="77777777" w:rsidR="00445E86" w:rsidRPr="00445597" w:rsidRDefault="00445E86" w:rsidP="00D704E5">
            <w:r w:rsidRPr="00445597">
              <w:t>Aphasia</w:t>
            </w:r>
          </w:p>
        </w:tc>
        <w:tc>
          <w:tcPr>
            <w:tcW w:w="0" w:type="auto"/>
            <w:hideMark/>
          </w:tcPr>
          <w:p w14:paraId="32DB7523" w14:textId="77777777" w:rsidR="00445E86" w:rsidRPr="00445597" w:rsidRDefault="00445E86" w:rsidP="00D704E5">
            <w:r w:rsidRPr="00445597">
              <w:t xml:space="preserve">NON-COMMUNICATIVE LANGUAGE EXPRESSION </w:t>
            </w:r>
          </w:p>
        </w:tc>
        <w:tc>
          <w:tcPr>
            <w:tcW w:w="0" w:type="auto"/>
            <w:hideMark/>
          </w:tcPr>
          <w:p w14:paraId="282988D9" w14:textId="77777777" w:rsidR="00445E86" w:rsidRPr="00445597" w:rsidRDefault="00445E86" w:rsidP="00D704E5">
            <w:r w:rsidRPr="00445597">
              <w:t>Syllable production</w:t>
            </w:r>
          </w:p>
        </w:tc>
        <w:tc>
          <w:tcPr>
            <w:tcW w:w="0" w:type="auto"/>
            <w:hideMark/>
          </w:tcPr>
          <w:p w14:paraId="5C73AB19" w14:textId="77777777" w:rsidR="00445E86" w:rsidRPr="00445597" w:rsidRDefault="00445E86" w:rsidP="00D704E5">
            <w:r w:rsidRPr="00445597">
              <w:t>(untrained)</w:t>
            </w:r>
          </w:p>
        </w:tc>
        <w:tc>
          <w:tcPr>
            <w:tcW w:w="0" w:type="auto"/>
            <w:hideMark/>
          </w:tcPr>
          <w:p w14:paraId="5C77B5BF" w14:textId="77777777" w:rsidR="00445E86" w:rsidRPr="00445597" w:rsidRDefault="00445E86" w:rsidP="00D704E5">
            <w:r w:rsidRPr="00445597">
              <w:t>correct syllables across test-phrases</w:t>
            </w:r>
          </w:p>
        </w:tc>
      </w:tr>
      <w:tr w:rsidR="00445E86" w:rsidRPr="00445597" w14:paraId="7F4A54C6" w14:textId="77777777" w:rsidTr="00D704E5">
        <w:trPr>
          <w:trHeight w:val="300"/>
        </w:trPr>
        <w:tc>
          <w:tcPr>
            <w:tcW w:w="0" w:type="auto"/>
            <w:hideMark/>
          </w:tcPr>
          <w:p w14:paraId="29B73258" w14:textId="77777777" w:rsidR="00445E86" w:rsidRPr="00445597" w:rsidRDefault="00445E86" w:rsidP="00D704E5">
            <w:r w:rsidRPr="00445597">
              <w:t>Aphasia</w:t>
            </w:r>
          </w:p>
        </w:tc>
        <w:tc>
          <w:tcPr>
            <w:tcW w:w="0" w:type="auto"/>
            <w:hideMark/>
          </w:tcPr>
          <w:p w14:paraId="74131D54" w14:textId="77777777" w:rsidR="00445E86" w:rsidRPr="00445597" w:rsidRDefault="00445E86" w:rsidP="00D704E5">
            <w:r w:rsidRPr="00445597">
              <w:t xml:space="preserve">NON-COMMUNICATIVE LANGUAGE EXPRESSION </w:t>
            </w:r>
          </w:p>
        </w:tc>
        <w:tc>
          <w:tcPr>
            <w:tcW w:w="0" w:type="auto"/>
            <w:hideMark/>
          </w:tcPr>
          <w:p w14:paraId="1C5904AC" w14:textId="77777777" w:rsidR="00445E86" w:rsidRPr="00445597" w:rsidRDefault="00445E86" w:rsidP="00D704E5">
            <w:r w:rsidRPr="00445597">
              <w:t>Syllable production</w:t>
            </w:r>
          </w:p>
        </w:tc>
        <w:tc>
          <w:tcPr>
            <w:tcW w:w="0" w:type="auto"/>
            <w:hideMark/>
          </w:tcPr>
          <w:p w14:paraId="1E14F65B" w14:textId="77777777" w:rsidR="00445E86" w:rsidRPr="00445597" w:rsidRDefault="00445E86" w:rsidP="00D704E5">
            <w:r w:rsidRPr="00445597">
              <w:t>(untrained)</w:t>
            </w:r>
          </w:p>
        </w:tc>
        <w:tc>
          <w:tcPr>
            <w:tcW w:w="0" w:type="auto"/>
            <w:hideMark/>
          </w:tcPr>
          <w:p w14:paraId="253BB98E" w14:textId="77777777" w:rsidR="00445E86" w:rsidRPr="00445597" w:rsidRDefault="00445E86" w:rsidP="00D704E5">
            <w:r w:rsidRPr="00445597">
              <w:t>correct syllables per test-phrase</w:t>
            </w:r>
          </w:p>
        </w:tc>
      </w:tr>
      <w:tr w:rsidR="00445E86" w:rsidRPr="00445597" w14:paraId="2F29655D" w14:textId="77777777" w:rsidTr="00D704E5">
        <w:trPr>
          <w:trHeight w:val="300"/>
        </w:trPr>
        <w:tc>
          <w:tcPr>
            <w:tcW w:w="0" w:type="auto"/>
            <w:hideMark/>
          </w:tcPr>
          <w:p w14:paraId="61A3281D" w14:textId="77777777" w:rsidR="00445E86" w:rsidRPr="00445597" w:rsidRDefault="00445E86" w:rsidP="00D704E5">
            <w:r w:rsidRPr="00445597">
              <w:t>Aphasia</w:t>
            </w:r>
          </w:p>
        </w:tc>
        <w:tc>
          <w:tcPr>
            <w:tcW w:w="0" w:type="auto"/>
            <w:hideMark/>
          </w:tcPr>
          <w:p w14:paraId="4B46C7DC" w14:textId="77777777" w:rsidR="00445E86" w:rsidRPr="00445597" w:rsidRDefault="00445E86" w:rsidP="00D704E5">
            <w:r w:rsidRPr="00445597">
              <w:t xml:space="preserve">NON-COMMUNICATIVE LANGUAGE EXPRESSION </w:t>
            </w:r>
          </w:p>
        </w:tc>
        <w:tc>
          <w:tcPr>
            <w:tcW w:w="0" w:type="auto"/>
            <w:hideMark/>
          </w:tcPr>
          <w:p w14:paraId="756E2F44" w14:textId="77777777" w:rsidR="00445E86" w:rsidRPr="00445597" w:rsidRDefault="00445E86" w:rsidP="00D704E5">
            <w:r w:rsidRPr="00445597">
              <w:t>Verbal Expression</w:t>
            </w:r>
          </w:p>
        </w:tc>
        <w:tc>
          <w:tcPr>
            <w:tcW w:w="0" w:type="auto"/>
            <w:hideMark/>
          </w:tcPr>
          <w:p w14:paraId="1F183692" w14:textId="77777777" w:rsidR="00445E86" w:rsidRPr="00445597" w:rsidRDefault="00445E86" w:rsidP="00D704E5">
            <w:r w:rsidRPr="00445597">
              <w:t>BDAE</w:t>
            </w:r>
          </w:p>
        </w:tc>
        <w:tc>
          <w:tcPr>
            <w:tcW w:w="0" w:type="auto"/>
            <w:hideMark/>
          </w:tcPr>
          <w:p w14:paraId="7EF2440B" w14:textId="77777777" w:rsidR="00445E86" w:rsidRPr="00445597" w:rsidRDefault="00445E86" w:rsidP="00D704E5">
            <w:r w:rsidRPr="00445597">
              <w:t>verbal expression</w:t>
            </w:r>
          </w:p>
        </w:tc>
      </w:tr>
      <w:tr w:rsidR="00445E86" w:rsidRPr="00445597" w14:paraId="03B91E3F" w14:textId="77777777" w:rsidTr="00D704E5">
        <w:trPr>
          <w:trHeight w:val="300"/>
        </w:trPr>
        <w:tc>
          <w:tcPr>
            <w:tcW w:w="0" w:type="auto"/>
            <w:hideMark/>
          </w:tcPr>
          <w:p w14:paraId="622274EE" w14:textId="77777777" w:rsidR="00445E86" w:rsidRPr="00445597" w:rsidRDefault="00445E86" w:rsidP="00D704E5">
            <w:r w:rsidRPr="00445597">
              <w:t>Aphasia</w:t>
            </w:r>
          </w:p>
        </w:tc>
        <w:tc>
          <w:tcPr>
            <w:tcW w:w="0" w:type="auto"/>
            <w:hideMark/>
          </w:tcPr>
          <w:p w14:paraId="5EECA7A0" w14:textId="77777777" w:rsidR="00445E86" w:rsidRPr="00445597" w:rsidRDefault="00445E86" w:rsidP="00D704E5">
            <w:r w:rsidRPr="00445597">
              <w:t xml:space="preserve">NON-COMMUNICATIVE LANGUAGE EXPRESSION </w:t>
            </w:r>
          </w:p>
        </w:tc>
        <w:tc>
          <w:tcPr>
            <w:tcW w:w="0" w:type="auto"/>
            <w:hideMark/>
          </w:tcPr>
          <w:p w14:paraId="37E784CF" w14:textId="77777777" w:rsidR="00445E86" w:rsidRPr="00445597" w:rsidRDefault="00445E86" w:rsidP="00D704E5">
            <w:r w:rsidRPr="00445597">
              <w:t>Word production</w:t>
            </w:r>
          </w:p>
        </w:tc>
        <w:tc>
          <w:tcPr>
            <w:tcW w:w="0" w:type="auto"/>
            <w:hideMark/>
          </w:tcPr>
          <w:p w14:paraId="47DED151" w14:textId="77777777" w:rsidR="00445E86" w:rsidRPr="00445597" w:rsidRDefault="00445E86" w:rsidP="00D704E5">
            <w:r w:rsidRPr="00445597">
              <w:t>(trained)</w:t>
            </w:r>
          </w:p>
        </w:tc>
        <w:tc>
          <w:tcPr>
            <w:tcW w:w="0" w:type="auto"/>
            <w:hideMark/>
          </w:tcPr>
          <w:p w14:paraId="4A10DB47" w14:textId="77777777" w:rsidR="00445E86" w:rsidRPr="00445597" w:rsidRDefault="00445E86" w:rsidP="00D704E5">
            <w:r w:rsidRPr="00445597">
              <w:t>proportion of words correct</w:t>
            </w:r>
          </w:p>
        </w:tc>
      </w:tr>
      <w:tr w:rsidR="00445E86" w:rsidRPr="00445597" w14:paraId="075F5F5F" w14:textId="77777777" w:rsidTr="00D704E5">
        <w:trPr>
          <w:trHeight w:val="300"/>
        </w:trPr>
        <w:tc>
          <w:tcPr>
            <w:tcW w:w="0" w:type="auto"/>
            <w:hideMark/>
          </w:tcPr>
          <w:p w14:paraId="6FC9F621" w14:textId="77777777" w:rsidR="00445E86" w:rsidRPr="00445597" w:rsidRDefault="00445E86" w:rsidP="00D704E5">
            <w:r w:rsidRPr="00445597">
              <w:t>Aphasia</w:t>
            </w:r>
          </w:p>
        </w:tc>
        <w:tc>
          <w:tcPr>
            <w:tcW w:w="0" w:type="auto"/>
            <w:hideMark/>
          </w:tcPr>
          <w:p w14:paraId="31F44660" w14:textId="77777777" w:rsidR="00445E86" w:rsidRPr="00445597" w:rsidRDefault="00445E86" w:rsidP="00D704E5">
            <w:r w:rsidRPr="00445597">
              <w:t xml:space="preserve">NON-COMMUNICATIVE LANGUAGE EXPRESSION </w:t>
            </w:r>
          </w:p>
        </w:tc>
        <w:tc>
          <w:tcPr>
            <w:tcW w:w="0" w:type="auto"/>
            <w:hideMark/>
          </w:tcPr>
          <w:p w14:paraId="033CAA6B" w14:textId="77777777" w:rsidR="00445E86" w:rsidRPr="00445597" w:rsidRDefault="00445E86" w:rsidP="00D704E5">
            <w:r w:rsidRPr="00445597">
              <w:t>Word production</w:t>
            </w:r>
          </w:p>
        </w:tc>
        <w:tc>
          <w:tcPr>
            <w:tcW w:w="0" w:type="auto"/>
            <w:hideMark/>
          </w:tcPr>
          <w:p w14:paraId="496280AB" w14:textId="77777777" w:rsidR="00445E86" w:rsidRPr="00445597" w:rsidRDefault="00445E86" w:rsidP="00D704E5">
            <w:r w:rsidRPr="00445597">
              <w:t>(untrained)</w:t>
            </w:r>
          </w:p>
        </w:tc>
        <w:tc>
          <w:tcPr>
            <w:tcW w:w="0" w:type="auto"/>
            <w:hideMark/>
          </w:tcPr>
          <w:p w14:paraId="62EF09FF" w14:textId="77777777" w:rsidR="00445E86" w:rsidRPr="00445597" w:rsidRDefault="00445E86" w:rsidP="00D704E5">
            <w:r w:rsidRPr="00445597">
              <w:t>proportion of words correct</w:t>
            </w:r>
          </w:p>
        </w:tc>
      </w:tr>
      <w:tr w:rsidR="00445E86" w:rsidRPr="00445597" w14:paraId="73F6E5BF" w14:textId="77777777" w:rsidTr="00D704E5">
        <w:trPr>
          <w:trHeight w:val="300"/>
        </w:trPr>
        <w:tc>
          <w:tcPr>
            <w:tcW w:w="0" w:type="auto"/>
            <w:hideMark/>
          </w:tcPr>
          <w:p w14:paraId="70DA69EB" w14:textId="77777777" w:rsidR="00445E86" w:rsidRPr="00445597" w:rsidRDefault="00445E86" w:rsidP="00D704E5">
            <w:r w:rsidRPr="00445597">
              <w:t>Aphasia</w:t>
            </w:r>
          </w:p>
        </w:tc>
        <w:tc>
          <w:tcPr>
            <w:tcW w:w="0" w:type="auto"/>
            <w:hideMark/>
          </w:tcPr>
          <w:p w14:paraId="061E553C" w14:textId="77777777" w:rsidR="00445E86" w:rsidRPr="00445597" w:rsidRDefault="00445E86" w:rsidP="00D704E5">
            <w:r w:rsidRPr="00445597">
              <w:t xml:space="preserve">NON-COMMUNICATIVE LANGUAGE EXPRESSION </w:t>
            </w:r>
          </w:p>
        </w:tc>
        <w:tc>
          <w:tcPr>
            <w:tcW w:w="0" w:type="auto"/>
            <w:hideMark/>
          </w:tcPr>
          <w:p w14:paraId="54B891D2" w14:textId="77777777" w:rsidR="00445E86" w:rsidRPr="00445597" w:rsidRDefault="00445E86" w:rsidP="00D704E5">
            <w:r w:rsidRPr="00445597">
              <w:t>Writing</w:t>
            </w:r>
          </w:p>
        </w:tc>
        <w:tc>
          <w:tcPr>
            <w:tcW w:w="0" w:type="auto"/>
            <w:hideMark/>
          </w:tcPr>
          <w:p w14:paraId="47BF19E1" w14:textId="77777777" w:rsidR="00445E86" w:rsidRPr="00445597" w:rsidRDefault="00445E86" w:rsidP="00D704E5">
            <w:r w:rsidRPr="00445597">
              <w:t>WAB</w:t>
            </w:r>
          </w:p>
        </w:tc>
        <w:tc>
          <w:tcPr>
            <w:tcW w:w="0" w:type="auto"/>
            <w:hideMark/>
          </w:tcPr>
          <w:p w14:paraId="0950987F" w14:textId="77777777" w:rsidR="00445E86" w:rsidRPr="00445597" w:rsidRDefault="00445E86" w:rsidP="00D704E5">
            <w:r w:rsidRPr="00445597">
              <w:t>writing</w:t>
            </w:r>
          </w:p>
        </w:tc>
      </w:tr>
      <w:tr w:rsidR="00445E86" w:rsidRPr="00445597" w14:paraId="66135D5F" w14:textId="77777777" w:rsidTr="00D704E5">
        <w:trPr>
          <w:trHeight w:val="300"/>
        </w:trPr>
        <w:tc>
          <w:tcPr>
            <w:tcW w:w="0" w:type="auto"/>
            <w:hideMark/>
          </w:tcPr>
          <w:p w14:paraId="61D8D7A1" w14:textId="77777777" w:rsidR="00445E86" w:rsidRPr="00445597" w:rsidRDefault="00445E86" w:rsidP="00D704E5">
            <w:r w:rsidRPr="00445597">
              <w:t>Apraxia of Speech</w:t>
            </w:r>
          </w:p>
        </w:tc>
        <w:tc>
          <w:tcPr>
            <w:tcW w:w="0" w:type="auto"/>
            <w:hideMark/>
          </w:tcPr>
          <w:p w14:paraId="56D53672" w14:textId="77777777" w:rsidR="00445E86" w:rsidRPr="00445597" w:rsidRDefault="00445E86" w:rsidP="00D704E5">
            <w:r w:rsidRPr="00445597">
              <w:t>SPEECH-MOTOR PLANNING</w:t>
            </w:r>
          </w:p>
        </w:tc>
        <w:tc>
          <w:tcPr>
            <w:tcW w:w="0" w:type="auto"/>
            <w:hideMark/>
          </w:tcPr>
          <w:p w14:paraId="4C969006" w14:textId="77777777" w:rsidR="00445E86" w:rsidRPr="00445597" w:rsidRDefault="00445E86" w:rsidP="00D704E5">
            <w:r w:rsidRPr="00445597">
              <w:t>Speech-Motor Planning</w:t>
            </w:r>
          </w:p>
        </w:tc>
        <w:tc>
          <w:tcPr>
            <w:tcW w:w="0" w:type="auto"/>
            <w:hideMark/>
          </w:tcPr>
          <w:p w14:paraId="47202380" w14:textId="77777777" w:rsidR="00445E86" w:rsidRPr="00445597" w:rsidRDefault="00445E86" w:rsidP="00D704E5">
            <w:r w:rsidRPr="00445597">
              <w:t>DIAS</w:t>
            </w:r>
          </w:p>
        </w:tc>
        <w:tc>
          <w:tcPr>
            <w:tcW w:w="0" w:type="auto"/>
            <w:hideMark/>
          </w:tcPr>
          <w:p w14:paraId="36FEBFDD" w14:textId="77777777" w:rsidR="00445E86" w:rsidRPr="00445597" w:rsidRDefault="00445E86" w:rsidP="00D704E5">
            <w:r w:rsidRPr="00445597">
              <w:t>articulation of phonemes</w:t>
            </w:r>
          </w:p>
        </w:tc>
      </w:tr>
      <w:tr w:rsidR="00445E86" w:rsidRPr="00445597" w14:paraId="21D252F4" w14:textId="77777777" w:rsidTr="00D704E5">
        <w:trPr>
          <w:trHeight w:val="300"/>
        </w:trPr>
        <w:tc>
          <w:tcPr>
            <w:tcW w:w="0" w:type="auto"/>
            <w:hideMark/>
          </w:tcPr>
          <w:p w14:paraId="0FF1E86C" w14:textId="77777777" w:rsidR="00445E86" w:rsidRPr="00445597" w:rsidRDefault="00445E86" w:rsidP="00D704E5">
            <w:r w:rsidRPr="00445597">
              <w:lastRenderedPageBreak/>
              <w:t>Apraxia of Speech</w:t>
            </w:r>
          </w:p>
        </w:tc>
        <w:tc>
          <w:tcPr>
            <w:tcW w:w="0" w:type="auto"/>
            <w:hideMark/>
          </w:tcPr>
          <w:p w14:paraId="4E6E21B8" w14:textId="77777777" w:rsidR="00445E86" w:rsidRPr="00445597" w:rsidRDefault="00445E86" w:rsidP="00D704E5">
            <w:r w:rsidRPr="00445597">
              <w:t>SPEECH-MOTOR PLANNING</w:t>
            </w:r>
          </w:p>
        </w:tc>
        <w:tc>
          <w:tcPr>
            <w:tcW w:w="0" w:type="auto"/>
            <w:hideMark/>
          </w:tcPr>
          <w:p w14:paraId="7210694E" w14:textId="77777777" w:rsidR="00445E86" w:rsidRPr="00445597" w:rsidRDefault="00445E86" w:rsidP="00D704E5">
            <w:r w:rsidRPr="00445597">
              <w:t>Speech-Motor Planning</w:t>
            </w:r>
          </w:p>
        </w:tc>
        <w:tc>
          <w:tcPr>
            <w:tcW w:w="0" w:type="auto"/>
            <w:hideMark/>
          </w:tcPr>
          <w:p w14:paraId="7AA4D0E4" w14:textId="77777777" w:rsidR="00445E86" w:rsidRPr="00445597" w:rsidRDefault="00445E86" w:rsidP="00D704E5">
            <w:r w:rsidRPr="00445597">
              <w:t>DIAS</w:t>
            </w:r>
          </w:p>
        </w:tc>
        <w:tc>
          <w:tcPr>
            <w:tcW w:w="0" w:type="auto"/>
            <w:hideMark/>
          </w:tcPr>
          <w:p w14:paraId="1FEEA8E6" w14:textId="77777777" w:rsidR="00445E86" w:rsidRPr="00445597" w:rsidRDefault="00445E86" w:rsidP="00D704E5">
            <w:r w:rsidRPr="00445597">
              <w:t>articulation of words</w:t>
            </w:r>
          </w:p>
        </w:tc>
      </w:tr>
      <w:tr w:rsidR="00445E86" w:rsidRPr="00445597" w14:paraId="768045D3" w14:textId="77777777" w:rsidTr="00D704E5">
        <w:trPr>
          <w:trHeight w:val="300"/>
        </w:trPr>
        <w:tc>
          <w:tcPr>
            <w:tcW w:w="0" w:type="auto"/>
            <w:hideMark/>
          </w:tcPr>
          <w:p w14:paraId="1CC5147D" w14:textId="77777777" w:rsidR="00445E86" w:rsidRPr="00445597" w:rsidRDefault="00445E86" w:rsidP="00D704E5">
            <w:r w:rsidRPr="00445597">
              <w:t>Apraxia of Speech</w:t>
            </w:r>
          </w:p>
        </w:tc>
        <w:tc>
          <w:tcPr>
            <w:tcW w:w="0" w:type="auto"/>
            <w:hideMark/>
          </w:tcPr>
          <w:p w14:paraId="4FAFBB94" w14:textId="77777777" w:rsidR="00445E86" w:rsidRPr="00445597" w:rsidRDefault="00445E86" w:rsidP="00D704E5">
            <w:r w:rsidRPr="00445597">
              <w:t>SPEECH-MOTOR PLANNING</w:t>
            </w:r>
          </w:p>
        </w:tc>
        <w:tc>
          <w:tcPr>
            <w:tcW w:w="0" w:type="auto"/>
            <w:hideMark/>
          </w:tcPr>
          <w:p w14:paraId="23BBF123" w14:textId="77777777" w:rsidR="00445E86" w:rsidRPr="00445597" w:rsidRDefault="00445E86" w:rsidP="00D704E5">
            <w:r w:rsidRPr="00445597">
              <w:t>Speech-Motor Planning</w:t>
            </w:r>
          </w:p>
        </w:tc>
        <w:tc>
          <w:tcPr>
            <w:tcW w:w="0" w:type="auto"/>
            <w:hideMark/>
          </w:tcPr>
          <w:p w14:paraId="7C1E936B" w14:textId="77777777" w:rsidR="00445E86" w:rsidRPr="00445597" w:rsidRDefault="00445E86" w:rsidP="00D704E5">
            <w:r w:rsidRPr="00445597">
              <w:t>DIAS</w:t>
            </w:r>
          </w:p>
        </w:tc>
        <w:tc>
          <w:tcPr>
            <w:tcW w:w="0" w:type="auto"/>
            <w:hideMark/>
          </w:tcPr>
          <w:p w14:paraId="3C0A698E" w14:textId="77777777" w:rsidR="00445E86" w:rsidRPr="00445597" w:rsidRDefault="00445E86" w:rsidP="00D704E5">
            <w:r w:rsidRPr="00445597">
              <w:t>diadockokinesis (DDK)</w:t>
            </w:r>
          </w:p>
        </w:tc>
      </w:tr>
      <w:tr w:rsidR="00445E86" w:rsidRPr="00445597" w14:paraId="1ED20644" w14:textId="77777777" w:rsidTr="00D704E5">
        <w:trPr>
          <w:trHeight w:val="300"/>
        </w:trPr>
        <w:tc>
          <w:tcPr>
            <w:tcW w:w="0" w:type="auto"/>
            <w:hideMark/>
          </w:tcPr>
          <w:p w14:paraId="3203964E" w14:textId="77777777" w:rsidR="00445E86" w:rsidRPr="00445597" w:rsidRDefault="00445E86" w:rsidP="00D704E5">
            <w:r w:rsidRPr="00445597">
              <w:t>Apraxia of Speech</w:t>
            </w:r>
          </w:p>
        </w:tc>
        <w:tc>
          <w:tcPr>
            <w:tcW w:w="0" w:type="auto"/>
            <w:hideMark/>
          </w:tcPr>
          <w:p w14:paraId="4EAA027B" w14:textId="77777777" w:rsidR="00445E86" w:rsidRPr="00445597" w:rsidRDefault="00445E86" w:rsidP="00D704E5">
            <w:r w:rsidRPr="00445597">
              <w:t>SPEECH-MOTOR PLANNING</w:t>
            </w:r>
          </w:p>
        </w:tc>
        <w:tc>
          <w:tcPr>
            <w:tcW w:w="0" w:type="auto"/>
            <w:hideMark/>
          </w:tcPr>
          <w:p w14:paraId="6B2E01D9" w14:textId="77777777" w:rsidR="00445E86" w:rsidRPr="00445597" w:rsidRDefault="00445E86" w:rsidP="00D704E5">
            <w:r w:rsidRPr="00445597">
              <w:t>Speech-Motor Planning</w:t>
            </w:r>
          </w:p>
        </w:tc>
        <w:tc>
          <w:tcPr>
            <w:tcW w:w="0" w:type="auto"/>
            <w:hideMark/>
          </w:tcPr>
          <w:p w14:paraId="5F09C184" w14:textId="77777777" w:rsidR="00445E86" w:rsidRPr="00445597" w:rsidRDefault="00445E86" w:rsidP="00D704E5">
            <w:r w:rsidRPr="00445597">
              <w:t>HWL</w:t>
            </w:r>
          </w:p>
        </w:tc>
        <w:tc>
          <w:tcPr>
            <w:tcW w:w="0" w:type="auto"/>
            <w:hideMark/>
          </w:tcPr>
          <w:p w14:paraId="1451BD26" w14:textId="77777777" w:rsidR="00445E86" w:rsidRPr="00445597" w:rsidRDefault="00445E86" w:rsidP="00D704E5">
            <w:r w:rsidRPr="00445597">
              <w:t>number of assessable items</w:t>
            </w:r>
          </w:p>
        </w:tc>
      </w:tr>
      <w:tr w:rsidR="00445E86" w:rsidRPr="00445597" w14:paraId="3A453D28" w14:textId="77777777" w:rsidTr="00D704E5">
        <w:trPr>
          <w:trHeight w:val="300"/>
        </w:trPr>
        <w:tc>
          <w:tcPr>
            <w:tcW w:w="0" w:type="auto"/>
            <w:hideMark/>
          </w:tcPr>
          <w:p w14:paraId="7A471FAA" w14:textId="77777777" w:rsidR="00445E86" w:rsidRPr="00445597" w:rsidRDefault="00445E86" w:rsidP="00D704E5">
            <w:r w:rsidRPr="00445597">
              <w:t>Apraxia of Speech</w:t>
            </w:r>
          </w:p>
        </w:tc>
        <w:tc>
          <w:tcPr>
            <w:tcW w:w="0" w:type="auto"/>
            <w:hideMark/>
          </w:tcPr>
          <w:p w14:paraId="1596A91B" w14:textId="77777777" w:rsidR="00445E86" w:rsidRPr="00445597" w:rsidRDefault="00445E86" w:rsidP="00D704E5">
            <w:r w:rsidRPr="00445597">
              <w:t>SPEECH-MOTOR PLANNING</w:t>
            </w:r>
          </w:p>
        </w:tc>
        <w:tc>
          <w:tcPr>
            <w:tcW w:w="0" w:type="auto"/>
            <w:hideMark/>
          </w:tcPr>
          <w:p w14:paraId="4FE23D76" w14:textId="77777777" w:rsidR="00445E86" w:rsidRPr="00445597" w:rsidRDefault="00445E86" w:rsidP="00D704E5">
            <w:r w:rsidRPr="00445597">
              <w:t>Speech-Motor Planning</w:t>
            </w:r>
          </w:p>
        </w:tc>
        <w:tc>
          <w:tcPr>
            <w:tcW w:w="0" w:type="auto"/>
            <w:hideMark/>
          </w:tcPr>
          <w:p w14:paraId="355CAABD" w14:textId="77777777" w:rsidR="00445E86" w:rsidRPr="00445597" w:rsidRDefault="00445E86" w:rsidP="00D704E5">
            <w:r w:rsidRPr="00445597">
              <w:t>HWL</w:t>
            </w:r>
          </w:p>
        </w:tc>
        <w:tc>
          <w:tcPr>
            <w:tcW w:w="0" w:type="auto"/>
            <w:hideMark/>
          </w:tcPr>
          <w:p w14:paraId="3F0EEA74" w14:textId="77777777" w:rsidR="00445E86" w:rsidRPr="00445597" w:rsidRDefault="00445E86" w:rsidP="00D704E5">
            <w:r w:rsidRPr="00445597">
              <w:t>phonemic structure</w:t>
            </w:r>
          </w:p>
        </w:tc>
      </w:tr>
      <w:tr w:rsidR="00445E86" w:rsidRPr="00445597" w14:paraId="0C74C410" w14:textId="77777777" w:rsidTr="00D704E5">
        <w:trPr>
          <w:trHeight w:val="300"/>
        </w:trPr>
        <w:tc>
          <w:tcPr>
            <w:tcW w:w="0" w:type="auto"/>
            <w:hideMark/>
          </w:tcPr>
          <w:p w14:paraId="0D47F948" w14:textId="77777777" w:rsidR="00445E86" w:rsidRPr="00445597" w:rsidRDefault="00445E86" w:rsidP="00D704E5">
            <w:r w:rsidRPr="00445597">
              <w:t>Apraxia of Speech</w:t>
            </w:r>
          </w:p>
        </w:tc>
        <w:tc>
          <w:tcPr>
            <w:tcW w:w="0" w:type="auto"/>
            <w:hideMark/>
          </w:tcPr>
          <w:p w14:paraId="1D32F927" w14:textId="77777777" w:rsidR="00445E86" w:rsidRPr="00445597" w:rsidRDefault="00445E86" w:rsidP="00D704E5">
            <w:r w:rsidRPr="00445597">
              <w:t>SPEECH-MOTOR PLANNING</w:t>
            </w:r>
          </w:p>
        </w:tc>
        <w:tc>
          <w:tcPr>
            <w:tcW w:w="0" w:type="auto"/>
            <w:hideMark/>
          </w:tcPr>
          <w:p w14:paraId="478D1746" w14:textId="77777777" w:rsidR="00445E86" w:rsidRPr="00445597" w:rsidRDefault="00445E86" w:rsidP="00D704E5">
            <w:r w:rsidRPr="00445597">
              <w:t>Speech-Motor Planning</w:t>
            </w:r>
          </w:p>
        </w:tc>
        <w:tc>
          <w:tcPr>
            <w:tcW w:w="0" w:type="auto"/>
            <w:hideMark/>
          </w:tcPr>
          <w:p w14:paraId="0AC2A48F" w14:textId="77777777" w:rsidR="00445E86" w:rsidRPr="00445597" w:rsidRDefault="00445E86" w:rsidP="00D704E5">
            <w:r w:rsidRPr="00445597">
              <w:t>HWL</w:t>
            </w:r>
          </w:p>
        </w:tc>
        <w:tc>
          <w:tcPr>
            <w:tcW w:w="0" w:type="auto"/>
            <w:hideMark/>
          </w:tcPr>
          <w:p w14:paraId="682FCA67" w14:textId="77777777" w:rsidR="00445E86" w:rsidRPr="00445597" w:rsidRDefault="00445E86" w:rsidP="00D704E5">
            <w:r w:rsidRPr="00445597">
              <w:t>phonetic structure</w:t>
            </w:r>
          </w:p>
        </w:tc>
      </w:tr>
      <w:tr w:rsidR="00445E86" w:rsidRPr="00445597" w14:paraId="637BD4D0" w14:textId="77777777" w:rsidTr="00D704E5">
        <w:trPr>
          <w:trHeight w:val="300"/>
        </w:trPr>
        <w:tc>
          <w:tcPr>
            <w:tcW w:w="0" w:type="auto"/>
            <w:hideMark/>
          </w:tcPr>
          <w:p w14:paraId="769249D7" w14:textId="77777777" w:rsidR="00445E86" w:rsidRPr="00445597" w:rsidRDefault="00445E86" w:rsidP="00D704E5">
            <w:r w:rsidRPr="00445597">
              <w:t>Apraxia of Speech</w:t>
            </w:r>
          </w:p>
        </w:tc>
        <w:tc>
          <w:tcPr>
            <w:tcW w:w="0" w:type="auto"/>
            <w:hideMark/>
          </w:tcPr>
          <w:p w14:paraId="6527A780" w14:textId="77777777" w:rsidR="00445E86" w:rsidRPr="00445597" w:rsidRDefault="00445E86" w:rsidP="00D704E5">
            <w:r w:rsidRPr="00445597">
              <w:t>SPEECH-MOTOR PLANNING</w:t>
            </w:r>
          </w:p>
        </w:tc>
        <w:tc>
          <w:tcPr>
            <w:tcW w:w="0" w:type="auto"/>
            <w:hideMark/>
          </w:tcPr>
          <w:p w14:paraId="3D51D701" w14:textId="77777777" w:rsidR="00445E86" w:rsidRPr="00445597" w:rsidRDefault="00445E86" w:rsidP="00D704E5">
            <w:r w:rsidRPr="00445597">
              <w:t>Speech-Motor Planning</w:t>
            </w:r>
          </w:p>
        </w:tc>
        <w:tc>
          <w:tcPr>
            <w:tcW w:w="0" w:type="auto"/>
            <w:hideMark/>
          </w:tcPr>
          <w:p w14:paraId="07B224B9" w14:textId="77777777" w:rsidR="00445E86" w:rsidRPr="00445597" w:rsidRDefault="00445E86" w:rsidP="00D704E5">
            <w:r w:rsidRPr="00445597">
              <w:t>HWL</w:t>
            </w:r>
          </w:p>
        </w:tc>
        <w:tc>
          <w:tcPr>
            <w:tcW w:w="0" w:type="auto"/>
            <w:hideMark/>
          </w:tcPr>
          <w:p w14:paraId="58377B23" w14:textId="77777777" w:rsidR="00445E86" w:rsidRPr="00445597" w:rsidRDefault="00445E86" w:rsidP="00D704E5">
            <w:r w:rsidRPr="00445597">
              <w:t>speech fluency</w:t>
            </w:r>
          </w:p>
        </w:tc>
      </w:tr>
    </w:tbl>
    <w:p w14:paraId="20A02D5F" w14:textId="77777777" w:rsidR="00445E86" w:rsidRPr="006F34F3" w:rsidRDefault="00445E86" w:rsidP="00445E86"/>
    <w:p w14:paraId="087DC688" w14:textId="77777777" w:rsidR="003F050B" w:rsidRPr="003F050B" w:rsidRDefault="003F050B" w:rsidP="003F050B"/>
    <w:p w14:paraId="123175CC" w14:textId="6652907C" w:rsidR="00CC65FB" w:rsidRDefault="00CC65FB" w:rsidP="00CC65FB">
      <w:pPr>
        <w:pStyle w:val="Heading2"/>
      </w:pPr>
      <w:r>
        <w:t>Results tables</w:t>
      </w:r>
    </w:p>
    <w:p w14:paraId="0E80CA1C" w14:textId="2A43D866" w:rsidR="00CC65FB" w:rsidRDefault="00CC65FB" w:rsidP="00CC65FB">
      <w:pPr>
        <w:pStyle w:val="Heading3"/>
      </w:pPr>
      <w:bookmarkStart w:id="111" w:name="table-1.-overall-rct-meta-analyses"/>
      <w:r>
        <w:t>Overall RCT meta-analyses</w:t>
      </w:r>
    </w:p>
    <w:p w14:paraId="568FACAB" w14:textId="236FBE65" w:rsidR="00694BF2" w:rsidRDefault="00694BF2" w:rsidP="00694BF2">
      <w:pPr>
        <w:pStyle w:val="Caption"/>
        <w:keepNext/>
      </w:pPr>
      <w:r>
        <w:t xml:space="preserve">Table </w:t>
      </w:r>
      <w:r>
        <w:fldChar w:fldCharType="begin"/>
      </w:r>
      <w:r>
        <w:instrText xml:space="preserve"> SEQ Table \* ARABIC </w:instrText>
      </w:r>
      <w:r>
        <w:fldChar w:fldCharType="separate"/>
      </w:r>
      <w:r w:rsidR="00445E86">
        <w:rPr>
          <w:noProof/>
        </w:rPr>
        <w:t>4</w:t>
      </w:r>
      <w:r>
        <w:fldChar w:fldCharType="end"/>
      </w:r>
      <w:r>
        <w:t>:</w:t>
      </w:r>
      <w:r w:rsidRPr="00694BF2">
        <w:t xml:space="preserve"> </w:t>
      </w:r>
      <w:r>
        <w:t>Overall RCT meta-analyses</w:t>
      </w:r>
      <w:r w:rsidR="00145F33">
        <w:t>.</w:t>
      </w:r>
    </w:p>
    <w:tbl>
      <w:tblPr>
        <w:tblStyle w:val="Table"/>
        <w:tblW w:w="3502" w:type="pct"/>
        <w:tblLook w:val="0020" w:firstRow="1" w:lastRow="0" w:firstColumn="0" w:lastColumn="0" w:noHBand="0" w:noVBand="0"/>
      </w:tblPr>
      <w:tblGrid>
        <w:gridCol w:w="863"/>
        <w:gridCol w:w="1266"/>
        <w:gridCol w:w="760"/>
        <w:gridCol w:w="1169"/>
        <w:gridCol w:w="544"/>
        <w:gridCol w:w="1109"/>
        <w:gridCol w:w="1834"/>
      </w:tblGrid>
      <w:tr w:rsidR="00CC65FB" w14:paraId="61CA6942" w14:textId="77777777" w:rsidTr="00694BF2">
        <w:trPr>
          <w:cnfStyle w:val="100000000000" w:firstRow="1" w:lastRow="0" w:firstColumn="0" w:lastColumn="0" w:oddVBand="0" w:evenVBand="0" w:oddHBand="0" w:evenHBand="0" w:firstRowFirstColumn="0" w:firstRowLastColumn="0" w:lastRowFirstColumn="0" w:lastRowLastColumn="0"/>
        </w:trPr>
        <w:tc>
          <w:tcPr>
            <w:tcW w:w="0" w:type="auto"/>
          </w:tcPr>
          <w:p w14:paraId="7DD65415" w14:textId="77777777" w:rsidR="00CC65FB" w:rsidRDefault="00CC65FB" w:rsidP="001A6C4D">
            <w:pPr>
              <w:pStyle w:val="Compact"/>
            </w:pPr>
            <w:r>
              <w:t>Term</w:t>
            </w:r>
          </w:p>
        </w:tc>
        <w:tc>
          <w:tcPr>
            <w:tcW w:w="0" w:type="auto"/>
          </w:tcPr>
          <w:p w14:paraId="2264A783" w14:textId="77777777" w:rsidR="00CC65FB" w:rsidRDefault="00CC65FB" w:rsidP="001A6C4D">
            <w:pPr>
              <w:pStyle w:val="Compact"/>
              <w:jc w:val="right"/>
            </w:pPr>
            <w:r>
              <w:t>Estimate</w:t>
            </w:r>
          </w:p>
        </w:tc>
        <w:tc>
          <w:tcPr>
            <w:tcW w:w="0" w:type="auto"/>
          </w:tcPr>
          <w:p w14:paraId="0A7B0610" w14:textId="77777777" w:rsidR="00CC65FB" w:rsidRPr="00A674C5" w:rsidRDefault="00CC65FB" w:rsidP="001A6C4D">
            <w:pPr>
              <w:pStyle w:val="Compact"/>
              <w:jc w:val="right"/>
              <w:rPr>
                <w:i/>
                <w:iCs/>
              </w:rPr>
            </w:pPr>
            <w:r w:rsidRPr="00A674C5">
              <w:rPr>
                <w:i/>
                <w:iCs/>
              </w:rPr>
              <w:t>SE</w:t>
            </w:r>
          </w:p>
        </w:tc>
        <w:tc>
          <w:tcPr>
            <w:tcW w:w="0" w:type="auto"/>
          </w:tcPr>
          <w:p w14:paraId="2CA45381" w14:textId="77777777" w:rsidR="00CC65FB" w:rsidRDefault="00CC65FB" w:rsidP="001A6C4D">
            <w:pPr>
              <w:pStyle w:val="Compact"/>
              <w:jc w:val="right"/>
            </w:pPr>
            <w:r>
              <w:t>Statistic</w:t>
            </w:r>
          </w:p>
        </w:tc>
        <w:tc>
          <w:tcPr>
            <w:tcW w:w="0" w:type="auto"/>
          </w:tcPr>
          <w:p w14:paraId="37243E7A" w14:textId="77777777" w:rsidR="00CC65FB" w:rsidRPr="00A674C5" w:rsidRDefault="00CC65FB" w:rsidP="001A6C4D">
            <w:pPr>
              <w:pStyle w:val="Compact"/>
              <w:jc w:val="right"/>
              <w:rPr>
                <w:i/>
                <w:iCs/>
              </w:rPr>
            </w:pPr>
            <w:r w:rsidRPr="00A674C5">
              <w:rPr>
                <w:i/>
                <w:iCs/>
              </w:rPr>
              <w:t>df</w:t>
            </w:r>
          </w:p>
        </w:tc>
        <w:tc>
          <w:tcPr>
            <w:tcW w:w="0" w:type="auto"/>
          </w:tcPr>
          <w:p w14:paraId="047D9428" w14:textId="77777777" w:rsidR="00CC65FB" w:rsidRPr="00A674C5" w:rsidRDefault="00CC65FB" w:rsidP="001A6C4D">
            <w:pPr>
              <w:pStyle w:val="Compact"/>
              <w:jc w:val="right"/>
              <w:rPr>
                <w:i/>
                <w:iCs/>
              </w:rPr>
            </w:pPr>
            <w:r w:rsidRPr="00A674C5">
              <w:rPr>
                <w:i/>
                <w:iCs/>
              </w:rPr>
              <w:t>p</w:t>
            </w:r>
          </w:p>
        </w:tc>
        <w:tc>
          <w:tcPr>
            <w:tcW w:w="0" w:type="auto"/>
          </w:tcPr>
          <w:p w14:paraId="60A98118" w14:textId="77777777" w:rsidR="00CC65FB" w:rsidRDefault="00CC65FB" w:rsidP="001A6C4D">
            <w:pPr>
              <w:pStyle w:val="Compact"/>
              <w:jc w:val="right"/>
            </w:pPr>
            <w:r>
              <w:t>95% conf. int.</w:t>
            </w:r>
          </w:p>
        </w:tc>
      </w:tr>
      <w:tr w:rsidR="00CC65FB" w14:paraId="462EFA6B" w14:textId="77777777" w:rsidTr="00694BF2">
        <w:tc>
          <w:tcPr>
            <w:tcW w:w="0" w:type="auto"/>
          </w:tcPr>
          <w:p w14:paraId="2D34E644" w14:textId="77777777" w:rsidR="00CC65FB" w:rsidRDefault="00CC65FB" w:rsidP="001A6C4D">
            <w:pPr>
              <w:pStyle w:val="Compact"/>
            </w:pPr>
            <w:r w:rsidRPr="0017487F">
              <w:rPr>
                <w:i/>
                <w:iCs/>
              </w:rPr>
              <w:t>g</w:t>
            </w:r>
            <w:r>
              <w:rPr>
                <w:i/>
                <w:iCs/>
              </w:rPr>
              <w:t>̅</w:t>
            </w:r>
          </w:p>
        </w:tc>
        <w:tc>
          <w:tcPr>
            <w:tcW w:w="0" w:type="auto"/>
          </w:tcPr>
          <w:p w14:paraId="617277A6" w14:textId="77777777" w:rsidR="00CC65FB" w:rsidRDefault="00CC65FB" w:rsidP="001A6C4D">
            <w:pPr>
              <w:pStyle w:val="Compact"/>
              <w:jc w:val="right"/>
            </w:pPr>
            <w:r>
              <w:t>0.31</w:t>
            </w:r>
          </w:p>
        </w:tc>
        <w:tc>
          <w:tcPr>
            <w:tcW w:w="0" w:type="auto"/>
          </w:tcPr>
          <w:p w14:paraId="7F64F6F0" w14:textId="77777777" w:rsidR="00CC65FB" w:rsidRDefault="00CC65FB" w:rsidP="001A6C4D">
            <w:pPr>
              <w:pStyle w:val="Compact"/>
              <w:jc w:val="right"/>
            </w:pPr>
            <w:r>
              <w:t>0.16</w:t>
            </w:r>
          </w:p>
        </w:tc>
        <w:tc>
          <w:tcPr>
            <w:tcW w:w="0" w:type="auto"/>
          </w:tcPr>
          <w:p w14:paraId="5F625B02" w14:textId="77777777" w:rsidR="00CC65FB" w:rsidRDefault="00CC65FB" w:rsidP="001A6C4D">
            <w:pPr>
              <w:pStyle w:val="Compact"/>
              <w:jc w:val="right"/>
            </w:pPr>
            <w:r>
              <w:t>2.00</w:t>
            </w:r>
          </w:p>
        </w:tc>
        <w:tc>
          <w:tcPr>
            <w:tcW w:w="0" w:type="auto"/>
          </w:tcPr>
          <w:p w14:paraId="5B4A4573" w14:textId="77777777" w:rsidR="00CC65FB" w:rsidRDefault="00CC65FB" w:rsidP="001A6C4D">
            <w:pPr>
              <w:pStyle w:val="Compact"/>
              <w:jc w:val="right"/>
            </w:pPr>
            <w:r>
              <w:t>25</w:t>
            </w:r>
          </w:p>
        </w:tc>
        <w:tc>
          <w:tcPr>
            <w:tcW w:w="0" w:type="auto"/>
          </w:tcPr>
          <w:p w14:paraId="4B5731EE" w14:textId="77777777" w:rsidR="00CC65FB" w:rsidRDefault="00CC65FB" w:rsidP="001A6C4D">
            <w:pPr>
              <w:pStyle w:val="Compact"/>
              <w:jc w:val="right"/>
            </w:pPr>
            <w:r>
              <w:t>0.057</w:t>
            </w:r>
          </w:p>
        </w:tc>
        <w:tc>
          <w:tcPr>
            <w:tcW w:w="0" w:type="auto"/>
          </w:tcPr>
          <w:p w14:paraId="6B23598A" w14:textId="77777777" w:rsidR="00CC65FB" w:rsidRDefault="00CC65FB" w:rsidP="001A6C4D">
            <w:pPr>
              <w:pStyle w:val="Compact"/>
              <w:jc w:val="right"/>
            </w:pPr>
            <w:r>
              <w:t>[−0.01, 0.63]</w:t>
            </w:r>
          </w:p>
        </w:tc>
      </w:tr>
      <w:tr w:rsidR="00CC65FB" w14:paraId="7C239B91" w14:textId="77777777" w:rsidTr="00694BF2">
        <w:tc>
          <w:tcPr>
            <w:tcW w:w="0" w:type="auto"/>
          </w:tcPr>
          <w:p w14:paraId="1349BB4F" w14:textId="77777777" w:rsidR="00CC65FB" w:rsidRDefault="00CC65FB" w:rsidP="001A6C4D">
            <w:pPr>
              <w:pStyle w:val="Compact"/>
            </w:pPr>
            <w:r>
              <w:t>τ</w:t>
            </w:r>
          </w:p>
        </w:tc>
        <w:tc>
          <w:tcPr>
            <w:tcW w:w="0" w:type="auto"/>
          </w:tcPr>
          <w:p w14:paraId="0EA37069" w14:textId="77777777" w:rsidR="00CC65FB" w:rsidRDefault="00CC65FB" w:rsidP="001A6C4D">
            <w:pPr>
              <w:pStyle w:val="Compact"/>
              <w:jc w:val="right"/>
            </w:pPr>
            <w:r>
              <w:t>0.25</w:t>
            </w:r>
          </w:p>
        </w:tc>
        <w:tc>
          <w:tcPr>
            <w:tcW w:w="0" w:type="auto"/>
          </w:tcPr>
          <w:p w14:paraId="2F1C3427" w14:textId="77777777" w:rsidR="00CC65FB" w:rsidRDefault="00CC65FB" w:rsidP="001A6C4D">
            <w:pPr>
              <w:pStyle w:val="Compact"/>
              <w:jc w:val="right"/>
            </w:pPr>
          </w:p>
        </w:tc>
        <w:tc>
          <w:tcPr>
            <w:tcW w:w="0" w:type="auto"/>
          </w:tcPr>
          <w:p w14:paraId="680984FF" w14:textId="77777777" w:rsidR="00CC65FB" w:rsidRDefault="00CC65FB" w:rsidP="001A6C4D">
            <w:pPr>
              <w:pStyle w:val="Compact"/>
              <w:jc w:val="right"/>
            </w:pPr>
            <w:r>
              <w:t>212.08</w:t>
            </w:r>
          </w:p>
        </w:tc>
        <w:tc>
          <w:tcPr>
            <w:tcW w:w="0" w:type="auto"/>
          </w:tcPr>
          <w:p w14:paraId="504019C1" w14:textId="77777777" w:rsidR="00CC65FB" w:rsidRDefault="00CC65FB" w:rsidP="001A6C4D">
            <w:pPr>
              <w:pStyle w:val="Compact"/>
              <w:jc w:val="right"/>
            </w:pPr>
            <w:r>
              <w:t>25</w:t>
            </w:r>
          </w:p>
        </w:tc>
        <w:tc>
          <w:tcPr>
            <w:tcW w:w="0" w:type="auto"/>
          </w:tcPr>
          <w:p w14:paraId="4628E943" w14:textId="77777777" w:rsidR="00CC65FB" w:rsidRDefault="00CC65FB" w:rsidP="001A6C4D">
            <w:pPr>
              <w:pStyle w:val="Compact"/>
              <w:jc w:val="right"/>
            </w:pPr>
            <w:r>
              <w:t>&lt; 0.001</w:t>
            </w:r>
          </w:p>
        </w:tc>
        <w:tc>
          <w:tcPr>
            <w:tcW w:w="0" w:type="auto"/>
          </w:tcPr>
          <w:p w14:paraId="2A899B9D" w14:textId="77777777" w:rsidR="00CC65FB" w:rsidRDefault="00CC65FB" w:rsidP="001A6C4D">
            <w:pPr>
              <w:pStyle w:val="Compact"/>
              <w:jc w:val="right"/>
            </w:pPr>
            <w:r>
              <w:t>[ 0.10, 1.11]</w:t>
            </w:r>
          </w:p>
        </w:tc>
      </w:tr>
    </w:tbl>
    <w:p w14:paraId="7D13F917" w14:textId="77777777" w:rsidR="00CC65FB" w:rsidRDefault="00CC65FB" w:rsidP="00CC65FB">
      <w:pPr>
        <w:pStyle w:val="BodyText"/>
      </w:pPr>
      <w:r>
        <w:rPr>
          <w:i/>
          <w:iCs/>
        </w:rPr>
        <w:t>Note.</w:t>
      </w:r>
      <w:r>
        <w:t xml:space="preserve"> </w:t>
      </w:r>
      <w:r>
        <w:rPr>
          <w:i/>
          <w:iCs/>
        </w:rPr>
        <w:t>g̅</w:t>
      </w:r>
      <w:r>
        <w:t xml:space="preserve"> = mean pretest-posttest difference (</w:t>
      </w:r>
      <w:r>
        <w:rPr>
          <w:i/>
          <w:iCs/>
        </w:rPr>
        <w:t>g</w:t>
      </w:r>
      <w:r>
        <w:rPr>
          <w:i/>
          <w:iCs/>
          <w:vertAlign w:val="subscript"/>
        </w:rPr>
        <w:t>ppc</w:t>
      </w:r>
      <w:r>
        <w:t xml:space="preserve">; accounting for control group); τ = estimated random effects standard deviation across studies; Statistic = </w:t>
      </w:r>
      <w:r>
        <w:rPr>
          <w:i/>
          <w:iCs/>
        </w:rPr>
        <w:t>t</w:t>
      </w:r>
      <w:r>
        <w:t xml:space="preserve"> value for </w:t>
      </w:r>
      <w:r>
        <w:rPr>
          <w:i/>
          <w:iCs/>
        </w:rPr>
        <w:t>g̅</w:t>
      </w:r>
      <w:r>
        <w:t xml:space="preserve"> and </w:t>
      </w:r>
      <w:r>
        <w:rPr>
          <w:i/>
          <w:iCs/>
        </w:rPr>
        <w:t>Q</w:t>
      </w:r>
      <w:r>
        <w:rPr>
          <w:i/>
          <w:iCs/>
          <w:vertAlign w:val="subscript"/>
        </w:rPr>
        <w:t>E</w:t>
      </w:r>
      <w:r>
        <w:t xml:space="preserve"> value for τ; confidence intervals computed using </w:t>
      </w:r>
      <w:r>
        <w:rPr>
          <w:i/>
          <w:iCs/>
        </w:rPr>
        <w:t>t</w:t>
      </w:r>
      <w:r>
        <w:t xml:space="preserve"> distributions for </w:t>
      </w:r>
      <w:r>
        <w:rPr>
          <w:i/>
          <w:iCs/>
        </w:rPr>
        <w:t>g̅</w:t>
      </w:r>
      <w:r>
        <w:t xml:space="preserve"> and profile likelihood for τ and ρ.</w:t>
      </w:r>
    </w:p>
    <w:p w14:paraId="0247EB75" w14:textId="34E2BEDB" w:rsidR="00CC65FB" w:rsidRDefault="00CC65FB" w:rsidP="00CC65FB">
      <w:pPr>
        <w:pStyle w:val="Heading3"/>
      </w:pPr>
      <w:bookmarkStart w:id="112" w:name="X103e3e6584fa778a2fc11001fd2dc03ef5e2d6c"/>
      <w:bookmarkEnd w:id="111"/>
      <w:r>
        <w:t>RCT meta-analyses of broad ability categories</w:t>
      </w:r>
    </w:p>
    <w:p w14:paraId="0437B65E" w14:textId="317A0DE1" w:rsidR="00145F33" w:rsidRDefault="00145F33" w:rsidP="00145F33">
      <w:pPr>
        <w:pStyle w:val="Caption"/>
        <w:keepNext/>
      </w:pPr>
      <w:r>
        <w:t xml:space="preserve">Table </w:t>
      </w:r>
      <w:r>
        <w:fldChar w:fldCharType="begin"/>
      </w:r>
      <w:r>
        <w:instrText xml:space="preserve"> SEQ Table \* ARABIC </w:instrText>
      </w:r>
      <w:r>
        <w:fldChar w:fldCharType="separate"/>
      </w:r>
      <w:r w:rsidR="00445E86">
        <w:rPr>
          <w:noProof/>
        </w:rPr>
        <w:t>5</w:t>
      </w:r>
      <w:r>
        <w:fldChar w:fldCharType="end"/>
      </w:r>
      <w:r>
        <w:t>:</w:t>
      </w:r>
      <w:r w:rsidRPr="00145F33">
        <w:t xml:space="preserve"> </w:t>
      </w:r>
      <w:r>
        <w:t>RCT meta-analyses of broad ability categories.</w:t>
      </w:r>
    </w:p>
    <w:tbl>
      <w:tblPr>
        <w:tblStyle w:val="Table"/>
        <w:tblW w:w="4903" w:type="pct"/>
        <w:tblLook w:val="0020" w:firstRow="1" w:lastRow="0" w:firstColumn="0" w:lastColumn="0" w:noHBand="0" w:noVBand="0"/>
      </w:tblPr>
      <w:tblGrid>
        <w:gridCol w:w="4925"/>
        <w:gridCol w:w="1092"/>
        <w:gridCol w:w="655"/>
        <w:gridCol w:w="1008"/>
        <w:gridCol w:w="469"/>
        <w:gridCol w:w="833"/>
        <w:gridCol w:w="1582"/>
      </w:tblGrid>
      <w:tr w:rsidR="00CC65FB" w14:paraId="477B57B2" w14:textId="77777777" w:rsidTr="000D6022">
        <w:trPr>
          <w:cnfStyle w:val="100000000000" w:firstRow="1" w:lastRow="0" w:firstColumn="0" w:lastColumn="0" w:oddVBand="0" w:evenVBand="0" w:oddHBand="0" w:evenHBand="0" w:firstRowFirstColumn="0" w:firstRowLastColumn="0" w:lastRowFirstColumn="0" w:lastRowLastColumn="0"/>
        </w:trPr>
        <w:tc>
          <w:tcPr>
            <w:tcW w:w="0" w:type="auto"/>
          </w:tcPr>
          <w:p w14:paraId="1C20A3F9" w14:textId="77777777" w:rsidR="00CC65FB" w:rsidRDefault="00CC65FB" w:rsidP="001A6C4D">
            <w:pPr>
              <w:pStyle w:val="Compact"/>
            </w:pPr>
            <w:r>
              <w:t>Term</w:t>
            </w:r>
          </w:p>
        </w:tc>
        <w:tc>
          <w:tcPr>
            <w:tcW w:w="0" w:type="auto"/>
          </w:tcPr>
          <w:p w14:paraId="2B3F5157" w14:textId="77777777" w:rsidR="00CC65FB" w:rsidRDefault="00CC65FB" w:rsidP="001A6C4D">
            <w:pPr>
              <w:pStyle w:val="Compact"/>
              <w:jc w:val="right"/>
            </w:pPr>
            <w:r>
              <w:t>Estimate</w:t>
            </w:r>
          </w:p>
        </w:tc>
        <w:tc>
          <w:tcPr>
            <w:tcW w:w="0" w:type="auto"/>
          </w:tcPr>
          <w:p w14:paraId="372044D5" w14:textId="77777777" w:rsidR="00CC65FB" w:rsidRDefault="00CC65FB" w:rsidP="001A6C4D">
            <w:pPr>
              <w:pStyle w:val="Compact"/>
              <w:jc w:val="right"/>
            </w:pPr>
            <w:r w:rsidRPr="00A674C5">
              <w:rPr>
                <w:i/>
                <w:iCs/>
              </w:rPr>
              <w:t>SE</w:t>
            </w:r>
          </w:p>
        </w:tc>
        <w:tc>
          <w:tcPr>
            <w:tcW w:w="0" w:type="auto"/>
          </w:tcPr>
          <w:p w14:paraId="6BFD6B21" w14:textId="77777777" w:rsidR="00CC65FB" w:rsidRDefault="00CC65FB" w:rsidP="001A6C4D">
            <w:pPr>
              <w:pStyle w:val="Compact"/>
              <w:jc w:val="right"/>
            </w:pPr>
            <w:r>
              <w:t>Statistic</w:t>
            </w:r>
          </w:p>
        </w:tc>
        <w:tc>
          <w:tcPr>
            <w:tcW w:w="0" w:type="auto"/>
          </w:tcPr>
          <w:p w14:paraId="7403C353" w14:textId="77777777" w:rsidR="00CC65FB" w:rsidRDefault="00CC65FB" w:rsidP="001A6C4D">
            <w:pPr>
              <w:pStyle w:val="Compact"/>
              <w:jc w:val="right"/>
            </w:pPr>
            <w:r w:rsidRPr="00A674C5">
              <w:rPr>
                <w:i/>
                <w:iCs/>
              </w:rPr>
              <w:t>df</w:t>
            </w:r>
          </w:p>
        </w:tc>
        <w:tc>
          <w:tcPr>
            <w:tcW w:w="0" w:type="auto"/>
          </w:tcPr>
          <w:p w14:paraId="4F694E8C" w14:textId="77777777" w:rsidR="00CC65FB" w:rsidRDefault="00CC65FB" w:rsidP="001A6C4D">
            <w:pPr>
              <w:pStyle w:val="Compact"/>
              <w:jc w:val="right"/>
            </w:pPr>
            <w:r w:rsidRPr="00A674C5">
              <w:rPr>
                <w:i/>
                <w:iCs/>
              </w:rPr>
              <w:t>p</w:t>
            </w:r>
          </w:p>
        </w:tc>
        <w:tc>
          <w:tcPr>
            <w:tcW w:w="0" w:type="auto"/>
          </w:tcPr>
          <w:p w14:paraId="15F73365" w14:textId="77777777" w:rsidR="00CC65FB" w:rsidRDefault="00CC65FB" w:rsidP="001A6C4D">
            <w:pPr>
              <w:pStyle w:val="Compact"/>
              <w:jc w:val="right"/>
            </w:pPr>
            <w:r>
              <w:t>95% conf. int.</w:t>
            </w:r>
          </w:p>
        </w:tc>
      </w:tr>
      <w:tr w:rsidR="0069375B" w14:paraId="17E5AEB1" w14:textId="77777777" w:rsidTr="000D6022">
        <w:tc>
          <w:tcPr>
            <w:tcW w:w="0" w:type="auto"/>
          </w:tcPr>
          <w:p w14:paraId="61E035BB" w14:textId="77777777" w:rsidR="0069375B" w:rsidRDefault="0069375B" w:rsidP="0069375B">
            <w:pPr>
              <w:pStyle w:val="Compact"/>
            </w:pPr>
            <w:r w:rsidRPr="0017487F">
              <w:rPr>
                <w:i/>
                <w:iCs/>
              </w:rPr>
              <w:t>g̅</w:t>
            </w:r>
            <w:r>
              <w:t xml:space="preserve"> (Non-communicative Language Expression)</w:t>
            </w:r>
          </w:p>
        </w:tc>
        <w:tc>
          <w:tcPr>
            <w:tcW w:w="0" w:type="auto"/>
          </w:tcPr>
          <w:p w14:paraId="717A409D" w14:textId="503E6221" w:rsidR="0069375B" w:rsidRDefault="0069375B" w:rsidP="0069375B">
            <w:pPr>
              <w:pStyle w:val="Compact"/>
              <w:jc w:val="right"/>
            </w:pPr>
            <w:r>
              <w:t>0.35</w:t>
            </w:r>
          </w:p>
        </w:tc>
        <w:tc>
          <w:tcPr>
            <w:tcW w:w="0" w:type="auto"/>
          </w:tcPr>
          <w:p w14:paraId="7A0DC6A3" w14:textId="407988D4" w:rsidR="0069375B" w:rsidRDefault="0069375B" w:rsidP="0069375B">
            <w:pPr>
              <w:pStyle w:val="Compact"/>
              <w:jc w:val="right"/>
            </w:pPr>
            <w:r>
              <w:t>0.21</w:t>
            </w:r>
          </w:p>
        </w:tc>
        <w:tc>
          <w:tcPr>
            <w:tcW w:w="0" w:type="auto"/>
          </w:tcPr>
          <w:p w14:paraId="7D8A41F0" w14:textId="6771D658" w:rsidR="0069375B" w:rsidRDefault="0069375B" w:rsidP="0069375B">
            <w:pPr>
              <w:pStyle w:val="Compact"/>
              <w:jc w:val="right"/>
            </w:pPr>
            <w:r>
              <w:t>1.68</w:t>
            </w:r>
          </w:p>
        </w:tc>
        <w:tc>
          <w:tcPr>
            <w:tcW w:w="0" w:type="auto"/>
          </w:tcPr>
          <w:p w14:paraId="3C109597" w14:textId="430A8BAF" w:rsidR="0069375B" w:rsidRDefault="0069375B" w:rsidP="0069375B">
            <w:pPr>
              <w:pStyle w:val="Compact"/>
              <w:jc w:val="right"/>
            </w:pPr>
            <w:r>
              <w:t>21</w:t>
            </w:r>
          </w:p>
        </w:tc>
        <w:tc>
          <w:tcPr>
            <w:tcW w:w="0" w:type="auto"/>
          </w:tcPr>
          <w:p w14:paraId="63479001" w14:textId="65E71F9A" w:rsidR="0069375B" w:rsidRDefault="0069375B" w:rsidP="0069375B">
            <w:pPr>
              <w:pStyle w:val="Compact"/>
              <w:jc w:val="right"/>
            </w:pPr>
            <w:r>
              <w:t>0.108</w:t>
            </w:r>
          </w:p>
        </w:tc>
        <w:tc>
          <w:tcPr>
            <w:tcW w:w="0" w:type="auto"/>
          </w:tcPr>
          <w:p w14:paraId="4B6C6183" w14:textId="12BA7571" w:rsidR="0069375B" w:rsidRDefault="0069375B" w:rsidP="0069375B">
            <w:pPr>
              <w:pStyle w:val="Compact"/>
              <w:jc w:val="right"/>
            </w:pPr>
            <w:r>
              <w:t>[-0.08, 0.78]</w:t>
            </w:r>
          </w:p>
        </w:tc>
      </w:tr>
      <w:tr w:rsidR="0069375B" w14:paraId="67738E9F" w14:textId="77777777" w:rsidTr="000D6022">
        <w:tc>
          <w:tcPr>
            <w:tcW w:w="0" w:type="auto"/>
          </w:tcPr>
          <w:p w14:paraId="616B7672" w14:textId="77777777" w:rsidR="0069375B" w:rsidRDefault="0069375B" w:rsidP="0069375B">
            <w:pPr>
              <w:pStyle w:val="Compact"/>
            </w:pPr>
            <w:r w:rsidRPr="0017487F">
              <w:rPr>
                <w:i/>
                <w:iCs/>
              </w:rPr>
              <w:t>g̅</w:t>
            </w:r>
            <w:r>
              <w:t xml:space="preserve"> (Communication)</w:t>
            </w:r>
          </w:p>
        </w:tc>
        <w:tc>
          <w:tcPr>
            <w:tcW w:w="0" w:type="auto"/>
          </w:tcPr>
          <w:p w14:paraId="72ABCB74" w14:textId="066C590B" w:rsidR="0069375B" w:rsidRDefault="0069375B" w:rsidP="0069375B">
            <w:pPr>
              <w:pStyle w:val="Compact"/>
              <w:jc w:val="right"/>
            </w:pPr>
            <w:r>
              <w:t>-0.04</w:t>
            </w:r>
          </w:p>
        </w:tc>
        <w:tc>
          <w:tcPr>
            <w:tcW w:w="0" w:type="auto"/>
          </w:tcPr>
          <w:p w14:paraId="43A90B64" w14:textId="7DABC825" w:rsidR="0069375B" w:rsidRDefault="0069375B" w:rsidP="0069375B">
            <w:pPr>
              <w:pStyle w:val="Compact"/>
              <w:jc w:val="right"/>
            </w:pPr>
            <w:r>
              <w:t>0.27</w:t>
            </w:r>
          </w:p>
        </w:tc>
        <w:tc>
          <w:tcPr>
            <w:tcW w:w="0" w:type="auto"/>
          </w:tcPr>
          <w:p w14:paraId="4726C4AF" w14:textId="6A003C2F" w:rsidR="0069375B" w:rsidRDefault="0069375B" w:rsidP="0069375B">
            <w:pPr>
              <w:pStyle w:val="Compact"/>
              <w:jc w:val="right"/>
            </w:pPr>
            <w:r>
              <w:t>-0.14</w:t>
            </w:r>
          </w:p>
        </w:tc>
        <w:tc>
          <w:tcPr>
            <w:tcW w:w="0" w:type="auto"/>
          </w:tcPr>
          <w:p w14:paraId="355440BF" w14:textId="127D12FF" w:rsidR="0069375B" w:rsidRDefault="0069375B" w:rsidP="0069375B">
            <w:pPr>
              <w:pStyle w:val="Compact"/>
              <w:jc w:val="right"/>
            </w:pPr>
            <w:r>
              <w:t>21</w:t>
            </w:r>
          </w:p>
        </w:tc>
        <w:tc>
          <w:tcPr>
            <w:tcW w:w="0" w:type="auto"/>
          </w:tcPr>
          <w:p w14:paraId="7C44AAB0" w14:textId="57A341D9" w:rsidR="0069375B" w:rsidRDefault="0069375B" w:rsidP="0069375B">
            <w:pPr>
              <w:pStyle w:val="Compact"/>
              <w:jc w:val="right"/>
            </w:pPr>
            <w:r>
              <w:t>0.893</w:t>
            </w:r>
          </w:p>
        </w:tc>
        <w:tc>
          <w:tcPr>
            <w:tcW w:w="0" w:type="auto"/>
          </w:tcPr>
          <w:p w14:paraId="715510D4" w14:textId="0C929DB8" w:rsidR="0069375B" w:rsidRDefault="0069375B" w:rsidP="0069375B">
            <w:pPr>
              <w:pStyle w:val="Compact"/>
              <w:jc w:val="right"/>
            </w:pPr>
            <w:r>
              <w:t>[-0.59, 0.52]</w:t>
            </w:r>
          </w:p>
        </w:tc>
      </w:tr>
      <w:tr w:rsidR="0069375B" w14:paraId="173B8B5C" w14:textId="77777777" w:rsidTr="000D6022">
        <w:tc>
          <w:tcPr>
            <w:tcW w:w="0" w:type="auto"/>
          </w:tcPr>
          <w:p w14:paraId="57336278" w14:textId="77777777" w:rsidR="0069375B" w:rsidRDefault="0069375B" w:rsidP="0069375B">
            <w:pPr>
              <w:pStyle w:val="Compact"/>
            </w:pPr>
            <w:r w:rsidRPr="0017487F">
              <w:rPr>
                <w:i/>
                <w:iCs/>
              </w:rPr>
              <w:t>g̅</w:t>
            </w:r>
            <w:r>
              <w:t xml:space="preserve"> (Language Comprehension)</w:t>
            </w:r>
          </w:p>
        </w:tc>
        <w:tc>
          <w:tcPr>
            <w:tcW w:w="0" w:type="auto"/>
          </w:tcPr>
          <w:p w14:paraId="69558755" w14:textId="33FC64C3" w:rsidR="0069375B" w:rsidRDefault="0069375B" w:rsidP="0069375B">
            <w:pPr>
              <w:pStyle w:val="Compact"/>
              <w:jc w:val="right"/>
            </w:pPr>
            <w:r>
              <w:t>-0.12</w:t>
            </w:r>
          </w:p>
        </w:tc>
        <w:tc>
          <w:tcPr>
            <w:tcW w:w="0" w:type="auto"/>
          </w:tcPr>
          <w:p w14:paraId="1135BDBF" w14:textId="7AB83747" w:rsidR="0069375B" w:rsidRDefault="0069375B" w:rsidP="0069375B">
            <w:pPr>
              <w:pStyle w:val="Compact"/>
              <w:jc w:val="right"/>
            </w:pPr>
            <w:r>
              <w:t>0.26</w:t>
            </w:r>
          </w:p>
        </w:tc>
        <w:tc>
          <w:tcPr>
            <w:tcW w:w="0" w:type="auto"/>
          </w:tcPr>
          <w:p w14:paraId="55BCF126" w14:textId="5728862E" w:rsidR="0069375B" w:rsidRDefault="0069375B" w:rsidP="0069375B">
            <w:pPr>
              <w:pStyle w:val="Compact"/>
              <w:jc w:val="right"/>
            </w:pPr>
            <w:r>
              <w:t>-0.47</w:t>
            </w:r>
          </w:p>
        </w:tc>
        <w:tc>
          <w:tcPr>
            <w:tcW w:w="0" w:type="auto"/>
          </w:tcPr>
          <w:p w14:paraId="4C7C1173" w14:textId="32E2532A" w:rsidR="0069375B" w:rsidRDefault="0069375B" w:rsidP="0069375B">
            <w:pPr>
              <w:pStyle w:val="Compact"/>
              <w:jc w:val="right"/>
            </w:pPr>
            <w:r>
              <w:t>21</w:t>
            </w:r>
          </w:p>
        </w:tc>
        <w:tc>
          <w:tcPr>
            <w:tcW w:w="0" w:type="auto"/>
          </w:tcPr>
          <w:p w14:paraId="4EB65007" w14:textId="3DCE2BAA" w:rsidR="0069375B" w:rsidRDefault="0069375B" w:rsidP="0069375B">
            <w:pPr>
              <w:pStyle w:val="Compact"/>
              <w:jc w:val="right"/>
            </w:pPr>
            <w:r>
              <w:t>0.643</w:t>
            </w:r>
          </w:p>
        </w:tc>
        <w:tc>
          <w:tcPr>
            <w:tcW w:w="0" w:type="auto"/>
          </w:tcPr>
          <w:p w14:paraId="432901EC" w14:textId="780F5FA0" w:rsidR="0069375B" w:rsidRDefault="0069375B" w:rsidP="0069375B">
            <w:pPr>
              <w:pStyle w:val="Compact"/>
              <w:jc w:val="right"/>
            </w:pPr>
            <w:r>
              <w:t>[-0.67, 0.42]</w:t>
            </w:r>
          </w:p>
        </w:tc>
      </w:tr>
      <w:tr w:rsidR="0069375B" w14:paraId="131F9B5A" w14:textId="77777777" w:rsidTr="000D6022">
        <w:tc>
          <w:tcPr>
            <w:tcW w:w="0" w:type="auto"/>
          </w:tcPr>
          <w:p w14:paraId="1745A291" w14:textId="5CDFEBCD" w:rsidR="0069375B" w:rsidRPr="0017487F" w:rsidRDefault="0069375B" w:rsidP="0069375B">
            <w:pPr>
              <w:pStyle w:val="Compact"/>
              <w:rPr>
                <w:i/>
                <w:iCs/>
              </w:rPr>
            </w:pPr>
            <w:r>
              <w:t>∆</w:t>
            </w:r>
            <w:r w:rsidRPr="0017487F">
              <w:rPr>
                <w:i/>
                <w:iCs/>
              </w:rPr>
              <w:t>g̅</w:t>
            </w:r>
            <w:r>
              <w:t xml:space="preserve"> (unvalidated</w:t>
            </w:r>
            <w:r w:rsidR="000D6022">
              <w:t xml:space="preserve"> measure with </w:t>
            </w:r>
            <w:r>
              <w:t>untrained</w:t>
            </w:r>
            <w:r w:rsidR="000D6022">
              <w:t xml:space="preserve"> items</w:t>
            </w:r>
            <w:r>
              <w:t>)</w:t>
            </w:r>
          </w:p>
        </w:tc>
        <w:tc>
          <w:tcPr>
            <w:tcW w:w="0" w:type="auto"/>
          </w:tcPr>
          <w:p w14:paraId="657A43F4" w14:textId="00D46CEC" w:rsidR="0069375B" w:rsidRDefault="0069375B" w:rsidP="0069375B">
            <w:pPr>
              <w:pStyle w:val="Compact"/>
              <w:jc w:val="right"/>
            </w:pPr>
            <w:r>
              <w:t>-0.15</w:t>
            </w:r>
          </w:p>
        </w:tc>
        <w:tc>
          <w:tcPr>
            <w:tcW w:w="0" w:type="auto"/>
          </w:tcPr>
          <w:p w14:paraId="1E8DD916" w14:textId="70634D82" w:rsidR="0069375B" w:rsidRDefault="0069375B" w:rsidP="0069375B">
            <w:pPr>
              <w:pStyle w:val="Compact"/>
              <w:jc w:val="right"/>
            </w:pPr>
            <w:r>
              <w:t>0.15</w:t>
            </w:r>
          </w:p>
        </w:tc>
        <w:tc>
          <w:tcPr>
            <w:tcW w:w="0" w:type="auto"/>
          </w:tcPr>
          <w:p w14:paraId="42CDD49E" w14:textId="2CA161C6" w:rsidR="0069375B" w:rsidRDefault="0069375B" w:rsidP="0069375B">
            <w:pPr>
              <w:pStyle w:val="Compact"/>
              <w:jc w:val="right"/>
            </w:pPr>
            <w:r>
              <w:t>-1.06</w:t>
            </w:r>
          </w:p>
        </w:tc>
        <w:tc>
          <w:tcPr>
            <w:tcW w:w="0" w:type="auto"/>
          </w:tcPr>
          <w:p w14:paraId="6D629101" w14:textId="4630BD60" w:rsidR="0069375B" w:rsidRDefault="0069375B" w:rsidP="0069375B">
            <w:pPr>
              <w:pStyle w:val="Compact"/>
              <w:jc w:val="right"/>
            </w:pPr>
            <w:r>
              <w:t>21</w:t>
            </w:r>
          </w:p>
        </w:tc>
        <w:tc>
          <w:tcPr>
            <w:tcW w:w="0" w:type="auto"/>
          </w:tcPr>
          <w:p w14:paraId="7961CADF" w14:textId="56DDDA8C" w:rsidR="0069375B" w:rsidRDefault="0069375B" w:rsidP="0069375B">
            <w:pPr>
              <w:pStyle w:val="Compact"/>
              <w:jc w:val="right"/>
            </w:pPr>
            <w:r>
              <w:t>0.300</w:t>
            </w:r>
          </w:p>
        </w:tc>
        <w:tc>
          <w:tcPr>
            <w:tcW w:w="0" w:type="auto"/>
          </w:tcPr>
          <w:p w14:paraId="37B0C26D" w14:textId="1816226D" w:rsidR="0069375B" w:rsidRDefault="0069375B" w:rsidP="0069375B">
            <w:pPr>
              <w:pStyle w:val="Compact"/>
              <w:jc w:val="right"/>
            </w:pPr>
            <w:r>
              <w:t>[-0.46, 0.15]</w:t>
            </w:r>
          </w:p>
        </w:tc>
      </w:tr>
      <w:tr w:rsidR="0069375B" w14:paraId="0F57D3BE" w14:textId="77777777" w:rsidTr="000D6022">
        <w:tc>
          <w:tcPr>
            <w:tcW w:w="0" w:type="auto"/>
          </w:tcPr>
          <w:p w14:paraId="625E0CFB" w14:textId="3DBEE50A" w:rsidR="0069375B" w:rsidRDefault="000D6022" w:rsidP="0069375B">
            <w:pPr>
              <w:pStyle w:val="Compact"/>
            </w:pPr>
            <w:r>
              <w:t>∆</w:t>
            </w:r>
            <w:r w:rsidRPr="0017487F">
              <w:rPr>
                <w:i/>
                <w:iCs/>
              </w:rPr>
              <w:t>g̅</w:t>
            </w:r>
            <w:r>
              <w:t xml:space="preserve"> (unvalidated measure with trained items)</w:t>
            </w:r>
          </w:p>
        </w:tc>
        <w:tc>
          <w:tcPr>
            <w:tcW w:w="0" w:type="auto"/>
          </w:tcPr>
          <w:p w14:paraId="4D24DABD" w14:textId="626401F6" w:rsidR="0069375B" w:rsidRDefault="0069375B" w:rsidP="0069375B">
            <w:pPr>
              <w:pStyle w:val="Compact"/>
              <w:jc w:val="right"/>
            </w:pPr>
            <w:r>
              <w:t>0.99</w:t>
            </w:r>
          </w:p>
        </w:tc>
        <w:tc>
          <w:tcPr>
            <w:tcW w:w="0" w:type="auto"/>
          </w:tcPr>
          <w:p w14:paraId="19E87189" w14:textId="3359125D" w:rsidR="0069375B" w:rsidRDefault="0069375B" w:rsidP="0069375B">
            <w:pPr>
              <w:pStyle w:val="Compact"/>
              <w:jc w:val="right"/>
            </w:pPr>
            <w:r>
              <w:t>0.19</w:t>
            </w:r>
          </w:p>
        </w:tc>
        <w:tc>
          <w:tcPr>
            <w:tcW w:w="0" w:type="auto"/>
          </w:tcPr>
          <w:p w14:paraId="05584554" w14:textId="6E67D8DF" w:rsidR="0069375B" w:rsidRDefault="0069375B" w:rsidP="0069375B">
            <w:pPr>
              <w:pStyle w:val="Compact"/>
              <w:jc w:val="right"/>
            </w:pPr>
            <w:r>
              <w:t>5.24</w:t>
            </w:r>
          </w:p>
        </w:tc>
        <w:tc>
          <w:tcPr>
            <w:tcW w:w="0" w:type="auto"/>
          </w:tcPr>
          <w:p w14:paraId="26684F9B" w14:textId="610E0424" w:rsidR="0069375B" w:rsidRDefault="0069375B" w:rsidP="0069375B">
            <w:pPr>
              <w:pStyle w:val="Compact"/>
              <w:jc w:val="right"/>
            </w:pPr>
            <w:r>
              <w:t>21</w:t>
            </w:r>
          </w:p>
        </w:tc>
        <w:tc>
          <w:tcPr>
            <w:tcW w:w="0" w:type="auto"/>
          </w:tcPr>
          <w:p w14:paraId="0AC2A79B" w14:textId="2F19519F" w:rsidR="0069375B" w:rsidRDefault="0069375B" w:rsidP="0069375B">
            <w:pPr>
              <w:pStyle w:val="Compact"/>
              <w:jc w:val="right"/>
            </w:pPr>
            <w:r>
              <w:t>&lt; .001</w:t>
            </w:r>
          </w:p>
        </w:tc>
        <w:tc>
          <w:tcPr>
            <w:tcW w:w="0" w:type="auto"/>
          </w:tcPr>
          <w:p w14:paraId="68A4A4EC" w14:textId="02B8A44C" w:rsidR="0069375B" w:rsidRDefault="0069375B" w:rsidP="0069375B">
            <w:pPr>
              <w:pStyle w:val="Compact"/>
              <w:jc w:val="right"/>
            </w:pPr>
            <w:r>
              <w:t>[ 0.60, 1.39]</w:t>
            </w:r>
          </w:p>
        </w:tc>
      </w:tr>
      <w:tr w:rsidR="0069375B" w14:paraId="1AAEABD7" w14:textId="77777777" w:rsidTr="000D6022">
        <w:tc>
          <w:tcPr>
            <w:tcW w:w="0" w:type="auto"/>
          </w:tcPr>
          <w:p w14:paraId="3762E9FA" w14:textId="77777777" w:rsidR="0069375B" w:rsidRDefault="0069375B" w:rsidP="0069375B">
            <w:pPr>
              <w:pStyle w:val="Compact"/>
            </w:pPr>
            <w:r>
              <w:t>τ</w:t>
            </w:r>
          </w:p>
        </w:tc>
        <w:tc>
          <w:tcPr>
            <w:tcW w:w="0" w:type="auto"/>
          </w:tcPr>
          <w:p w14:paraId="68B7005F" w14:textId="537E5CBD" w:rsidR="0069375B" w:rsidRDefault="0069375B" w:rsidP="0069375B">
            <w:pPr>
              <w:pStyle w:val="Compact"/>
              <w:jc w:val="right"/>
            </w:pPr>
            <w:r>
              <w:t>0.33</w:t>
            </w:r>
          </w:p>
        </w:tc>
        <w:tc>
          <w:tcPr>
            <w:tcW w:w="0" w:type="auto"/>
          </w:tcPr>
          <w:p w14:paraId="4F963392" w14:textId="77777777" w:rsidR="0069375B" w:rsidRDefault="0069375B" w:rsidP="0069375B">
            <w:pPr>
              <w:pStyle w:val="Compact"/>
              <w:jc w:val="right"/>
            </w:pPr>
          </w:p>
        </w:tc>
        <w:tc>
          <w:tcPr>
            <w:tcW w:w="0" w:type="auto"/>
          </w:tcPr>
          <w:p w14:paraId="504559EE" w14:textId="130F4F93" w:rsidR="0069375B" w:rsidRDefault="0069375B" w:rsidP="0069375B">
            <w:pPr>
              <w:pStyle w:val="Compact"/>
              <w:jc w:val="right"/>
            </w:pPr>
            <w:r>
              <w:t>158.71</w:t>
            </w:r>
          </w:p>
        </w:tc>
        <w:tc>
          <w:tcPr>
            <w:tcW w:w="0" w:type="auto"/>
          </w:tcPr>
          <w:p w14:paraId="0F97DCE6" w14:textId="54559BAF" w:rsidR="0069375B" w:rsidRDefault="0069375B" w:rsidP="0069375B">
            <w:pPr>
              <w:pStyle w:val="Compact"/>
              <w:jc w:val="right"/>
            </w:pPr>
            <w:r>
              <w:t>21</w:t>
            </w:r>
          </w:p>
        </w:tc>
        <w:tc>
          <w:tcPr>
            <w:tcW w:w="0" w:type="auto"/>
          </w:tcPr>
          <w:p w14:paraId="50022A70" w14:textId="5716738A" w:rsidR="0069375B" w:rsidRDefault="0069375B" w:rsidP="0069375B">
            <w:pPr>
              <w:pStyle w:val="Compact"/>
              <w:jc w:val="right"/>
            </w:pPr>
            <w:r>
              <w:t>&lt; .001</w:t>
            </w:r>
          </w:p>
        </w:tc>
        <w:tc>
          <w:tcPr>
            <w:tcW w:w="0" w:type="auto"/>
          </w:tcPr>
          <w:p w14:paraId="7E22DE14" w14:textId="30228171" w:rsidR="0069375B" w:rsidRDefault="0069375B" w:rsidP="0069375B">
            <w:pPr>
              <w:pStyle w:val="Compact"/>
              <w:jc w:val="right"/>
            </w:pPr>
            <w:r>
              <w:t>[ 0.15, 1.01]</w:t>
            </w:r>
          </w:p>
        </w:tc>
      </w:tr>
      <w:tr w:rsidR="0069375B" w14:paraId="370E61B6" w14:textId="77777777" w:rsidTr="000D6022">
        <w:tc>
          <w:tcPr>
            <w:tcW w:w="0" w:type="auto"/>
          </w:tcPr>
          <w:p w14:paraId="3A031346" w14:textId="77777777" w:rsidR="0069375B" w:rsidRDefault="0069375B" w:rsidP="0069375B">
            <w:pPr>
              <w:pStyle w:val="Compact"/>
            </w:pPr>
            <w:r>
              <w:t>ρ</w:t>
            </w:r>
          </w:p>
        </w:tc>
        <w:tc>
          <w:tcPr>
            <w:tcW w:w="0" w:type="auto"/>
          </w:tcPr>
          <w:p w14:paraId="230738CD" w14:textId="626CBFDD" w:rsidR="0069375B" w:rsidRDefault="0069375B" w:rsidP="0069375B">
            <w:pPr>
              <w:pStyle w:val="Compact"/>
              <w:jc w:val="right"/>
            </w:pPr>
            <w:r>
              <w:t>-0.05</w:t>
            </w:r>
          </w:p>
        </w:tc>
        <w:tc>
          <w:tcPr>
            <w:tcW w:w="0" w:type="auto"/>
          </w:tcPr>
          <w:p w14:paraId="671AD82D" w14:textId="77777777" w:rsidR="0069375B" w:rsidRDefault="0069375B" w:rsidP="0069375B">
            <w:pPr>
              <w:pStyle w:val="Compact"/>
              <w:jc w:val="right"/>
            </w:pPr>
          </w:p>
        </w:tc>
        <w:tc>
          <w:tcPr>
            <w:tcW w:w="0" w:type="auto"/>
          </w:tcPr>
          <w:p w14:paraId="0BE43009" w14:textId="77777777" w:rsidR="0069375B" w:rsidRDefault="0069375B" w:rsidP="0069375B">
            <w:pPr>
              <w:pStyle w:val="Compact"/>
              <w:jc w:val="right"/>
            </w:pPr>
          </w:p>
        </w:tc>
        <w:tc>
          <w:tcPr>
            <w:tcW w:w="0" w:type="auto"/>
          </w:tcPr>
          <w:p w14:paraId="4C137C25" w14:textId="605E1C42" w:rsidR="0069375B" w:rsidRDefault="0069375B" w:rsidP="0069375B">
            <w:pPr>
              <w:pStyle w:val="Compact"/>
              <w:jc w:val="right"/>
            </w:pPr>
            <w:r>
              <w:t>21</w:t>
            </w:r>
          </w:p>
        </w:tc>
        <w:tc>
          <w:tcPr>
            <w:tcW w:w="0" w:type="auto"/>
          </w:tcPr>
          <w:p w14:paraId="228E7E18" w14:textId="77777777" w:rsidR="0069375B" w:rsidRDefault="0069375B" w:rsidP="0069375B">
            <w:pPr>
              <w:pStyle w:val="Compact"/>
              <w:jc w:val="right"/>
            </w:pPr>
          </w:p>
        </w:tc>
        <w:tc>
          <w:tcPr>
            <w:tcW w:w="0" w:type="auto"/>
          </w:tcPr>
          <w:p w14:paraId="4F8832B6" w14:textId="5EE3E7D5" w:rsidR="0069375B" w:rsidRDefault="0069375B" w:rsidP="0069375B">
            <w:pPr>
              <w:pStyle w:val="Compact"/>
              <w:jc w:val="right"/>
            </w:pPr>
            <w:r>
              <w:t>[-0.52, 0.93]</w:t>
            </w:r>
          </w:p>
        </w:tc>
      </w:tr>
    </w:tbl>
    <w:p w14:paraId="3DC744AE" w14:textId="77777777" w:rsidR="00CC65FB" w:rsidRDefault="00CC65FB" w:rsidP="00CC65FB">
      <w:pPr>
        <w:pStyle w:val="BodyText"/>
      </w:pPr>
      <w:r>
        <w:rPr>
          <w:i/>
          <w:iCs/>
        </w:rPr>
        <w:t>Note.</w:t>
      </w:r>
      <w:r>
        <w:t xml:space="preserve"> </w:t>
      </w:r>
      <w:r>
        <w:rPr>
          <w:i/>
          <w:iCs/>
        </w:rPr>
        <w:t>g̅</w:t>
      </w:r>
      <w:r>
        <w:t xml:space="preserve"> = mean pretest-posttest difference (</w:t>
      </w:r>
      <w:r>
        <w:rPr>
          <w:i/>
          <w:iCs/>
        </w:rPr>
        <w:t>g</w:t>
      </w:r>
      <w:r>
        <w:rPr>
          <w:i/>
          <w:iCs/>
          <w:vertAlign w:val="subscript"/>
        </w:rPr>
        <w:t>ppc</w:t>
      </w:r>
      <w:r>
        <w:t xml:space="preserve">; accounting for control group); τ = estimated random effects standard deviation across studies; ρ = estimated correlation among </w:t>
      </w:r>
      <w:r>
        <w:rPr>
          <w:i/>
          <w:iCs/>
        </w:rPr>
        <w:t>g</w:t>
      </w:r>
      <w:r>
        <w:t xml:space="preserve"> treatment effects between measures of different ability domains across studies; Statistic = </w:t>
      </w:r>
      <w:r>
        <w:rPr>
          <w:i/>
          <w:iCs/>
        </w:rPr>
        <w:t>t</w:t>
      </w:r>
      <w:r>
        <w:t xml:space="preserve"> value for </w:t>
      </w:r>
      <w:r>
        <w:rPr>
          <w:i/>
          <w:iCs/>
        </w:rPr>
        <w:t>g̅</w:t>
      </w:r>
      <w:r>
        <w:t xml:space="preserve"> and </w:t>
      </w:r>
      <w:r>
        <w:rPr>
          <w:i/>
          <w:iCs/>
        </w:rPr>
        <w:t>Q</w:t>
      </w:r>
      <w:r>
        <w:rPr>
          <w:i/>
          <w:iCs/>
          <w:vertAlign w:val="subscript"/>
        </w:rPr>
        <w:t>E</w:t>
      </w:r>
      <w:r>
        <w:t xml:space="preserve"> value for τ; confidence intervals computed using </w:t>
      </w:r>
      <w:r>
        <w:rPr>
          <w:i/>
          <w:iCs/>
        </w:rPr>
        <w:t>t</w:t>
      </w:r>
      <w:r>
        <w:t xml:space="preserve"> distributions for </w:t>
      </w:r>
      <w:r>
        <w:rPr>
          <w:i/>
          <w:iCs/>
        </w:rPr>
        <w:t>g̅</w:t>
      </w:r>
      <w:r>
        <w:t xml:space="preserve"> and profile likelihood for τ.</w:t>
      </w:r>
    </w:p>
    <w:p w14:paraId="20A29E94" w14:textId="11AC2E52" w:rsidR="00CC65FB" w:rsidRDefault="00CC65FB" w:rsidP="00CC65FB">
      <w:pPr>
        <w:pStyle w:val="Heading3"/>
      </w:pPr>
      <w:bookmarkStart w:id="113" w:name="table-3.-overall-ipd-meta-analyses"/>
      <w:bookmarkEnd w:id="112"/>
      <w:r>
        <w:t>Overall IPD meta-analyses</w:t>
      </w:r>
    </w:p>
    <w:p w14:paraId="2B4634C0" w14:textId="19F42DA3" w:rsidR="00A46C82" w:rsidRDefault="00A46C82" w:rsidP="00A46C82">
      <w:pPr>
        <w:pStyle w:val="Caption"/>
        <w:keepNext/>
      </w:pPr>
      <w:r>
        <w:t xml:space="preserve">Table </w:t>
      </w:r>
      <w:r>
        <w:fldChar w:fldCharType="begin"/>
      </w:r>
      <w:r>
        <w:instrText xml:space="preserve"> SEQ Table \* ARABIC </w:instrText>
      </w:r>
      <w:r>
        <w:fldChar w:fldCharType="separate"/>
      </w:r>
      <w:r w:rsidR="00445E86">
        <w:rPr>
          <w:noProof/>
        </w:rPr>
        <w:t>6</w:t>
      </w:r>
      <w:r>
        <w:fldChar w:fldCharType="end"/>
      </w:r>
      <w:r>
        <w:t xml:space="preserve">: </w:t>
      </w:r>
      <w:r w:rsidRPr="006C184B">
        <w:t>Overall IPD meta-analyses</w:t>
      </w:r>
      <w:r>
        <w:t>.</w:t>
      </w:r>
    </w:p>
    <w:tbl>
      <w:tblPr>
        <w:tblStyle w:val="Table"/>
        <w:tblW w:w="3214" w:type="pct"/>
        <w:tblLook w:val="0020" w:firstRow="1" w:lastRow="0" w:firstColumn="0" w:lastColumn="0" w:noHBand="0" w:noVBand="0"/>
      </w:tblPr>
      <w:tblGrid>
        <w:gridCol w:w="1822"/>
        <w:gridCol w:w="1399"/>
        <w:gridCol w:w="839"/>
        <w:gridCol w:w="839"/>
        <w:gridCol w:w="2026"/>
      </w:tblGrid>
      <w:tr w:rsidR="00CC65FB" w14:paraId="28A94D29" w14:textId="77777777" w:rsidTr="00A46C82">
        <w:trPr>
          <w:cnfStyle w:val="100000000000" w:firstRow="1" w:lastRow="0" w:firstColumn="0" w:lastColumn="0" w:oddVBand="0" w:evenVBand="0" w:oddHBand="0" w:evenHBand="0" w:firstRowFirstColumn="0" w:firstRowLastColumn="0" w:lastRowFirstColumn="0" w:lastRowLastColumn="0"/>
        </w:trPr>
        <w:tc>
          <w:tcPr>
            <w:tcW w:w="0" w:type="auto"/>
          </w:tcPr>
          <w:p w14:paraId="19AA65AA" w14:textId="77777777" w:rsidR="00CC65FB" w:rsidRDefault="00CC65FB" w:rsidP="001A6C4D">
            <w:pPr>
              <w:pStyle w:val="Compact"/>
            </w:pPr>
            <w:r>
              <w:t>Term</w:t>
            </w:r>
          </w:p>
        </w:tc>
        <w:tc>
          <w:tcPr>
            <w:tcW w:w="0" w:type="auto"/>
          </w:tcPr>
          <w:p w14:paraId="390AF2B1" w14:textId="77777777" w:rsidR="00CC65FB" w:rsidRDefault="00CC65FB" w:rsidP="001A6C4D">
            <w:pPr>
              <w:pStyle w:val="Compact"/>
              <w:jc w:val="right"/>
            </w:pPr>
            <w:r>
              <w:t>Estimate</w:t>
            </w:r>
          </w:p>
        </w:tc>
        <w:tc>
          <w:tcPr>
            <w:tcW w:w="0" w:type="auto"/>
          </w:tcPr>
          <w:p w14:paraId="740D3229" w14:textId="77777777" w:rsidR="00CC65FB" w:rsidRPr="00A674C5" w:rsidRDefault="00CC65FB" w:rsidP="001A6C4D">
            <w:pPr>
              <w:pStyle w:val="Compact"/>
              <w:jc w:val="right"/>
              <w:rPr>
                <w:i/>
                <w:iCs/>
              </w:rPr>
            </w:pPr>
            <w:r w:rsidRPr="00A674C5">
              <w:rPr>
                <w:i/>
                <w:iCs/>
              </w:rPr>
              <w:t>SE</w:t>
            </w:r>
          </w:p>
        </w:tc>
        <w:tc>
          <w:tcPr>
            <w:tcW w:w="0" w:type="auto"/>
          </w:tcPr>
          <w:p w14:paraId="394A4223" w14:textId="77777777" w:rsidR="00CC65FB" w:rsidRPr="00A674C5" w:rsidRDefault="00CC65FB" w:rsidP="001A6C4D">
            <w:pPr>
              <w:pStyle w:val="Compact"/>
              <w:jc w:val="right"/>
              <w:rPr>
                <w:i/>
                <w:iCs/>
              </w:rPr>
            </w:pPr>
            <w:r>
              <w:rPr>
                <w:i/>
                <w:iCs/>
              </w:rPr>
              <w:t>t</w:t>
            </w:r>
          </w:p>
        </w:tc>
        <w:tc>
          <w:tcPr>
            <w:tcW w:w="0" w:type="auto"/>
          </w:tcPr>
          <w:p w14:paraId="70D7FA46" w14:textId="77777777" w:rsidR="00CC65FB" w:rsidRDefault="00CC65FB" w:rsidP="001A6C4D">
            <w:pPr>
              <w:pStyle w:val="Compact"/>
              <w:jc w:val="right"/>
            </w:pPr>
            <w:r>
              <w:t>95% conf. int.</w:t>
            </w:r>
          </w:p>
        </w:tc>
      </w:tr>
      <w:tr w:rsidR="00CC65FB" w14:paraId="1DCA2C38" w14:textId="77777777" w:rsidTr="00A46C82">
        <w:tc>
          <w:tcPr>
            <w:tcW w:w="0" w:type="auto"/>
          </w:tcPr>
          <w:p w14:paraId="0201EFF2" w14:textId="77777777" w:rsidR="00CC65FB" w:rsidRDefault="00CC65FB" w:rsidP="001A6C4D">
            <w:pPr>
              <w:pStyle w:val="Compact"/>
            </w:pPr>
            <w:r w:rsidRPr="0017487F">
              <w:rPr>
                <w:i/>
                <w:iCs/>
              </w:rPr>
              <w:t>g</w:t>
            </w:r>
            <w:r>
              <w:rPr>
                <w:i/>
                <w:iCs/>
              </w:rPr>
              <w:t>̅</w:t>
            </w:r>
          </w:p>
        </w:tc>
        <w:tc>
          <w:tcPr>
            <w:tcW w:w="0" w:type="auto"/>
          </w:tcPr>
          <w:p w14:paraId="1F5EC66C" w14:textId="77777777" w:rsidR="00CC65FB" w:rsidRDefault="00CC65FB" w:rsidP="001A6C4D">
            <w:pPr>
              <w:pStyle w:val="Compact"/>
              <w:jc w:val="right"/>
            </w:pPr>
            <w:r>
              <w:t>1.43</w:t>
            </w:r>
          </w:p>
        </w:tc>
        <w:tc>
          <w:tcPr>
            <w:tcW w:w="0" w:type="auto"/>
          </w:tcPr>
          <w:p w14:paraId="11EED6DC" w14:textId="77777777" w:rsidR="00CC65FB" w:rsidRDefault="00CC65FB" w:rsidP="001A6C4D">
            <w:pPr>
              <w:pStyle w:val="Compact"/>
              <w:jc w:val="right"/>
            </w:pPr>
            <w:r>
              <w:t>0.30</w:t>
            </w:r>
          </w:p>
        </w:tc>
        <w:tc>
          <w:tcPr>
            <w:tcW w:w="0" w:type="auto"/>
          </w:tcPr>
          <w:p w14:paraId="12B57431" w14:textId="77777777" w:rsidR="00CC65FB" w:rsidRDefault="00CC65FB" w:rsidP="001A6C4D">
            <w:pPr>
              <w:pStyle w:val="Compact"/>
              <w:jc w:val="right"/>
            </w:pPr>
            <w:r>
              <w:t>4.84</w:t>
            </w:r>
          </w:p>
        </w:tc>
        <w:tc>
          <w:tcPr>
            <w:tcW w:w="0" w:type="auto"/>
          </w:tcPr>
          <w:p w14:paraId="56372D1A" w14:textId="77777777" w:rsidR="00CC65FB" w:rsidRDefault="00CC65FB" w:rsidP="001A6C4D">
            <w:pPr>
              <w:pStyle w:val="Compact"/>
              <w:jc w:val="right"/>
            </w:pPr>
            <w:r>
              <w:t>[0.82, 2.02]</w:t>
            </w:r>
          </w:p>
        </w:tc>
      </w:tr>
      <w:tr w:rsidR="00CC65FB" w14:paraId="7913B0A9" w14:textId="77777777" w:rsidTr="00A46C82">
        <w:tc>
          <w:tcPr>
            <w:tcW w:w="0" w:type="auto"/>
          </w:tcPr>
          <w:p w14:paraId="700F17CA" w14:textId="77777777" w:rsidR="00CC65FB" w:rsidRDefault="00CC65FB" w:rsidP="001A6C4D">
            <w:pPr>
              <w:pStyle w:val="Compact"/>
            </w:pPr>
            <w:r>
              <w:t>τ</w:t>
            </w:r>
          </w:p>
        </w:tc>
        <w:tc>
          <w:tcPr>
            <w:tcW w:w="0" w:type="auto"/>
          </w:tcPr>
          <w:p w14:paraId="0E108A1C" w14:textId="77777777" w:rsidR="00CC65FB" w:rsidRDefault="00CC65FB" w:rsidP="001A6C4D">
            <w:pPr>
              <w:pStyle w:val="Compact"/>
              <w:jc w:val="right"/>
            </w:pPr>
            <w:r>
              <w:t>1.00</w:t>
            </w:r>
          </w:p>
        </w:tc>
        <w:tc>
          <w:tcPr>
            <w:tcW w:w="0" w:type="auto"/>
          </w:tcPr>
          <w:p w14:paraId="2B8F130A" w14:textId="77777777" w:rsidR="00CC65FB" w:rsidRDefault="00CC65FB" w:rsidP="001A6C4D">
            <w:pPr>
              <w:pStyle w:val="Compact"/>
              <w:jc w:val="right"/>
            </w:pPr>
          </w:p>
        </w:tc>
        <w:tc>
          <w:tcPr>
            <w:tcW w:w="0" w:type="auto"/>
          </w:tcPr>
          <w:p w14:paraId="2ADA2952" w14:textId="77777777" w:rsidR="00CC65FB" w:rsidRDefault="00CC65FB" w:rsidP="001A6C4D">
            <w:pPr>
              <w:pStyle w:val="Compact"/>
              <w:jc w:val="right"/>
            </w:pPr>
          </w:p>
        </w:tc>
        <w:tc>
          <w:tcPr>
            <w:tcW w:w="0" w:type="auto"/>
          </w:tcPr>
          <w:p w14:paraId="0E6FFB98" w14:textId="77777777" w:rsidR="00CC65FB" w:rsidRDefault="00CC65FB" w:rsidP="001A6C4D">
            <w:pPr>
              <w:pStyle w:val="Compact"/>
              <w:jc w:val="right"/>
            </w:pPr>
            <w:r>
              <w:t>[0.59, 1.55]</w:t>
            </w:r>
          </w:p>
        </w:tc>
      </w:tr>
      <w:tr w:rsidR="00CC65FB" w14:paraId="3746C04F" w14:textId="77777777" w:rsidTr="00A46C82">
        <w:tc>
          <w:tcPr>
            <w:tcW w:w="0" w:type="auto"/>
          </w:tcPr>
          <w:p w14:paraId="036D3750" w14:textId="77777777" w:rsidR="00CC65FB" w:rsidRDefault="00CC65FB" w:rsidP="001A6C4D">
            <w:pPr>
              <w:pStyle w:val="Compact"/>
            </w:pPr>
            <w:r>
              <w:t>σ (person)</w:t>
            </w:r>
          </w:p>
        </w:tc>
        <w:tc>
          <w:tcPr>
            <w:tcW w:w="0" w:type="auto"/>
          </w:tcPr>
          <w:p w14:paraId="0FEFAB8B" w14:textId="77777777" w:rsidR="00CC65FB" w:rsidRDefault="00CC65FB" w:rsidP="001A6C4D">
            <w:pPr>
              <w:pStyle w:val="Compact"/>
              <w:jc w:val="right"/>
            </w:pPr>
            <w:r>
              <w:t>0.93</w:t>
            </w:r>
          </w:p>
        </w:tc>
        <w:tc>
          <w:tcPr>
            <w:tcW w:w="0" w:type="auto"/>
          </w:tcPr>
          <w:p w14:paraId="78949ECD" w14:textId="77777777" w:rsidR="00CC65FB" w:rsidRDefault="00CC65FB" w:rsidP="001A6C4D">
            <w:pPr>
              <w:pStyle w:val="Compact"/>
              <w:jc w:val="right"/>
            </w:pPr>
          </w:p>
        </w:tc>
        <w:tc>
          <w:tcPr>
            <w:tcW w:w="0" w:type="auto"/>
          </w:tcPr>
          <w:p w14:paraId="789D1E39" w14:textId="77777777" w:rsidR="00CC65FB" w:rsidRDefault="00CC65FB" w:rsidP="001A6C4D">
            <w:pPr>
              <w:pStyle w:val="Compact"/>
              <w:jc w:val="right"/>
            </w:pPr>
          </w:p>
        </w:tc>
        <w:tc>
          <w:tcPr>
            <w:tcW w:w="0" w:type="auto"/>
          </w:tcPr>
          <w:p w14:paraId="3E9D655F" w14:textId="77777777" w:rsidR="00CC65FB" w:rsidRDefault="00CC65FB" w:rsidP="001A6C4D">
            <w:pPr>
              <w:pStyle w:val="Compact"/>
              <w:jc w:val="right"/>
            </w:pPr>
            <w:r>
              <w:t>[0.73, 1.20]</w:t>
            </w:r>
          </w:p>
        </w:tc>
      </w:tr>
      <w:tr w:rsidR="00CC65FB" w14:paraId="0865E54D" w14:textId="77777777" w:rsidTr="00A46C82">
        <w:tc>
          <w:tcPr>
            <w:tcW w:w="0" w:type="auto"/>
          </w:tcPr>
          <w:p w14:paraId="304C6586" w14:textId="77777777" w:rsidR="00CC65FB" w:rsidRDefault="00CC65FB" w:rsidP="001A6C4D">
            <w:pPr>
              <w:pStyle w:val="Compact"/>
            </w:pPr>
            <w:r>
              <w:t>σ (measure)</w:t>
            </w:r>
          </w:p>
        </w:tc>
        <w:tc>
          <w:tcPr>
            <w:tcW w:w="0" w:type="auto"/>
          </w:tcPr>
          <w:p w14:paraId="7DDFA2D0" w14:textId="77777777" w:rsidR="00CC65FB" w:rsidRDefault="00CC65FB" w:rsidP="001A6C4D">
            <w:pPr>
              <w:pStyle w:val="Compact"/>
              <w:jc w:val="right"/>
            </w:pPr>
            <w:r>
              <w:t>1.45</w:t>
            </w:r>
          </w:p>
        </w:tc>
        <w:tc>
          <w:tcPr>
            <w:tcW w:w="0" w:type="auto"/>
          </w:tcPr>
          <w:p w14:paraId="0775FD4D" w14:textId="77777777" w:rsidR="00CC65FB" w:rsidRDefault="00CC65FB" w:rsidP="001A6C4D">
            <w:pPr>
              <w:pStyle w:val="Compact"/>
              <w:jc w:val="right"/>
            </w:pPr>
          </w:p>
        </w:tc>
        <w:tc>
          <w:tcPr>
            <w:tcW w:w="0" w:type="auto"/>
          </w:tcPr>
          <w:p w14:paraId="548330A3" w14:textId="77777777" w:rsidR="00CC65FB" w:rsidRDefault="00CC65FB" w:rsidP="001A6C4D">
            <w:pPr>
              <w:pStyle w:val="Compact"/>
              <w:jc w:val="right"/>
            </w:pPr>
          </w:p>
        </w:tc>
        <w:tc>
          <w:tcPr>
            <w:tcW w:w="0" w:type="auto"/>
          </w:tcPr>
          <w:p w14:paraId="47EDC9DC" w14:textId="77777777" w:rsidR="00CC65FB" w:rsidRDefault="00CC65FB" w:rsidP="001A6C4D">
            <w:pPr>
              <w:pStyle w:val="Compact"/>
              <w:jc w:val="right"/>
            </w:pPr>
            <w:r>
              <w:t>[1.38, 1.52]</w:t>
            </w:r>
          </w:p>
        </w:tc>
      </w:tr>
    </w:tbl>
    <w:p w14:paraId="481A6F6C" w14:textId="7A239AE8" w:rsidR="00CC65FB" w:rsidRDefault="00CC65FB" w:rsidP="00CC65FB">
      <w:pPr>
        <w:pStyle w:val="BodyText"/>
      </w:pPr>
      <w:r>
        <w:rPr>
          <w:i/>
          <w:iCs/>
        </w:rPr>
        <w:lastRenderedPageBreak/>
        <w:t>Note.</w:t>
      </w:r>
      <w:r>
        <w:t xml:space="preserve"> </w:t>
      </w:r>
      <w:r>
        <w:rPr>
          <w:i/>
          <w:iCs/>
        </w:rPr>
        <w:t>g̅</w:t>
      </w:r>
      <w:r>
        <w:t xml:space="preserve"> = mean pretest-posttest difference (</w:t>
      </w:r>
      <w:r>
        <w:rPr>
          <w:i/>
          <w:iCs/>
        </w:rPr>
        <w:t>g</w:t>
      </w:r>
      <w:r>
        <w:rPr>
          <w:i/>
          <w:iCs/>
          <w:vertAlign w:val="subscript"/>
        </w:rPr>
        <w:t>pc</w:t>
      </w:r>
      <w:r>
        <w:t xml:space="preserve">; not accounting for any control group);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234BC4">
        <w:instrText xml:space="preserve"> ADDIN ZOTERO_ITEM CSL_CITATION {"citationID":"ogiVcTZc","properties":{"formattedCitation":"(Bates, 2006; Bates et al., 2015b, pp. 34\\uc0\\u8211{}35)","plainCitation":"(Bates, 2006; Bates et al., 2015b, pp. 34–35)","noteIndex":0},"citationItems":[{"id":"glhS9QgH/XchtmbMa","uris":["http://zotero.org/users/7270/items/5KWHSHSC"],"uri":["http://zotero.org/users/7270/items/5KWHSHSC"],"itemData":{"id":13493,"type":"post","note":"13707","title":"[R] lmer, p-values and all that","URL":"https://stat.ethz.ch/pipermail/r-help/2006-May/094765.html","author":[{"family":"Bates","given":"Douglas"}],"accessed":{"date-parts":[["2021",7,20]]},"issued":{"date-parts":[["2006",5,19]]}}},{"id":"glhS9QgH/ophOuVob","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E0238E" w:rsidRPr="00E0238E">
        <w:t>(Bates, 2006; Bates et al., 2015b, pp. 34–35)</w:t>
      </w:r>
      <w:r>
        <w:fldChar w:fldCharType="end"/>
      </w:r>
      <w:r>
        <w:t>; inference should be based on the profile likelihood confidence intervals.</w:t>
      </w:r>
    </w:p>
    <w:p w14:paraId="393161C5" w14:textId="536F22DC" w:rsidR="00CC65FB" w:rsidRDefault="00CC65FB" w:rsidP="00CC65FB">
      <w:pPr>
        <w:pStyle w:val="Heading3"/>
      </w:pPr>
      <w:bookmarkStart w:id="114" w:name="X4053aa276677d10d9a176dcdeb37d1a646e0884"/>
      <w:bookmarkEnd w:id="113"/>
      <w:r>
        <w:t>IPD meta-analyses of broad ability categories</w:t>
      </w:r>
    </w:p>
    <w:p w14:paraId="6621D3B8" w14:textId="4AB725B3" w:rsidR="00A46C82" w:rsidRDefault="00A46C82" w:rsidP="00A46C82">
      <w:pPr>
        <w:pStyle w:val="Caption"/>
        <w:keepNext/>
      </w:pPr>
      <w:r>
        <w:t xml:space="preserve">Table </w:t>
      </w:r>
      <w:r>
        <w:fldChar w:fldCharType="begin"/>
      </w:r>
      <w:r>
        <w:instrText xml:space="preserve"> SEQ Table \* ARABIC </w:instrText>
      </w:r>
      <w:r>
        <w:fldChar w:fldCharType="separate"/>
      </w:r>
      <w:r w:rsidR="00445E86">
        <w:rPr>
          <w:noProof/>
        </w:rPr>
        <w:t>7</w:t>
      </w:r>
      <w:r>
        <w:fldChar w:fldCharType="end"/>
      </w:r>
      <w:r>
        <w:t xml:space="preserve">: </w:t>
      </w:r>
      <w:r w:rsidRPr="00B67A13">
        <w:t>IPD meta-analyses of broad ability categories</w:t>
      </w:r>
      <w:r>
        <w:t>.</w:t>
      </w:r>
    </w:p>
    <w:tbl>
      <w:tblPr>
        <w:tblStyle w:val="Table"/>
        <w:tblW w:w="4207" w:type="pct"/>
        <w:tblLook w:val="0020" w:firstRow="1" w:lastRow="0" w:firstColumn="0" w:lastColumn="0" w:noHBand="0" w:noVBand="0"/>
      </w:tblPr>
      <w:tblGrid>
        <w:gridCol w:w="5010"/>
        <w:gridCol w:w="1111"/>
        <w:gridCol w:w="667"/>
        <w:gridCol w:w="667"/>
        <w:gridCol w:w="1609"/>
      </w:tblGrid>
      <w:tr w:rsidR="00CC65FB" w14:paraId="607C81FD" w14:textId="77777777" w:rsidTr="00842B4F">
        <w:trPr>
          <w:cnfStyle w:val="100000000000" w:firstRow="1" w:lastRow="0" w:firstColumn="0" w:lastColumn="0" w:oddVBand="0" w:evenVBand="0" w:oddHBand="0" w:evenHBand="0" w:firstRowFirstColumn="0" w:firstRowLastColumn="0" w:lastRowFirstColumn="0" w:lastRowLastColumn="0"/>
        </w:trPr>
        <w:tc>
          <w:tcPr>
            <w:tcW w:w="0" w:type="auto"/>
          </w:tcPr>
          <w:p w14:paraId="36808CBF" w14:textId="77777777" w:rsidR="00CC65FB" w:rsidRDefault="00CC65FB" w:rsidP="001A6C4D">
            <w:pPr>
              <w:pStyle w:val="Compact"/>
            </w:pPr>
            <w:r>
              <w:t>Term</w:t>
            </w:r>
          </w:p>
        </w:tc>
        <w:tc>
          <w:tcPr>
            <w:tcW w:w="0" w:type="auto"/>
          </w:tcPr>
          <w:p w14:paraId="7CA44E7B" w14:textId="77777777" w:rsidR="00CC65FB" w:rsidRDefault="00CC65FB" w:rsidP="001A6C4D">
            <w:pPr>
              <w:pStyle w:val="Compact"/>
              <w:jc w:val="right"/>
            </w:pPr>
            <w:r>
              <w:t>Estimate</w:t>
            </w:r>
          </w:p>
        </w:tc>
        <w:tc>
          <w:tcPr>
            <w:tcW w:w="0" w:type="auto"/>
          </w:tcPr>
          <w:p w14:paraId="4663AF62" w14:textId="77777777" w:rsidR="00CC65FB" w:rsidRPr="00A674C5" w:rsidRDefault="00CC65FB" w:rsidP="001A6C4D">
            <w:pPr>
              <w:pStyle w:val="Compact"/>
              <w:jc w:val="right"/>
              <w:rPr>
                <w:i/>
                <w:iCs/>
              </w:rPr>
            </w:pPr>
            <w:r w:rsidRPr="00A674C5">
              <w:rPr>
                <w:i/>
                <w:iCs/>
              </w:rPr>
              <w:t>SE</w:t>
            </w:r>
          </w:p>
        </w:tc>
        <w:tc>
          <w:tcPr>
            <w:tcW w:w="0" w:type="auto"/>
          </w:tcPr>
          <w:p w14:paraId="794C0F40" w14:textId="77777777" w:rsidR="00CC65FB" w:rsidRDefault="00CC65FB" w:rsidP="001A6C4D">
            <w:pPr>
              <w:pStyle w:val="Compact"/>
              <w:jc w:val="right"/>
            </w:pPr>
            <w:r>
              <w:rPr>
                <w:i/>
                <w:iCs/>
              </w:rPr>
              <w:t>t</w:t>
            </w:r>
          </w:p>
        </w:tc>
        <w:tc>
          <w:tcPr>
            <w:tcW w:w="0" w:type="auto"/>
          </w:tcPr>
          <w:p w14:paraId="75F2037B" w14:textId="77777777" w:rsidR="00CC65FB" w:rsidRDefault="00CC65FB" w:rsidP="001A6C4D">
            <w:pPr>
              <w:pStyle w:val="Compact"/>
              <w:jc w:val="right"/>
            </w:pPr>
            <w:r>
              <w:t>95% conf. int.</w:t>
            </w:r>
          </w:p>
        </w:tc>
      </w:tr>
      <w:tr w:rsidR="006A703A" w14:paraId="6E29302D" w14:textId="77777777" w:rsidTr="00842B4F">
        <w:tc>
          <w:tcPr>
            <w:tcW w:w="0" w:type="auto"/>
          </w:tcPr>
          <w:p w14:paraId="2393ADF0" w14:textId="77777777" w:rsidR="006A703A" w:rsidRDefault="006A703A" w:rsidP="006A703A">
            <w:pPr>
              <w:pStyle w:val="Compact"/>
            </w:pPr>
            <w:r w:rsidRPr="0017487F">
              <w:rPr>
                <w:i/>
                <w:iCs/>
              </w:rPr>
              <w:t>g̅</w:t>
            </w:r>
            <w:r>
              <w:t xml:space="preserve"> (Non-communicative Language Expression)</w:t>
            </w:r>
          </w:p>
        </w:tc>
        <w:tc>
          <w:tcPr>
            <w:tcW w:w="0" w:type="auto"/>
          </w:tcPr>
          <w:p w14:paraId="7384A0A8" w14:textId="3DEF3DAE" w:rsidR="006A703A" w:rsidRDefault="006A703A" w:rsidP="006A703A">
            <w:pPr>
              <w:pStyle w:val="Compact"/>
              <w:jc w:val="right"/>
            </w:pPr>
            <w:r>
              <w:t>1.45</w:t>
            </w:r>
          </w:p>
        </w:tc>
        <w:tc>
          <w:tcPr>
            <w:tcW w:w="0" w:type="auto"/>
          </w:tcPr>
          <w:p w14:paraId="42145061" w14:textId="00E7FD6E" w:rsidR="006A703A" w:rsidRDefault="006A703A" w:rsidP="006A703A">
            <w:pPr>
              <w:pStyle w:val="Compact"/>
              <w:jc w:val="right"/>
            </w:pPr>
            <w:r>
              <w:t>0.35</w:t>
            </w:r>
          </w:p>
        </w:tc>
        <w:tc>
          <w:tcPr>
            <w:tcW w:w="0" w:type="auto"/>
          </w:tcPr>
          <w:p w14:paraId="205C831D" w14:textId="0567577B" w:rsidR="006A703A" w:rsidRDefault="006A703A" w:rsidP="006A703A">
            <w:pPr>
              <w:pStyle w:val="Compact"/>
              <w:jc w:val="right"/>
            </w:pPr>
            <w:r>
              <w:t>4.12</w:t>
            </w:r>
          </w:p>
        </w:tc>
        <w:tc>
          <w:tcPr>
            <w:tcW w:w="0" w:type="auto"/>
          </w:tcPr>
          <w:p w14:paraId="181EBC44" w14:textId="077917D0" w:rsidR="006A703A" w:rsidRDefault="006A703A" w:rsidP="006A703A">
            <w:pPr>
              <w:pStyle w:val="Compact"/>
              <w:jc w:val="right"/>
            </w:pPr>
            <w:r>
              <w:t>[ 0.74, 2.14]</w:t>
            </w:r>
          </w:p>
        </w:tc>
      </w:tr>
      <w:tr w:rsidR="006A703A" w14:paraId="2225CB7A" w14:textId="77777777" w:rsidTr="00842B4F">
        <w:tc>
          <w:tcPr>
            <w:tcW w:w="0" w:type="auto"/>
          </w:tcPr>
          <w:p w14:paraId="3D2A2662" w14:textId="77777777" w:rsidR="006A703A" w:rsidRDefault="006A703A" w:rsidP="006A703A">
            <w:pPr>
              <w:pStyle w:val="Compact"/>
            </w:pPr>
            <w:r w:rsidRPr="0017487F">
              <w:rPr>
                <w:i/>
                <w:iCs/>
              </w:rPr>
              <w:t>g̅</w:t>
            </w:r>
            <w:r>
              <w:t xml:space="preserve"> (Aphasia Severity)</w:t>
            </w:r>
          </w:p>
        </w:tc>
        <w:tc>
          <w:tcPr>
            <w:tcW w:w="0" w:type="auto"/>
          </w:tcPr>
          <w:p w14:paraId="150F5725" w14:textId="6785C191" w:rsidR="006A703A" w:rsidRDefault="006A703A" w:rsidP="006A703A">
            <w:pPr>
              <w:pStyle w:val="Compact"/>
              <w:jc w:val="right"/>
            </w:pPr>
            <w:r>
              <w:t>0.51</w:t>
            </w:r>
          </w:p>
        </w:tc>
        <w:tc>
          <w:tcPr>
            <w:tcW w:w="0" w:type="auto"/>
          </w:tcPr>
          <w:p w14:paraId="088EDC3E" w14:textId="1FE1DE5A" w:rsidR="006A703A" w:rsidRDefault="006A703A" w:rsidP="006A703A">
            <w:pPr>
              <w:pStyle w:val="Compact"/>
              <w:jc w:val="right"/>
            </w:pPr>
            <w:r>
              <w:t>0.44</w:t>
            </w:r>
          </w:p>
        </w:tc>
        <w:tc>
          <w:tcPr>
            <w:tcW w:w="0" w:type="auto"/>
          </w:tcPr>
          <w:p w14:paraId="6BA3FA08" w14:textId="429AE028" w:rsidR="006A703A" w:rsidRDefault="006A703A" w:rsidP="006A703A">
            <w:pPr>
              <w:pStyle w:val="Compact"/>
              <w:jc w:val="right"/>
            </w:pPr>
            <w:r>
              <w:t>1.16</w:t>
            </w:r>
          </w:p>
        </w:tc>
        <w:tc>
          <w:tcPr>
            <w:tcW w:w="0" w:type="auto"/>
          </w:tcPr>
          <w:p w14:paraId="0CBBF800" w14:textId="7E98F637" w:rsidR="006A703A" w:rsidRDefault="006A703A" w:rsidP="006A703A">
            <w:pPr>
              <w:pStyle w:val="Compact"/>
              <w:jc w:val="right"/>
            </w:pPr>
            <w:r>
              <w:t>[-0.37, 1.38]</w:t>
            </w:r>
          </w:p>
        </w:tc>
      </w:tr>
      <w:tr w:rsidR="006A703A" w14:paraId="253BE708" w14:textId="77777777" w:rsidTr="00842B4F">
        <w:tc>
          <w:tcPr>
            <w:tcW w:w="0" w:type="auto"/>
          </w:tcPr>
          <w:p w14:paraId="1EFBD8FF" w14:textId="77777777" w:rsidR="006A703A" w:rsidRDefault="006A703A" w:rsidP="006A703A">
            <w:pPr>
              <w:pStyle w:val="Compact"/>
            </w:pPr>
            <w:r w:rsidRPr="0017487F">
              <w:rPr>
                <w:i/>
                <w:iCs/>
              </w:rPr>
              <w:t>g̅</w:t>
            </w:r>
            <w:r>
              <w:t xml:space="preserve"> (Communication)</w:t>
            </w:r>
          </w:p>
        </w:tc>
        <w:tc>
          <w:tcPr>
            <w:tcW w:w="0" w:type="auto"/>
          </w:tcPr>
          <w:p w14:paraId="3EC061AA" w14:textId="787CB462" w:rsidR="006A703A" w:rsidRDefault="006A703A" w:rsidP="006A703A">
            <w:pPr>
              <w:pStyle w:val="Compact"/>
              <w:jc w:val="right"/>
            </w:pPr>
            <w:r>
              <w:t>1.59</w:t>
            </w:r>
          </w:p>
        </w:tc>
        <w:tc>
          <w:tcPr>
            <w:tcW w:w="0" w:type="auto"/>
          </w:tcPr>
          <w:p w14:paraId="756F84FB" w14:textId="0823EA73" w:rsidR="006A703A" w:rsidRDefault="006A703A" w:rsidP="006A703A">
            <w:pPr>
              <w:pStyle w:val="Compact"/>
              <w:jc w:val="right"/>
            </w:pPr>
            <w:r>
              <w:t>0.39</w:t>
            </w:r>
          </w:p>
        </w:tc>
        <w:tc>
          <w:tcPr>
            <w:tcW w:w="0" w:type="auto"/>
          </w:tcPr>
          <w:p w14:paraId="524D834C" w14:textId="6531331A" w:rsidR="006A703A" w:rsidRDefault="006A703A" w:rsidP="006A703A">
            <w:pPr>
              <w:pStyle w:val="Compact"/>
              <w:jc w:val="right"/>
            </w:pPr>
            <w:r>
              <w:t>4.08</w:t>
            </w:r>
          </w:p>
        </w:tc>
        <w:tc>
          <w:tcPr>
            <w:tcW w:w="0" w:type="auto"/>
          </w:tcPr>
          <w:p w14:paraId="02B2ED07" w14:textId="41E2F844" w:rsidR="006A703A" w:rsidRDefault="006A703A" w:rsidP="006A703A">
            <w:pPr>
              <w:pStyle w:val="Compact"/>
              <w:jc w:val="right"/>
            </w:pPr>
            <w:r>
              <w:t>[ 0.81, 2.35]</w:t>
            </w:r>
          </w:p>
        </w:tc>
      </w:tr>
      <w:tr w:rsidR="006A703A" w14:paraId="05A2ECE7" w14:textId="77777777" w:rsidTr="00842B4F">
        <w:tc>
          <w:tcPr>
            <w:tcW w:w="0" w:type="auto"/>
          </w:tcPr>
          <w:p w14:paraId="061AEE4F" w14:textId="77777777" w:rsidR="006A703A" w:rsidRDefault="006A703A" w:rsidP="006A703A">
            <w:pPr>
              <w:pStyle w:val="Compact"/>
            </w:pPr>
            <w:r w:rsidRPr="0017487F">
              <w:rPr>
                <w:i/>
                <w:iCs/>
              </w:rPr>
              <w:t>g̅</w:t>
            </w:r>
            <w:r>
              <w:t xml:space="preserve"> (Domain-General Function)</w:t>
            </w:r>
          </w:p>
        </w:tc>
        <w:tc>
          <w:tcPr>
            <w:tcW w:w="0" w:type="auto"/>
          </w:tcPr>
          <w:p w14:paraId="5235135B" w14:textId="32F2988A" w:rsidR="006A703A" w:rsidRDefault="006A703A" w:rsidP="006A703A">
            <w:pPr>
              <w:pStyle w:val="Compact"/>
              <w:jc w:val="right"/>
            </w:pPr>
            <w:r>
              <w:t>1.19</w:t>
            </w:r>
          </w:p>
        </w:tc>
        <w:tc>
          <w:tcPr>
            <w:tcW w:w="0" w:type="auto"/>
          </w:tcPr>
          <w:p w14:paraId="59346EE9" w14:textId="7118FC47" w:rsidR="006A703A" w:rsidRDefault="006A703A" w:rsidP="006A703A">
            <w:pPr>
              <w:pStyle w:val="Compact"/>
              <w:jc w:val="right"/>
            </w:pPr>
            <w:r>
              <w:t>0.40</w:t>
            </w:r>
          </w:p>
        </w:tc>
        <w:tc>
          <w:tcPr>
            <w:tcW w:w="0" w:type="auto"/>
          </w:tcPr>
          <w:p w14:paraId="4B8FCD37" w14:textId="33246F52" w:rsidR="006A703A" w:rsidRDefault="006A703A" w:rsidP="006A703A">
            <w:pPr>
              <w:pStyle w:val="Compact"/>
              <w:jc w:val="right"/>
            </w:pPr>
            <w:r>
              <w:t>2.94</w:t>
            </w:r>
          </w:p>
        </w:tc>
        <w:tc>
          <w:tcPr>
            <w:tcW w:w="0" w:type="auto"/>
          </w:tcPr>
          <w:p w14:paraId="66C09863" w14:textId="09BC960E" w:rsidR="006A703A" w:rsidRDefault="006A703A" w:rsidP="006A703A">
            <w:pPr>
              <w:pStyle w:val="Compact"/>
              <w:jc w:val="right"/>
            </w:pPr>
            <w:r>
              <w:t>[ 0.38, 1.97]</w:t>
            </w:r>
          </w:p>
        </w:tc>
      </w:tr>
      <w:tr w:rsidR="006A703A" w14:paraId="5C9C15DD" w14:textId="77777777" w:rsidTr="00842B4F">
        <w:tc>
          <w:tcPr>
            <w:tcW w:w="0" w:type="auto"/>
          </w:tcPr>
          <w:p w14:paraId="566712B6" w14:textId="77777777" w:rsidR="006A703A" w:rsidRDefault="006A703A" w:rsidP="006A703A">
            <w:pPr>
              <w:pStyle w:val="Compact"/>
            </w:pPr>
            <w:r w:rsidRPr="0017487F">
              <w:rPr>
                <w:i/>
                <w:iCs/>
              </w:rPr>
              <w:t>g̅</w:t>
            </w:r>
            <w:r>
              <w:t xml:space="preserve"> (Language Comprehension)</w:t>
            </w:r>
          </w:p>
        </w:tc>
        <w:tc>
          <w:tcPr>
            <w:tcW w:w="0" w:type="auto"/>
          </w:tcPr>
          <w:p w14:paraId="4B45C42E" w14:textId="6E438955" w:rsidR="006A703A" w:rsidRDefault="006A703A" w:rsidP="006A703A">
            <w:pPr>
              <w:pStyle w:val="Compact"/>
              <w:jc w:val="right"/>
            </w:pPr>
            <w:r>
              <w:t>0.26</w:t>
            </w:r>
          </w:p>
        </w:tc>
        <w:tc>
          <w:tcPr>
            <w:tcW w:w="0" w:type="auto"/>
          </w:tcPr>
          <w:p w14:paraId="4E840069" w14:textId="68EE709E" w:rsidR="006A703A" w:rsidRDefault="006A703A" w:rsidP="006A703A">
            <w:pPr>
              <w:pStyle w:val="Compact"/>
              <w:jc w:val="right"/>
            </w:pPr>
            <w:r>
              <w:t>0.37</w:t>
            </w:r>
          </w:p>
        </w:tc>
        <w:tc>
          <w:tcPr>
            <w:tcW w:w="0" w:type="auto"/>
          </w:tcPr>
          <w:p w14:paraId="3910A4F8" w14:textId="60AC80EC" w:rsidR="006A703A" w:rsidRDefault="006A703A" w:rsidP="006A703A">
            <w:pPr>
              <w:pStyle w:val="Compact"/>
              <w:jc w:val="right"/>
            </w:pPr>
            <w:r>
              <w:t>0.70</w:t>
            </w:r>
          </w:p>
        </w:tc>
        <w:tc>
          <w:tcPr>
            <w:tcW w:w="0" w:type="auto"/>
          </w:tcPr>
          <w:p w14:paraId="4E959C5A" w14:textId="6A3680BB" w:rsidR="006A703A" w:rsidRDefault="006A703A" w:rsidP="006A703A">
            <w:pPr>
              <w:pStyle w:val="Compact"/>
              <w:jc w:val="right"/>
            </w:pPr>
            <w:r>
              <w:t>[-0.50, 0.99]</w:t>
            </w:r>
          </w:p>
        </w:tc>
      </w:tr>
      <w:tr w:rsidR="006A703A" w14:paraId="72C7F991" w14:textId="77777777" w:rsidTr="00842B4F">
        <w:tc>
          <w:tcPr>
            <w:tcW w:w="0" w:type="auto"/>
          </w:tcPr>
          <w:p w14:paraId="6AFFB213" w14:textId="77777777" w:rsidR="006A703A" w:rsidRDefault="006A703A" w:rsidP="006A703A">
            <w:pPr>
              <w:pStyle w:val="Compact"/>
            </w:pPr>
            <w:r w:rsidRPr="0017487F">
              <w:rPr>
                <w:i/>
                <w:iCs/>
              </w:rPr>
              <w:t>g̅</w:t>
            </w:r>
            <w:r>
              <w:t xml:space="preserve"> (Speech-Motor Planning)</w:t>
            </w:r>
          </w:p>
        </w:tc>
        <w:tc>
          <w:tcPr>
            <w:tcW w:w="0" w:type="auto"/>
          </w:tcPr>
          <w:p w14:paraId="6E5F673B" w14:textId="2D5F09F9" w:rsidR="006A703A" w:rsidRDefault="006A703A" w:rsidP="006A703A">
            <w:pPr>
              <w:pStyle w:val="Compact"/>
              <w:jc w:val="right"/>
            </w:pPr>
            <w:r>
              <w:t>1.41</w:t>
            </w:r>
          </w:p>
        </w:tc>
        <w:tc>
          <w:tcPr>
            <w:tcW w:w="0" w:type="auto"/>
          </w:tcPr>
          <w:p w14:paraId="5D0824AA" w14:textId="6A279DF3" w:rsidR="006A703A" w:rsidRDefault="006A703A" w:rsidP="006A703A">
            <w:pPr>
              <w:pStyle w:val="Compact"/>
              <w:jc w:val="right"/>
            </w:pPr>
            <w:r>
              <w:t>0.38</w:t>
            </w:r>
          </w:p>
        </w:tc>
        <w:tc>
          <w:tcPr>
            <w:tcW w:w="0" w:type="auto"/>
          </w:tcPr>
          <w:p w14:paraId="1C736CB2" w14:textId="0A56C3F1" w:rsidR="006A703A" w:rsidRDefault="006A703A" w:rsidP="006A703A">
            <w:pPr>
              <w:pStyle w:val="Compact"/>
              <w:jc w:val="right"/>
            </w:pPr>
            <w:r>
              <w:t>3.68</w:t>
            </w:r>
          </w:p>
        </w:tc>
        <w:tc>
          <w:tcPr>
            <w:tcW w:w="0" w:type="auto"/>
          </w:tcPr>
          <w:p w14:paraId="131DA176" w14:textId="62565830" w:rsidR="006A703A" w:rsidRDefault="006A703A" w:rsidP="006A703A">
            <w:pPr>
              <w:pStyle w:val="Compact"/>
              <w:jc w:val="right"/>
            </w:pPr>
            <w:r>
              <w:t>[ 0.64, 2.15]</w:t>
            </w:r>
          </w:p>
        </w:tc>
      </w:tr>
      <w:tr w:rsidR="00842B4F" w14:paraId="39381DD8" w14:textId="77777777" w:rsidTr="00842B4F">
        <w:tc>
          <w:tcPr>
            <w:tcW w:w="0" w:type="auto"/>
          </w:tcPr>
          <w:p w14:paraId="7CBE1760" w14:textId="2E4080C7" w:rsidR="00842B4F" w:rsidRDefault="00842B4F" w:rsidP="00842B4F">
            <w:pPr>
              <w:pStyle w:val="Compact"/>
            </w:pPr>
            <w:r w:rsidRPr="00E97EED">
              <w:t>∆</w:t>
            </w:r>
            <w:r w:rsidRPr="00E97EED">
              <w:rPr>
                <w:i/>
                <w:iCs/>
              </w:rPr>
              <w:t>g̅</w:t>
            </w:r>
            <w:r w:rsidRPr="00E97EED">
              <w:t xml:space="preserve"> (unvalidated measure with untrained items)</w:t>
            </w:r>
          </w:p>
        </w:tc>
        <w:tc>
          <w:tcPr>
            <w:tcW w:w="0" w:type="auto"/>
          </w:tcPr>
          <w:p w14:paraId="2393A6B4" w14:textId="0D0E6F8E" w:rsidR="00842B4F" w:rsidRDefault="00842B4F" w:rsidP="00842B4F">
            <w:pPr>
              <w:pStyle w:val="Compact"/>
              <w:jc w:val="right"/>
            </w:pPr>
            <w:r>
              <w:t>0.31</w:t>
            </w:r>
          </w:p>
        </w:tc>
        <w:tc>
          <w:tcPr>
            <w:tcW w:w="0" w:type="auto"/>
          </w:tcPr>
          <w:p w14:paraId="726EFF5C" w14:textId="3D33537E" w:rsidR="00842B4F" w:rsidRDefault="00842B4F" w:rsidP="00842B4F">
            <w:pPr>
              <w:pStyle w:val="Compact"/>
              <w:jc w:val="right"/>
            </w:pPr>
            <w:r>
              <w:t>0.75</w:t>
            </w:r>
          </w:p>
        </w:tc>
        <w:tc>
          <w:tcPr>
            <w:tcW w:w="0" w:type="auto"/>
          </w:tcPr>
          <w:p w14:paraId="27476090" w14:textId="068B1A8B" w:rsidR="00842B4F" w:rsidRDefault="00842B4F" w:rsidP="00842B4F">
            <w:pPr>
              <w:pStyle w:val="Compact"/>
              <w:jc w:val="right"/>
            </w:pPr>
            <w:r>
              <w:t>0.41</w:t>
            </w:r>
          </w:p>
        </w:tc>
        <w:tc>
          <w:tcPr>
            <w:tcW w:w="0" w:type="auto"/>
          </w:tcPr>
          <w:p w14:paraId="78503CC4" w14:textId="2C4691F5" w:rsidR="00842B4F" w:rsidRDefault="00842B4F" w:rsidP="00842B4F">
            <w:pPr>
              <w:pStyle w:val="Compact"/>
              <w:jc w:val="right"/>
            </w:pPr>
            <w:r>
              <w:t>[-1.16, 1.80]</w:t>
            </w:r>
          </w:p>
        </w:tc>
      </w:tr>
      <w:tr w:rsidR="00842B4F" w14:paraId="75361D82" w14:textId="77777777" w:rsidTr="00842B4F">
        <w:tc>
          <w:tcPr>
            <w:tcW w:w="0" w:type="auto"/>
          </w:tcPr>
          <w:p w14:paraId="0630D495" w14:textId="73A8DD6C" w:rsidR="00842B4F" w:rsidRDefault="00842B4F" w:rsidP="00842B4F">
            <w:pPr>
              <w:pStyle w:val="Compact"/>
            </w:pPr>
            <w:r w:rsidRPr="00E97EED">
              <w:t>∆</w:t>
            </w:r>
            <w:r w:rsidRPr="00E97EED">
              <w:rPr>
                <w:i/>
                <w:iCs/>
              </w:rPr>
              <w:t>g̅</w:t>
            </w:r>
            <w:r w:rsidRPr="00E97EED">
              <w:t xml:space="preserve"> (unvalidated measure with trained items)</w:t>
            </w:r>
          </w:p>
        </w:tc>
        <w:tc>
          <w:tcPr>
            <w:tcW w:w="0" w:type="auto"/>
          </w:tcPr>
          <w:p w14:paraId="1A58132D" w14:textId="2A5A3202" w:rsidR="00842B4F" w:rsidRDefault="00842B4F" w:rsidP="00842B4F">
            <w:pPr>
              <w:pStyle w:val="Compact"/>
              <w:jc w:val="right"/>
            </w:pPr>
            <w:r>
              <w:t>1.86</w:t>
            </w:r>
          </w:p>
        </w:tc>
        <w:tc>
          <w:tcPr>
            <w:tcW w:w="0" w:type="auto"/>
          </w:tcPr>
          <w:p w14:paraId="3FE45DEB" w14:textId="613D2D93" w:rsidR="00842B4F" w:rsidRDefault="00842B4F" w:rsidP="00842B4F">
            <w:pPr>
              <w:pStyle w:val="Compact"/>
              <w:jc w:val="right"/>
            </w:pPr>
            <w:r>
              <w:t>0.75</w:t>
            </w:r>
          </w:p>
        </w:tc>
        <w:tc>
          <w:tcPr>
            <w:tcW w:w="0" w:type="auto"/>
          </w:tcPr>
          <w:p w14:paraId="36F3DF88" w14:textId="030A38BF" w:rsidR="00842B4F" w:rsidRDefault="00842B4F" w:rsidP="00842B4F">
            <w:pPr>
              <w:pStyle w:val="Compact"/>
              <w:jc w:val="right"/>
            </w:pPr>
            <w:r>
              <w:t>2.50</w:t>
            </w:r>
          </w:p>
        </w:tc>
        <w:tc>
          <w:tcPr>
            <w:tcW w:w="0" w:type="auto"/>
          </w:tcPr>
          <w:p w14:paraId="44D3321B" w14:textId="3A2FB0C8" w:rsidR="00842B4F" w:rsidRDefault="00842B4F" w:rsidP="00842B4F">
            <w:pPr>
              <w:pStyle w:val="Compact"/>
              <w:jc w:val="right"/>
            </w:pPr>
            <w:r>
              <w:t>[ 0.40, 3.35]</w:t>
            </w:r>
          </w:p>
        </w:tc>
      </w:tr>
      <w:tr w:rsidR="006A703A" w14:paraId="5DBC6F42" w14:textId="77777777" w:rsidTr="00842B4F">
        <w:tc>
          <w:tcPr>
            <w:tcW w:w="0" w:type="auto"/>
          </w:tcPr>
          <w:p w14:paraId="38DDBE03" w14:textId="77777777" w:rsidR="006A703A" w:rsidRDefault="006A703A" w:rsidP="006A703A">
            <w:pPr>
              <w:pStyle w:val="Compact"/>
            </w:pPr>
            <w:r>
              <w:t>τ</w:t>
            </w:r>
          </w:p>
        </w:tc>
        <w:tc>
          <w:tcPr>
            <w:tcW w:w="0" w:type="auto"/>
          </w:tcPr>
          <w:p w14:paraId="2DCF4B10" w14:textId="0A04A1C3" w:rsidR="006A703A" w:rsidRDefault="006A703A" w:rsidP="006A703A">
            <w:pPr>
              <w:pStyle w:val="Compact"/>
              <w:jc w:val="right"/>
            </w:pPr>
            <w:r>
              <w:t>1.15</w:t>
            </w:r>
          </w:p>
        </w:tc>
        <w:tc>
          <w:tcPr>
            <w:tcW w:w="0" w:type="auto"/>
          </w:tcPr>
          <w:p w14:paraId="047F73B7" w14:textId="77777777" w:rsidR="006A703A" w:rsidRDefault="006A703A" w:rsidP="006A703A">
            <w:pPr>
              <w:pStyle w:val="Compact"/>
              <w:jc w:val="right"/>
            </w:pPr>
          </w:p>
        </w:tc>
        <w:tc>
          <w:tcPr>
            <w:tcW w:w="0" w:type="auto"/>
          </w:tcPr>
          <w:p w14:paraId="2886F139" w14:textId="77777777" w:rsidR="006A703A" w:rsidRDefault="006A703A" w:rsidP="006A703A">
            <w:pPr>
              <w:pStyle w:val="Compact"/>
              <w:jc w:val="right"/>
            </w:pPr>
          </w:p>
        </w:tc>
        <w:tc>
          <w:tcPr>
            <w:tcW w:w="0" w:type="auto"/>
          </w:tcPr>
          <w:p w14:paraId="5BE0E4F5" w14:textId="1B312AB6" w:rsidR="006A703A" w:rsidRDefault="006A703A" w:rsidP="006A703A">
            <w:pPr>
              <w:pStyle w:val="Compact"/>
              <w:jc w:val="right"/>
            </w:pPr>
            <w:r>
              <w:t>[ 0.70, 1.69]</w:t>
            </w:r>
          </w:p>
        </w:tc>
      </w:tr>
      <w:tr w:rsidR="006A703A" w14:paraId="3DA4B6CF" w14:textId="77777777" w:rsidTr="00842B4F">
        <w:tc>
          <w:tcPr>
            <w:tcW w:w="0" w:type="auto"/>
          </w:tcPr>
          <w:p w14:paraId="2105122B" w14:textId="77777777" w:rsidR="006A703A" w:rsidRDefault="006A703A" w:rsidP="006A703A">
            <w:pPr>
              <w:pStyle w:val="Compact"/>
            </w:pPr>
            <w:r>
              <w:t>σ (person)</w:t>
            </w:r>
          </w:p>
        </w:tc>
        <w:tc>
          <w:tcPr>
            <w:tcW w:w="0" w:type="auto"/>
          </w:tcPr>
          <w:p w14:paraId="5A96B145" w14:textId="646BBA2E" w:rsidR="006A703A" w:rsidRDefault="006A703A" w:rsidP="006A703A">
            <w:pPr>
              <w:pStyle w:val="Compact"/>
              <w:jc w:val="right"/>
            </w:pPr>
            <w:r>
              <w:t>0.93</w:t>
            </w:r>
          </w:p>
        </w:tc>
        <w:tc>
          <w:tcPr>
            <w:tcW w:w="0" w:type="auto"/>
          </w:tcPr>
          <w:p w14:paraId="621B8000" w14:textId="77777777" w:rsidR="006A703A" w:rsidRDefault="006A703A" w:rsidP="006A703A">
            <w:pPr>
              <w:pStyle w:val="Compact"/>
              <w:jc w:val="right"/>
            </w:pPr>
          </w:p>
        </w:tc>
        <w:tc>
          <w:tcPr>
            <w:tcW w:w="0" w:type="auto"/>
          </w:tcPr>
          <w:p w14:paraId="540A7B55" w14:textId="77777777" w:rsidR="006A703A" w:rsidRDefault="006A703A" w:rsidP="006A703A">
            <w:pPr>
              <w:pStyle w:val="Compact"/>
              <w:jc w:val="right"/>
            </w:pPr>
          </w:p>
        </w:tc>
        <w:tc>
          <w:tcPr>
            <w:tcW w:w="0" w:type="auto"/>
          </w:tcPr>
          <w:p w14:paraId="312A44F8" w14:textId="09DE5B11" w:rsidR="006A703A" w:rsidRDefault="006A703A" w:rsidP="006A703A">
            <w:pPr>
              <w:pStyle w:val="Compact"/>
              <w:jc w:val="right"/>
            </w:pPr>
            <w:r>
              <w:t>[ 0.73, 1.19]</w:t>
            </w:r>
          </w:p>
        </w:tc>
      </w:tr>
      <w:tr w:rsidR="006A703A" w14:paraId="59E78CAC" w14:textId="77777777" w:rsidTr="00842B4F">
        <w:tc>
          <w:tcPr>
            <w:tcW w:w="0" w:type="auto"/>
          </w:tcPr>
          <w:p w14:paraId="7305FF6F" w14:textId="77777777" w:rsidR="006A703A" w:rsidRDefault="006A703A" w:rsidP="006A703A">
            <w:pPr>
              <w:pStyle w:val="Compact"/>
            </w:pPr>
            <w:r>
              <w:t>σ (measure)</w:t>
            </w:r>
          </w:p>
        </w:tc>
        <w:tc>
          <w:tcPr>
            <w:tcW w:w="0" w:type="auto"/>
          </w:tcPr>
          <w:p w14:paraId="4825362B" w14:textId="003E74CF" w:rsidR="006A703A" w:rsidRDefault="006A703A" w:rsidP="006A703A">
            <w:pPr>
              <w:pStyle w:val="Compact"/>
              <w:jc w:val="right"/>
            </w:pPr>
            <w:r>
              <w:t>1.39</w:t>
            </w:r>
          </w:p>
        </w:tc>
        <w:tc>
          <w:tcPr>
            <w:tcW w:w="0" w:type="auto"/>
          </w:tcPr>
          <w:p w14:paraId="569BD860" w14:textId="77777777" w:rsidR="006A703A" w:rsidRDefault="006A703A" w:rsidP="006A703A">
            <w:pPr>
              <w:pStyle w:val="Compact"/>
              <w:jc w:val="right"/>
            </w:pPr>
          </w:p>
        </w:tc>
        <w:tc>
          <w:tcPr>
            <w:tcW w:w="0" w:type="auto"/>
          </w:tcPr>
          <w:p w14:paraId="33C8C307" w14:textId="77777777" w:rsidR="006A703A" w:rsidRDefault="006A703A" w:rsidP="006A703A">
            <w:pPr>
              <w:pStyle w:val="Compact"/>
              <w:jc w:val="right"/>
            </w:pPr>
          </w:p>
        </w:tc>
        <w:tc>
          <w:tcPr>
            <w:tcW w:w="0" w:type="auto"/>
          </w:tcPr>
          <w:p w14:paraId="37EEA974" w14:textId="521692B9" w:rsidR="006A703A" w:rsidRDefault="006A703A" w:rsidP="006A703A">
            <w:pPr>
              <w:pStyle w:val="Compact"/>
              <w:jc w:val="right"/>
            </w:pPr>
            <w:r>
              <w:t>[ 1.32, 1.46]</w:t>
            </w:r>
          </w:p>
        </w:tc>
      </w:tr>
    </w:tbl>
    <w:p w14:paraId="230C91E8" w14:textId="38831157" w:rsidR="00CC65FB" w:rsidRDefault="00CC65FB" w:rsidP="00CC65FB">
      <w:pPr>
        <w:pStyle w:val="BodyText"/>
      </w:pPr>
      <w:r>
        <w:rPr>
          <w:i/>
          <w:iCs/>
        </w:rPr>
        <w:t>Note.</w:t>
      </w:r>
      <w:r>
        <w:t xml:space="preserve"> </w:t>
      </w:r>
      <w:r>
        <w:rPr>
          <w:i/>
          <w:iCs/>
        </w:rPr>
        <w:t>g̅</w:t>
      </w:r>
      <w:r>
        <w:t xml:space="preserve"> = mean pretest-posttest difference (</w:t>
      </w:r>
      <w:r>
        <w:rPr>
          <w:i/>
          <w:iCs/>
        </w:rPr>
        <w:t>g</w:t>
      </w:r>
      <w:r>
        <w:rPr>
          <w:i/>
          <w:iCs/>
          <w:vertAlign w:val="subscript"/>
        </w:rPr>
        <w:t>pc</w:t>
      </w:r>
      <w:r>
        <w:t>; not accounting for any control group); ∆</w:t>
      </w:r>
      <w:r>
        <w:rPr>
          <w:i/>
          <w:iCs/>
        </w:rPr>
        <w:t>g̅</w:t>
      </w:r>
      <w:r>
        <w:t xml:space="preserve"> = estimated difference in </w:t>
      </w:r>
      <w:r>
        <w:rPr>
          <w:i/>
          <w:iCs/>
        </w:rPr>
        <w:t>g̅</w:t>
      </w:r>
      <w:r>
        <w:t xml:space="preserve"> between validated and </w:t>
      </w:r>
      <w:r w:rsidR="001A6C4D">
        <w:t>unvalidated</w:t>
      </w:r>
      <w:r>
        <w:t xml:space="preserve"> measures; note that only </w:t>
      </w:r>
      <w:r w:rsidR="00403351">
        <w:t xml:space="preserve">Non-communicative Language Expression </w:t>
      </w:r>
      <w:r>
        <w:t xml:space="preserve">included </w:t>
      </w:r>
      <w:r w:rsidR="001A6C4D">
        <w:t>unvalidated</w:t>
      </w:r>
      <w:r>
        <w:t xml:space="preserve"> measures;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234BC4">
        <w:instrText xml:space="preserve"> ADDIN ZOTERO_ITEM CSL_CITATION {"citationID":"A4r4G2U3","properties":{"formattedCitation":"(Bates, 2006; Bates et al., 2015b, pp. 34\\uc0\\u8211{}35)","plainCitation":"(Bates, 2006; Bates et al., 2015b, pp. 34–35)","noteIndex":0},"citationItems":[{"id":"glhS9QgH/XchtmbMa","uris":["http://zotero.org/users/7270/items/5KWHSHSC"],"uri":["http://zotero.org/users/7270/items/5KWHSHSC"],"itemData":{"id":13493,"type":"post","note":"13707","title":"[R] lmer, p-values and all that","URL":"https://stat.ethz.ch/pipermail/r-help/2006-May/094765.html","author":[{"family":"Bates","given":"Douglas"}],"accessed":{"date-parts":[["2021",7,20]]},"issued":{"date-parts":[["2006",5,19]]}}},{"id":"glhS9QgH/ophOuVob","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E0238E" w:rsidRPr="00E0238E">
        <w:t>(Bates, 2006; Bates et al., 2015b, pp. 34–35)</w:t>
      </w:r>
      <w:r>
        <w:fldChar w:fldCharType="end"/>
      </w:r>
      <w:r>
        <w:t>; inference should be based on the profile likelihood confidence intervals.</w:t>
      </w:r>
    </w:p>
    <w:p w14:paraId="34462894" w14:textId="0FBDE7D7" w:rsidR="00CC65FB" w:rsidRDefault="00CC65FB" w:rsidP="00CC65FB">
      <w:pPr>
        <w:pStyle w:val="Heading3"/>
      </w:pPr>
      <w:bookmarkStart w:id="115" w:name="X267c805dd9f1d6c6e14eb208c192d9b0a8d1007"/>
      <w:bookmarkEnd w:id="114"/>
      <w:r>
        <w:lastRenderedPageBreak/>
        <w:t>IPD meta-analyses with aphasia stage (MPO) as a moderator</w:t>
      </w:r>
    </w:p>
    <w:p w14:paraId="7638944D" w14:textId="3A716C1B" w:rsidR="00A46C82" w:rsidRDefault="00A46C82" w:rsidP="00A46C82">
      <w:pPr>
        <w:pStyle w:val="Caption"/>
        <w:keepNext/>
      </w:pPr>
      <w:r>
        <w:t xml:space="preserve">Table </w:t>
      </w:r>
      <w:r>
        <w:fldChar w:fldCharType="begin"/>
      </w:r>
      <w:r>
        <w:instrText xml:space="preserve"> SEQ Table \* ARABIC </w:instrText>
      </w:r>
      <w:r>
        <w:fldChar w:fldCharType="separate"/>
      </w:r>
      <w:r w:rsidR="00445E86">
        <w:rPr>
          <w:noProof/>
        </w:rPr>
        <w:t>8</w:t>
      </w:r>
      <w:r>
        <w:fldChar w:fldCharType="end"/>
      </w:r>
      <w:r>
        <w:t xml:space="preserve">: </w:t>
      </w:r>
      <w:r w:rsidRPr="007E16FA">
        <w:t>IPD meta-analyses with aphasia stage (months post-onset, MPO) as a moderator</w:t>
      </w:r>
      <w:r>
        <w:t>.</w:t>
      </w:r>
    </w:p>
    <w:tbl>
      <w:tblPr>
        <w:tblStyle w:val="Table"/>
        <w:tblW w:w="4463" w:type="pct"/>
        <w:tblLook w:val="0020" w:firstRow="1" w:lastRow="0" w:firstColumn="0" w:lastColumn="0" w:noHBand="0" w:noVBand="0"/>
      </w:tblPr>
      <w:tblGrid>
        <w:gridCol w:w="5023"/>
        <w:gridCol w:w="1114"/>
        <w:gridCol w:w="1122"/>
        <w:gridCol w:w="744"/>
        <w:gridCol w:w="1613"/>
      </w:tblGrid>
      <w:tr w:rsidR="00CC65FB" w14:paraId="38E78381" w14:textId="77777777" w:rsidTr="00842B4F">
        <w:trPr>
          <w:cnfStyle w:val="100000000000" w:firstRow="1" w:lastRow="0" w:firstColumn="0" w:lastColumn="0" w:oddVBand="0" w:evenVBand="0" w:oddHBand="0" w:evenHBand="0" w:firstRowFirstColumn="0" w:firstRowLastColumn="0" w:lastRowFirstColumn="0" w:lastRowLastColumn="0"/>
        </w:trPr>
        <w:tc>
          <w:tcPr>
            <w:tcW w:w="0" w:type="auto"/>
          </w:tcPr>
          <w:p w14:paraId="028F918F" w14:textId="77777777" w:rsidR="00CC65FB" w:rsidRDefault="00CC65FB" w:rsidP="001A6C4D">
            <w:pPr>
              <w:pStyle w:val="Compact"/>
              <w:keepNext/>
            </w:pPr>
            <w:r>
              <w:t>Term</w:t>
            </w:r>
          </w:p>
        </w:tc>
        <w:tc>
          <w:tcPr>
            <w:tcW w:w="0" w:type="auto"/>
          </w:tcPr>
          <w:p w14:paraId="58CFBB9E" w14:textId="77777777" w:rsidR="00CC65FB" w:rsidRDefault="00CC65FB" w:rsidP="001A6C4D">
            <w:pPr>
              <w:pStyle w:val="Compact"/>
              <w:keepNext/>
              <w:jc w:val="right"/>
            </w:pPr>
            <w:r>
              <w:t>Estimate</w:t>
            </w:r>
          </w:p>
        </w:tc>
        <w:tc>
          <w:tcPr>
            <w:tcW w:w="0" w:type="auto"/>
          </w:tcPr>
          <w:p w14:paraId="345D7DBC" w14:textId="77777777" w:rsidR="00CC65FB" w:rsidRPr="00A674C5" w:rsidRDefault="00CC65FB" w:rsidP="001A6C4D">
            <w:pPr>
              <w:pStyle w:val="Compact"/>
              <w:keepNext/>
              <w:jc w:val="right"/>
              <w:rPr>
                <w:i/>
                <w:iCs/>
              </w:rPr>
            </w:pPr>
            <w:r w:rsidRPr="00A674C5">
              <w:rPr>
                <w:i/>
                <w:iCs/>
              </w:rPr>
              <w:t>SE</w:t>
            </w:r>
          </w:p>
        </w:tc>
        <w:tc>
          <w:tcPr>
            <w:tcW w:w="0" w:type="auto"/>
          </w:tcPr>
          <w:p w14:paraId="01AD5DE8" w14:textId="77777777" w:rsidR="00CC65FB" w:rsidRDefault="00CC65FB" w:rsidP="001A6C4D">
            <w:pPr>
              <w:pStyle w:val="Compact"/>
              <w:keepNext/>
              <w:jc w:val="right"/>
            </w:pPr>
            <w:r>
              <w:rPr>
                <w:i/>
                <w:iCs/>
              </w:rPr>
              <w:t>t</w:t>
            </w:r>
          </w:p>
        </w:tc>
        <w:tc>
          <w:tcPr>
            <w:tcW w:w="0" w:type="auto"/>
          </w:tcPr>
          <w:p w14:paraId="72F84121" w14:textId="77777777" w:rsidR="00CC65FB" w:rsidRDefault="00CC65FB" w:rsidP="001A6C4D">
            <w:pPr>
              <w:pStyle w:val="Compact"/>
              <w:keepNext/>
              <w:jc w:val="right"/>
            </w:pPr>
            <w:r>
              <w:t>95% conf. int.</w:t>
            </w:r>
          </w:p>
        </w:tc>
      </w:tr>
      <w:tr w:rsidR="00667FCE" w14:paraId="2139F837" w14:textId="77777777" w:rsidTr="00842B4F">
        <w:tc>
          <w:tcPr>
            <w:tcW w:w="0" w:type="auto"/>
          </w:tcPr>
          <w:p w14:paraId="24ACC7A7" w14:textId="77777777" w:rsidR="00667FCE" w:rsidRDefault="00667FCE" w:rsidP="00667FCE">
            <w:pPr>
              <w:pStyle w:val="Compact"/>
              <w:keepNext/>
            </w:pPr>
            <w:r w:rsidRPr="0017487F">
              <w:rPr>
                <w:i/>
                <w:iCs/>
              </w:rPr>
              <w:t>g̅</w:t>
            </w:r>
            <w:r>
              <w:t xml:space="preserve"> (Non-communicative Language Expression)</w:t>
            </w:r>
          </w:p>
        </w:tc>
        <w:tc>
          <w:tcPr>
            <w:tcW w:w="0" w:type="auto"/>
          </w:tcPr>
          <w:p w14:paraId="137418B4" w14:textId="01A55FFD" w:rsidR="00667FCE" w:rsidRDefault="00667FCE" w:rsidP="00667FCE">
            <w:pPr>
              <w:pStyle w:val="Compact"/>
              <w:keepNext/>
              <w:jc w:val="right"/>
            </w:pPr>
            <w:r>
              <w:t>1.58</w:t>
            </w:r>
          </w:p>
        </w:tc>
        <w:tc>
          <w:tcPr>
            <w:tcW w:w="0" w:type="auto"/>
          </w:tcPr>
          <w:p w14:paraId="67E46C5B" w14:textId="44DB0FB6" w:rsidR="00667FCE" w:rsidRDefault="00667FCE" w:rsidP="00667FCE">
            <w:pPr>
              <w:pStyle w:val="Compact"/>
              <w:keepNext/>
              <w:jc w:val="right"/>
            </w:pPr>
            <w:r>
              <w:t>0.21</w:t>
            </w:r>
          </w:p>
        </w:tc>
        <w:tc>
          <w:tcPr>
            <w:tcW w:w="0" w:type="auto"/>
          </w:tcPr>
          <w:p w14:paraId="411DDD63" w14:textId="6AD1F742" w:rsidR="00667FCE" w:rsidRDefault="00667FCE" w:rsidP="00667FCE">
            <w:pPr>
              <w:pStyle w:val="Compact"/>
              <w:keepNext/>
              <w:jc w:val="right"/>
            </w:pPr>
            <w:r>
              <w:t>7.35</w:t>
            </w:r>
          </w:p>
        </w:tc>
        <w:tc>
          <w:tcPr>
            <w:tcW w:w="0" w:type="auto"/>
          </w:tcPr>
          <w:p w14:paraId="31C3023F" w14:textId="7EEEED71" w:rsidR="00667FCE" w:rsidRDefault="00667FCE" w:rsidP="00667FCE">
            <w:pPr>
              <w:pStyle w:val="Compact"/>
              <w:keepNext/>
              <w:jc w:val="right"/>
            </w:pPr>
            <w:r>
              <w:t>[ 1.16, 1.99]</w:t>
            </w:r>
          </w:p>
        </w:tc>
      </w:tr>
      <w:tr w:rsidR="00667FCE" w14:paraId="5EB3AE81" w14:textId="77777777" w:rsidTr="00842B4F">
        <w:tc>
          <w:tcPr>
            <w:tcW w:w="0" w:type="auto"/>
          </w:tcPr>
          <w:p w14:paraId="47F41AD7" w14:textId="77777777" w:rsidR="00667FCE" w:rsidRDefault="00667FCE" w:rsidP="00667FCE">
            <w:pPr>
              <w:pStyle w:val="Compact"/>
              <w:keepNext/>
            </w:pPr>
            <w:r w:rsidRPr="0017487F">
              <w:rPr>
                <w:i/>
                <w:iCs/>
              </w:rPr>
              <w:t>g̅</w:t>
            </w:r>
            <w:r>
              <w:t xml:space="preserve"> (Aphasia Severity)</w:t>
            </w:r>
          </w:p>
        </w:tc>
        <w:tc>
          <w:tcPr>
            <w:tcW w:w="0" w:type="auto"/>
          </w:tcPr>
          <w:p w14:paraId="7AB6812B" w14:textId="4A09BFE0" w:rsidR="00667FCE" w:rsidRDefault="00667FCE" w:rsidP="00667FCE">
            <w:pPr>
              <w:pStyle w:val="Compact"/>
              <w:keepNext/>
              <w:jc w:val="right"/>
            </w:pPr>
            <w:r>
              <w:t>0.88</w:t>
            </w:r>
          </w:p>
        </w:tc>
        <w:tc>
          <w:tcPr>
            <w:tcW w:w="0" w:type="auto"/>
          </w:tcPr>
          <w:p w14:paraId="4686515F" w14:textId="369FE192" w:rsidR="00667FCE" w:rsidRDefault="00667FCE" w:rsidP="00667FCE">
            <w:pPr>
              <w:pStyle w:val="Compact"/>
              <w:keepNext/>
              <w:jc w:val="right"/>
            </w:pPr>
            <w:r>
              <w:t>0.42</w:t>
            </w:r>
          </w:p>
        </w:tc>
        <w:tc>
          <w:tcPr>
            <w:tcW w:w="0" w:type="auto"/>
          </w:tcPr>
          <w:p w14:paraId="29EC8201" w14:textId="6A29831D" w:rsidR="00667FCE" w:rsidRDefault="00667FCE" w:rsidP="00667FCE">
            <w:pPr>
              <w:pStyle w:val="Compact"/>
              <w:keepNext/>
              <w:jc w:val="right"/>
            </w:pPr>
            <w:r>
              <w:t>2.07</w:t>
            </w:r>
          </w:p>
        </w:tc>
        <w:tc>
          <w:tcPr>
            <w:tcW w:w="0" w:type="auto"/>
          </w:tcPr>
          <w:p w14:paraId="714427B1" w14:textId="40567D06" w:rsidR="00667FCE" w:rsidRDefault="00667FCE" w:rsidP="00667FCE">
            <w:pPr>
              <w:pStyle w:val="Compact"/>
              <w:keepNext/>
              <w:jc w:val="right"/>
            </w:pPr>
            <w:r>
              <w:t>[ 0.05, 1.70]</w:t>
            </w:r>
          </w:p>
        </w:tc>
      </w:tr>
      <w:tr w:rsidR="00667FCE" w14:paraId="7CC56A91" w14:textId="77777777" w:rsidTr="00842B4F">
        <w:tc>
          <w:tcPr>
            <w:tcW w:w="0" w:type="auto"/>
          </w:tcPr>
          <w:p w14:paraId="2E3A78C9" w14:textId="77777777" w:rsidR="00667FCE" w:rsidRDefault="00667FCE" w:rsidP="00667FCE">
            <w:pPr>
              <w:pStyle w:val="Compact"/>
              <w:keepNext/>
            </w:pPr>
            <w:r w:rsidRPr="0017487F">
              <w:rPr>
                <w:i/>
                <w:iCs/>
              </w:rPr>
              <w:t>g̅</w:t>
            </w:r>
            <w:r>
              <w:t xml:space="preserve"> (Communication)</w:t>
            </w:r>
          </w:p>
        </w:tc>
        <w:tc>
          <w:tcPr>
            <w:tcW w:w="0" w:type="auto"/>
          </w:tcPr>
          <w:p w14:paraId="14387C68" w14:textId="1919C95F" w:rsidR="00667FCE" w:rsidRDefault="00667FCE" w:rsidP="00667FCE">
            <w:pPr>
              <w:pStyle w:val="Compact"/>
              <w:keepNext/>
              <w:jc w:val="right"/>
            </w:pPr>
            <w:r>
              <w:t>2.08</w:t>
            </w:r>
          </w:p>
        </w:tc>
        <w:tc>
          <w:tcPr>
            <w:tcW w:w="0" w:type="auto"/>
          </w:tcPr>
          <w:p w14:paraId="56095CE6" w14:textId="2CF63318" w:rsidR="00667FCE" w:rsidRDefault="00667FCE" w:rsidP="00667FCE">
            <w:pPr>
              <w:pStyle w:val="Compact"/>
              <w:keepNext/>
              <w:jc w:val="right"/>
            </w:pPr>
            <w:r>
              <w:t>0.26</w:t>
            </w:r>
          </w:p>
        </w:tc>
        <w:tc>
          <w:tcPr>
            <w:tcW w:w="0" w:type="auto"/>
          </w:tcPr>
          <w:p w14:paraId="403DC975" w14:textId="7F30724A" w:rsidR="00667FCE" w:rsidRDefault="00667FCE" w:rsidP="00667FCE">
            <w:pPr>
              <w:pStyle w:val="Compact"/>
              <w:keepNext/>
              <w:jc w:val="right"/>
            </w:pPr>
            <w:r>
              <w:t>8.07</w:t>
            </w:r>
          </w:p>
        </w:tc>
        <w:tc>
          <w:tcPr>
            <w:tcW w:w="0" w:type="auto"/>
          </w:tcPr>
          <w:p w14:paraId="1D66688B" w14:textId="35BE771E" w:rsidR="00667FCE" w:rsidRDefault="00667FCE" w:rsidP="00667FCE">
            <w:pPr>
              <w:pStyle w:val="Compact"/>
              <w:keepNext/>
              <w:jc w:val="right"/>
            </w:pPr>
            <w:r>
              <w:t>[ 1.57, 2.58]</w:t>
            </w:r>
          </w:p>
        </w:tc>
      </w:tr>
      <w:tr w:rsidR="00667FCE" w14:paraId="58D675C3" w14:textId="77777777" w:rsidTr="00842B4F">
        <w:tc>
          <w:tcPr>
            <w:tcW w:w="0" w:type="auto"/>
          </w:tcPr>
          <w:p w14:paraId="3C964738" w14:textId="77777777" w:rsidR="00667FCE" w:rsidRDefault="00667FCE" w:rsidP="00667FCE">
            <w:pPr>
              <w:pStyle w:val="Compact"/>
              <w:keepNext/>
            </w:pPr>
            <w:r w:rsidRPr="0017487F">
              <w:rPr>
                <w:i/>
                <w:iCs/>
              </w:rPr>
              <w:t>g̅</w:t>
            </w:r>
            <w:r>
              <w:t xml:space="preserve"> (Domain-General Function)</w:t>
            </w:r>
          </w:p>
        </w:tc>
        <w:tc>
          <w:tcPr>
            <w:tcW w:w="0" w:type="auto"/>
          </w:tcPr>
          <w:p w14:paraId="6C3703A3" w14:textId="1DDB2C10" w:rsidR="00667FCE" w:rsidRDefault="00667FCE" w:rsidP="00667FCE">
            <w:pPr>
              <w:pStyle w:val="Compact"/>
              <w:keepNext/>
              <w:jc w:val="right"/>
            </w:pPr>
            <w:r>
              <w:t>2.07</w:t>
            </w:r>
          </w:p>
        </w:tc>
        <w:tc>
          <w:tcPr>
            <w:tcW w:w="0" w:type="auto"/>
          </w:tcPr>
          <w:p w14:paraId="15936B52" w14:textId="46D21064" w:rsidR="00667FCE" w:rsidRDefault="00667FCE" w:rsidP="00667FCE">
            <w:pPr>
              <w:pStyle w:val="Compact"/>
              <w:keepNext/>
              <w:jc w:val="right"/>
            </w:pPr>
            <w:r>
              <w:t>0.29</w:t>
            </w:r>
          </w:p>
        </w:tc>
        <w:tc>
          <w:tcPr>
            <w:tcW w:w="0" w:type="auto"/>
          </w:tcPr>
          <w:p w14:paraId="5388D9DE" w14:textId="399DEFAB" w:rsidR="00667FCE" w:rsidRDefault="00667FCE" w:rsidP="00667FCE">
            <w:pPr>
              <w:pStyle w:val="Compact"/>
              <w:keepNext/>
              <w:jc w:val="right"/>
            </w:pPr>
            <w:r>
              <w:t>7.13</w:t>
            </w:r>
          </w:p>
        </w:tc>
        <w:tc>
          <w:tcPr>
            <w:tcW w:w="0" w:type="auto"/>
          </w:tcPr>
          <w:p w14:paraId="441AF283" w14:textId="55EB8729" w:rsidR="00667FCE" w:rsidRDefault="00667FCE" w:rsidP="00667FCE">
            <w:pPr>
              <w:pStyle w:val="Compact"/>
              <w:keepNext/>
              <w:jc w:val="right"/>
            </w:pPr>
            <w:r>
              <w:t>[ 1.51, 2.63]</w:t>
            </w:r>
          </w:p>
        </w:tc>
      </w:tr>
      <w:tr w:rsidR="00667FCE" w14:paraId="34FDF1A9" w14:textId="77777777" w:rsidTr="00842B4F">
        <w:tc>
          <w:tcPr>
            <w:tcW w:w="0" w:type="auto"/>
          </w:tcPr>
          <w:p w14:paraId="3670A271" w14:textId="77777777" w:rsidR="00667FCE" w:rsidRDefault="00667FCE" w:rsidP="00667FCE">
            <w:pPr>
              <w:pStyle w:val="Compact"/>
              <w:keepNext/>
            </w:pPr>
            <w:r w:rsidRPr="0017487F">
              <w:rPr>
                <w:i/>
                <w:iCs/>
              </w:rPr>
              <w:t>g̅</w:t>
            </w:r>
            <w:r>
              <w:t xml:space="preserve"> (Language Comprehension)</w:t>
            </w:r>
          </w:p>
        </w:tc>
        <w:tc>
          <w:tcPr>
            <w:tcW w:w="0" w:type="auto"/>
          </w:tcPr>
          <w:p w14:paraId="1A149269" w14:textId="5302527D" w:rsidR="00667FCE" w:rsidRDefault="00667FCE" w:rsidP="00667FCE">
            <w:pPr>
              <w:pStyle w:val="Compact"/>
              <w:keepNext/>
              <w:jc w:val="right"/>
            </w:pPr>
            <w:r>
              <w:t>0.59</w:t>
            </w:r>
          </w:p>
        </w:tc>
        <w:tc>
          <w:tcPr>
            <w:tcW w:w="0" w:type="auto"/>
          </w:tcPr>
          <w:p w14:paraId="224172F4" w14:textId="3657B3F1" w:rsidR="00667FCE" w:rsidRDefault="00667FCE" w:rsidP="00667FCE">
            <w:pPr>
              <w:pStyle w:val="Compact"/>
              <w:keepNext/>
              <w:jc w:val="right"/>
            </w:pPr>
            <w:r>
              <w:t>0.26</w:t>
            </w:r>
          </w:p>
        </w:tc>
        <w:tc>
          <w:tcPr>
            <w:tcW w:w="0" w:type="auto"/>
          </w:tcPr>
          <w:p w14:paraId="43E3C5F2" w14:textId="358CAB48" w:rsidR="00667FCE" w:rsidRDefault="00667FCE" w:rsidP="00667FCE">
            <w:pPr>
              <w:pStyle w:val="Compact"/>
              <w:keepNext/>
              <w:jc w:val="right"/>
            </w:pPr>
            <w:r>
              <w:t>2.25</w:t>
            </w:r>
          </w:p>
        </w:tc>
        <w:tc>
          <w:tcPr>
            <w:tcW w:w="0" w:type="auto"/>
          </w:tcPr>
          <w:p w14:paraId="142D9D73" w14:textId="6BC9EF0E" w:rsidR="00667FCE" w:rsidRDefault="00667FCE" w:rsidP="00667FCE">
            <w:pPr>
              <w:pStyle w:val="Compact"/>
              <w:keepNext/>
              <w:jc w:val="right"/>
            </w:pPr>
            <w:r>
              <w:t>[ 0.08, 1.10]</w:t>
            </w:r>
          </w:p>
        </w:tc>
      </w:tr>
      <w:tr w:rsidR="00667FCE" w14:paraId="28F80901" w14:textId="77777777" w:rsidTr="00842B4F">
        <w:tc>
          <w:tcPr>
            <w:tcW w:w="0" w:type="auto"/>
          </w:tcPr>
          <w:p w14:paraId="0D2CB2AB" w14:textId="77777777" w:rsidR="00667FCE" w:rsidRDefault="00667FCE" w:rsidP="00667FCE">
            <w:pPr>
              <w:pStyle w:val="Compact"/>
              <w:keepNext/>
            </w:pPr>
            <w:r w:rsidRPr="0017487F">
              <w:rPr>
                <w:i/>
                <w:iCs/>
              </w:rPr>
              <w:t>g̅</w:t>
            </w:r>
            <w:r>
              <w:t xml:space="preserve"> (Speech-Motor Planning)</w:t>
            </w:r>
          </w:p>
        </w:tc>
        <w:tc>
          <w:tcPr>
            <w:tcW w:w="0" w:type="auto"/>
          </w:tcPr>
          <w:p w14:paraId="06CF0E89" w14:textId="306FDC80" w:rsidR="00667FCE" w:rsidRDefault="00667FCE" w:rsidP="00667FCE">
            <w:pPr>
              <w:pStyle w:val="Compact"/>
              <w:keepNext/>
              <w:jc w:val="right"/>
            </w:pPr>
            <w:r>
              <w:t>1.86</w:t>
            </w:r>
          </w:p>
        </w:tc>
        <w:tc>
          <w:tcPr>
            <w:tcW w:w="0" w:type="auto"/>
          </w:tcPr>
          <w:p w14:paraId="506D4B07" w14:textId="75BCBB57" w:rsidR="00667FCE" w:rsidRDefault="00667FCE" w:rsidP="00667FCE">
            <w:pPr>
              <w:pStyle w:val="Compact"/>
              <w:keepNext/>
              <w:jc w:val="right"/>
            </w:pPr>
            <w:r>
              <w:t>0.25</w:t>
            </w:r>
          </w:p>
        </w:tc>
        <w:tc>
          <w:tcPr>
            <w:tcW w:w="0" w:type="auto"/>
          </w:tcPr>
          <w:p w14:paraId="0BE41A4C" w14:textId="192CFD4D" w:rsidR="00667FCE" w:rsidRDefault="00667FCE" w:rsidP="00667FCE">
            <w:pPr>
              <w:pStyle w:val="Compact"/>
              <w:keepNext/>
              <w:jc w:val="right"/>
            </w:pPr>
            <w:r>
              <w:t>7.51</w:t>
            </w:r>
          </w:p>
        </w:tc>
        <w:tc>
          <w:tcPr>
            <w:tcW w:w="0" w:type="auto"/>
          </w:tcPr>
          <w:p w14:paraId="48D1856A" w14:textId="4D4356D9" w:rsidR="00667FCE" w:rsidRDefault="00667FCE" w:rsidP="00667FCE">
            <w:pPr>
              <w:pStyle w:val="Compact"/>
              <w:keepNext/>
              <w:jc w:val="right"/>
            </w:pPr>
            <w:r>
              <w:t>[ 1.38, 2.34]</w:t>
            </w:r>
          </w:p>
        </w:tc>
      </w:tr>
      <w:tr w:rsidR="00842B4F" w14:paraId="2F6E1CFB" w14:textId="77777777" w:rsidTr="00842B4F">
        <w:tc>
          <w:tcPr>
            <w:tcW w:w="0" w:type="auto"/>
          </w:tcPr>
          <w:p w14:paraId="4E7E2881" w14:textId="1F33F30C" w:rsidR="00842B4F" w:rsidRDefault="00842B4F" w:rsidP="00842B4F">
            <w:pPr>
              <w:pStyle w:val="Compact"/>
              <w:keepNext/>
            </w:pPr>
            <w:r w:rsidRPr="00C0424A">
              <w:t>∆</w:t>
            </w:r>
            <w:r w:rsidRPr="00C0424A">
              <w:rPr>
                <w:i/>
                <w:iCs/>
              </w:rPr>
              <w:t>g̅</w:t>
            </w:r>
            <w:r w:rsidRPr="00C0424A">
              <w:t xml:space="preserve"> (unvalidated measure with untrained items)</w:t>
            </w:r>
          </w:p>
        </w:tc>
        <w:tc>
          <w:tcPr>
            <w:tcW w:w="0" w:type="auto"/>
          </w:tcPr>
          <w:p w14:paraId="58E4BF18" w14:textId="44565D1A" w:rsidR="00842B4F" w:rsidRDefault="00842B4F" w:rsidP="00842B4F">
            <w:pPr>
              <w:pStyle w:val="Compact"/>
              <w:keepNext/>
              <w:jc w:val="right"/>
            </w:pPr>
            <w:r>
              <w:t>0.32</w:t>
            </w:r>
          </w:p>
        </w:tc>
        <w:tc>
          <w:tcPr>
            <w:tcW w:w="0" w:type="auto"/>
          </w:tcPr>
          <w:p w14:paraId="5A83DA94" w14:textId="37644832" w:rsidR="00842B4F" w:rsidRDefault="00842B4F" w:rsidP="00842B4F">
            <w:pPr>
              <w:pStyle w:val="Compact"/>
              <w:keepNext/>
              <w:jc w:val="right"/>
            </w:pPr>
            <w:r>
              <w:t>0.47</w:t>
            </w:r>
          </w:p>
        </w:tc>
        <w:tc>
          <w:tcPr>
            <w:tcW w:w="0" w:type="auto"/>
          </w:tcPr>
          <w:p w14:paraId="0F6537F6" w14:textId="34E13DFC" w:rsidR="00842B4F" w:rsidRDefault="00842B4F" w:rsidP="00842B4F">
            <w:pPr>
              <w:pStyle w:val="Compact"/>
              <w:keepNext/>
              <w:jc w:val="right"/>
            </w:pPr>
            <w:r>
              <w:t>0.68</w:t>
            </w:r>
          </w:p>
        </w:tc>
        <w:tc>
          <w:tcPr>
            <w:tcW w:w="0" w:type="auto"/>
          </w:tcPr>
          <w:p w14:paraId="392083D4" w14:textId="51471A4B" w:rsidR="00842B4F" w:rsidRDefault="00842B4F" w:rsidP="00842B4F">
            <w:pPr>
              <w:pStyle w:val="Compact"/>
              <w:keepNext/>
              <w:jc w:val="right"/>
            </w:pPr>
            <w:r>
              <w:t>[-0.60, 1.24]</w:t>
            </w:r>
          </w:p>
        </w:tc>
      </w:tr>
      <w:tr w:rsidR="00842B4F" w14:paraId="1A8E012D" w14:textId="77777777" w:rsidTr="00842B4F">
        <w:tc>
          <w:tcPr>
            <w:tcW w:w="0" w:type="auto"/>
          </w:tcPr>
          <w:p w14:paraId="1085A9F6" w14:textId="3CB4AE64" w:rsidR="00842B4F" w:rsidRDefault="00842B4F" w:rsidP="00842B4F">
            <w:pPr>
              <w:pStyle w:val="Compact"/>
              <w:keepNext/>
            </w:pPr>
            <w:r w:rsidRPr="00C0424A">
              <w:t>∆</w:t>
            </w:r>
            <w:r w:rsidRPr="00C0424A">
              <w:rPr>
                <w:i/>
                <w:iCs/>
              </w:rPr>
              <w:t>g̅</w:t>
            </w:r>
            <w:r w:rsidRPr="00C0424A">
              <w:t xml:space="preserve"> (unvalidated measure with trained items)</w:t>
            </w:r>
          </w:p>
        </w:tc>
        <w:tc>
          <w:tcPr>
            <w:tcW w:w="0" w:type="auto"/>
          </w:tcPr>
          <w:p w14:paraId="72D600DB" w14:textId="2FC8838B" w:rsidR="00842B4F" w:rsidRDefault="00842B4F" w:rsidP="00842B4F">
            <w:pPr>
              <w:pStyle w:val="Compact"/>
              <w:keepNext/>
              <w:jc w:val="right"/>
            </w:pPr>
            <w:r>
              <w:t>1.87</w:t>
            </w:r>
          </w:p>
        </w:tc>
        <w:tc>
          <w:tcPr>
            <w:tcW w:w="0" w:type="auto"/>
          </w:tcPr>
          <w:p w14:paraId="16EBBE22" w14:textId="3A6B2C3C" w:rsidR="00842B4F" w:rsidRDefault="00842B4F" w:rsidP="00842B4F">
            <w:pPr>
              <w:pStyle w:val="Compact"/>
              <w:keepNext/>
              <w:jc w:val="right"/>
            </w:pPr>
            <w:r>
              <w:t>0.47</w:t>
            </w:r>
          </w:p>
        </w:tc>
        <w:tc>
          <w:tcPr>
            <w:tcW w:w="0" w:type="auto"/>
          </w:tcPr>
          <w:p w14:paraId="6CE9D978" w14:textId="3C8CD13D" w:rsidR="00842B4F" w:rsidRDefault="00842B4F" w:rsidP="00842B4F">
            <w:pPr>
              <w:pStyle w:val="Compact"/>
              <w:keepNext/>
              <w:jc w:val="right"/>
            </w:pPr>
            <w:r>
              <w:t>3.98</w:t>
            </w:r>
          </w:p>
        </w:tc>
        <w:tc>
          <w:tcPr>
            <w:tcW w:w="0" w:type="auto"/>
          </w:tcPr>
          <w:p w14:paraId="6248B67F" w14:textId="0143EA07" w:rsidR="00842B4F" w:rsidRDefault="00842B4F" w:rsidP="00842B4F">
            <w:pPr>
              <w:pStyle w:val="Compact"/>
              <w:keepNext/>
              <w:jc w:val="right"/>
            </w:pPr>
            <w:r>
              <w:t>[ 0.96, 2.79]</w:t>
            </w:r>
          </w:p>
        </w:tc>
      </w:tr>
      <w:tr w:rsidR="00667FCE" w14:paraId="3936075A" w14:textId="77777777" w:rsidTr="00842B4F">
        <w:tc>
          <w:tcPr>
            <w:tcW w:w="0" w:type="auto"/>
          </w:tcPr>
          <w:p w14:paraId="2E5A8F2B" w14:textId="77777777" w:rsidR="00667FCE" w:rsidRDefault="00667FCE" w:rsidP="00667FCE">
            <w:pPr>
              <w:pStyle w:val="Compact"/>
              <w:keepNext/>
            </w:pPr>
            <w:r>
              <w:t>∆</w:t>
            </w:r>
            <w:r w:rsidRPr="0017487F">
              <w:rPr>
                <w:i/>
                <w:iCs/>
              </w:rPr>
              <w:t>g̅</w:t>
            </w:r>
            <w:r>
              <w:t xml:space="preserve"> (per month post-onset)</w:t>
            </w:r>
          </w:p>
        </w:tc>
        <w:tc>
          <w:tcPr>
            <w:tcW w:w="0" w:type="auto"/>
          </w:tcPr>
          <w:p w14:paraId="6333311F" w14:textId="3413AF4C" w:rsidR="00667FCE" w:rsidRDefault="00667FCE" w:rsidP="00667FCE">
            <w:pPr>
              <w:pStyle w:val="Compact"/>
              <w:keepNext/>
              <w:jc w:val="right"/>
            </w:pPr>
            <w:r>
              <w:t>-0.02</w:t>
            </w:r>
          </w:p>
        </w:tc>
        <w:tc>
          <w:tcPr>
            <w:tcW w:w="0" w:type="auto"/>
          </w:tcPr>
          <w:p w14:paraId="3DF05D8F" w14:textId="07E2760E" w:rsidR="00667FCE" w:rsidRDefault="00667FCE" w:rsidP="00667FCE">
            <w:pPr>
              <w:pStyle w:val="Compact"/>
              <w:keepNext/>
              <w:jc w:val="right"/>
            </w:pPr>
            <w:r>
              <w:t>3.74e-03</w:t>
            </w:r>
          </w:p>
        </w:tc>
        <w:tc>
          <w:tcPr>
            <w:tcW w:w="0" w:type="auto"/>
          </w:tcPr>
          <w:p w14:paraId="494214FC" w14:textId="0B9AC04D" w:rsidR="00667FCE" w:rsidRDefault="00667FCE" w:rsidP="00667FCE">
            <w:pPr>
              <w:pStyle w:val="Compact"/>
              <w:keepNext/>
              <w:jc w:val="right"/>
            </w:pPr>
            <w:r>
              <w:t>-4.19</w:t>
            </w:r>
          </w:p>
        </w:tc>
        <w:tc>
          <w:tcPr>
            <w:tcW w:w="0" w:type="auto"/>
          </w:tcPr>
          <w:p w14:paraId="072BDFD1" w14:textId="29492A4B" w:rsidR="00667FCE" w:rsidRDefault="00667FCE" w:rsidP="00667FCE">
            <w:pPr>
              <w:pStyle w:val="Compact"/>
              <w:keepNext/>
              <w:jc w:val="right"/>
            </w:pPr>
            <w:r>
              <w:t>[-0.02, -0.01]</w:t>
            </w:r>
          </w:p>
        </w:tc>
      </w:tr>
      <w:tr w:rsidR="00667FCE" w14:paraId="5F4E0824" w14:textId="77777777" w:rsidTr="00842B4F">
        <w:tc>
          <w:tcPr>
            <w:tcW w:w="0" w:type="auto"/>
          </w:tcPr>
          <w:p w14:paraId="68C4EAE6" w14:textId="77777777" w:rsidR="00667FCE" w:rsidRDefault="00667FCE" w:rsidP="00667FCE">
            <w:pPr>
              <w:pStyle w:val="Compact"/>
              <w:keepNext/>
            </w:pPr>
            <w:r>
              <w:t>τ</w:t>
            </w:r>
          </w:p>
        </w:tc>
        <w:tc>
          <w:tcPr>
            <w:tcW w:w="0" w:type="auto"/>
          </w:tcPr>
          <w:p w14:paraId="65746646" w14:textId="4A0D79E8" w:rsidR="00667FCE" w:rsidRDefault="00667FCE" w:rsidP="00667FCE">
            <w:pPr>
              <w:pStyle w:val="Compact"/>
              <w:keepNext/>
              <w:jc w:val="right"/>
            </w:pPr>
            <w:r>
              <w:t>0.00</w:t>
            </w:r>
          </w:p>
        </w:tc>
        <w:tc>
          <w:tcPr>
            <w:tcW w:w="0" w:type="auto"/>
          </w:tcPr>
          <w:p w14:paraId="3D847AC6" w14:textId="77777777" w:rsidR="00667FCE" w:rsidRDefault="00667FCE" w:rsidP="00667FCE">
            <w:pPr>
              <w:pStyle w:val="Compact"/>
              <w:keepNext/>
              <w:jc w:val="right"/>
            </w:pPr>
          </w:p>
        </w:tc>
        <w:tc>
          <w:tcPr>
            <w:tcW w:w="0" w:type="auto"/>
          </w:tcPr>
          <w:p w14:paraId="1E66D4A0" w14:textId="77777777" w:rsidR="00667FCE" w:rsidRDefault="00667FCE" w:rsidP="00667FCE">
            <w:pPr>
              <w:pStyle w:val="Compact"/>
              <w:keepNext/>
              <w:jc w:val="right"/>
            </w:pPr>
          </w:p>
        </w:tc>
        <w:tc>
          <w:tcPr>
            <w:tcW w:w="0" w:type="auto"/>
          </w:tcPr>
          <w:p w14:paraId="69F7B7AB" w14:textId="6AC65D6A" w:rsidR="00667FCE" w:rsidRDefault="00667FCE" w:rsidP="00667FCE">
            <w:pPr>
              <w:pStyle w:val="Compact"/>
              <w:keepNext/>
              <w:jc w:val="right"/>
            </w:pPr>
            <w:r>
              <w:t>[ 0.00, 0.51]</w:t>
            </w:r>
          </w:p>
        </w:tc>
      </w:tr>
      <w:tr w:rsidR="00667FCE" w14:paraId="3205FBD0" w14:textId="77777777" w:rsidTr="00842B4F">
        <w:tc>
          <w:tcPr>
            <w:tcW w:w="0" w:type="auto"/>
          </w:tcPr>
          <w:p w14:paraId="4F9B31EE" w14:textId="77777777" w:rsidR="00667FCE" w:rsidRDefault="00667FCE" w:rsidP="00667FCE">
            <w:pPr>
              <w:pStyle w:val="Compact"/>
              <w:keepNext/>
            </w:pPr>
            <w:r>
              <w:t>σ (person)</w:t>
            </w:r>
          </w:p>
        </w:tc>
        <w:tc>
          <w:tcPr>
            <w:tcW w:w="0" w:type="auto"/>
          </w:tcPr>
          <w:p w14:paraId="0FD76409" w14:textId="6710AB05" w:rsidR="00667FCE" w:rsidRDefault="00667FCE" w:rsidP="00667FCE">
            <w:pPr>
              <w:pStyle w:val="Compact"/>
              <w:keepNext/>
              <w:jc w:val="right"/>
            </w:pPr>
            <w:r>
              <w:t>0.98</w:t>
            </w:r>
          </w:p>
        </w:tc>
        <w:tc>
          <w:tcPr>
            <w:tcW w:w="0" w:type="auto"/>
          </w:tcPr>
          <w:p w14:paraId="55256850" w14:textId="77777777" w:rsidR="00667FCE" w:rsidRDefault="00667FCE" w:rsidP="00667FCE">
            <w:pPr>
              <w:pStyle w:val="Compact"/>
              <w:keepNext/>
              <w:jc w:val="right"/>
            </w:pPr>
          </w:p>
        </w:tc>
        <w:tc>
          <w:tcPr>
            <w:tcW w:w="0" w:type="auto"/>
          </w:tcPr>
          <w:p w14:paraId="171FA400" w14:textId="77777777" w:rsidR="00667FCE" w:rsidRDefault="00667FCE" w:rsidP="00667FCE">
            <w:pPr>
              <w:pStyle w:val="Compact"/>
              <w:keepNext/>
              <w:jc w:val="right"/>
            </w:pPr>
          </w:p>
        </w:tc>
        <w:tc>
          <w:tcPr>
            <w:tcW w:w="0" w:type="auto"/>
          </w:tcPr>
          <w:p w14:paraId="33E34CCC" w14:textId="434CF4C3" w:rsidR="00667FCE" w:rsidRDefault="00667FCE" w:rsidP="00667FCE">
            <w:pPr>
              <w:pStyle w:val="Compact"/>
              <w:keepNext/>
              <w:jc w:val="right"/>
            </w:pPr>
            <w:r>
              <w:t>[ 0.75, 1.24]</w:t>
            </w:r>
          </w:p>
        </w:tc>
      </w:tr>
      <w:tr w:rsidR="00667FCE" w14:paraId="338979E3" w14:textId="77777777" w:rsidTr="00842B4F">
        <w:tc>
          <w:tcPr>
            <w:tcW w:w="0" w:type="auto"/>
          </w:tcPr>
          <w:p w14:paraId="2A9A1BE7" w14:textId="77777777" w:rsidR="00667FCE" w:rsidRDefault="00667FCE" w:rsidP="00667FCE">
            <w:pPr>
              <w:pStyle w:val="Compact"/>
              <w:keepNext/>
            </w:pPr>
            <w:r>
              <w:t>σ (measure)</w:t>
            </w:r>
          </w:p>
        </w:tc>
        <w:tc>
          <w:tcPr>
            <w:tcW w:w="0" w:type="auto"/>
          </w:tcPr>
          <w:p w14:paraId="752D2F60" w14:textId="6DD5C9EC" w:rsidR="00667FCE" w:rsidRDefault="00667FCE" w:rsidP="00667FCE">
            <w:pPr>
              <w:pStyle w:val="Compact"/>
              <w:keepNext/>
              <w:jc w:val="right"/>
            </w:pPr>
            <w:r>
              <w:t>1.30</w:t>
            </w:r>
          </w:p>
        </w:tc>
        <w:tc>
          <w:tcPr>
            <w:tcW w:w="0" w:type="auto"/>
          </w:tcPr>
          <w:p w14:paraId="617F7A7F" w14:textId="77777777" w:rsidR="00667FCE" w:rsidRDefault="00667FCE" w:rsidP="00667FCE">
            <w:pPr>
              <w:pStyle w:val="Compact"/>
              <w:keepNext/>
              <w:jc w:val="right"/>
            </w:pPr>
          </w:p>
        </w:tc>
        <w:tc>
          <w:tcPr>
            <w:tcW w:w="0" w:type="auto"/>
          </w:tcPr>
          <w:p w14:paraId="728B4774" w14:textId="77777777" w:rsidR="00667FCE" w:rsidRDefault="00667FCE" w:rsidP="00667FCE">
            <w:pPr>
              <w:pStyle w:val="Compact"/>
              <w:keepNext/>
              <w:jc w:val="right"/>
            </w:pPr>
          </w:p>
        </w:tc>
        <w:tc>
          <w:tcPr>
            <w:tcW w:w="0" w:type="auto"/>
          </w:tcPr>
          <w:p w14:paraId="64412DDE" w14:textId="2E8C1414" w:rsidR="00667FCE" w:rsidRDefault="00667FCE" w:rsidP="00667FCE">
            <w:pPr>
              <w:pStyle w:val="Compact"/>
              <w:keepNext/>
              <w:jc w:val="right"/>
            </w:pPr>
            <w:r>
              <w:t>[ 1.23, 1.37]</w:t>
            </w:r>
          </w:p>
        </w:tc>
      </w:tr>
    </w:tbl>
    <w:p w14:paraId="3C15C3F2" w14:textId="37F58322" w:rsidR="00CC65FB" w:rsidRDefault="00CC65FB" w:rsidP="00CC65FB">
      <w:pPr>
        <w:pStyle w:val="BodyText"/>
        <w:keepLines/>
      </w:pPr>
      <w:r>
        <w:rPr>
          <w:i/>
          <w:iCs/>
        </w:rPr>
        <w:t>Note.</w:t>
      </w:r>
      <w:r>
        <w:t xml:space="preserve"> </w:t>
      </w:r>
      <w:r>
        <w:rPr>
          <w:i/>
          <w:iCs/>
        </w:rPr>
        <w:t>g̅</w:t>
      </w:r>
      <w:r>
        <w:t xml:space="preserve"> = mean pretest-posttest difference (</w:t>
      </w:r>
      <w:r>
        <w:rPr>
          <w:i/>
          <w:iCs/>
        </w:rPr>
        <w:t>g</w:t>
      </w:r>
      <w:r>
        <w:rPr>
          <w:i/>
          <w:iCs/>
          <w:vertAlign w:val="subscript"/>
        </w:rPr>
        <w:t>pc</w:t>
      </w:r>
      <w:r>
        <w:t>; not accounting for any control group); ∆</w:t>
      </w:r>
      <w:r>
        <w:rPr>
          <w:i/>
          <w:iCs/>
        </w:rPr>
        <w:t>g̅</w:t>
      </w:r>
      <w:r>
        <w:t xml:space="preserve"> = estimated difference in </w:t>
      </w:r>
      <w:r>
        <w:rPr>
          <w:i/>
          <w:iCs/>
        </w:rPr>
        <w:t>g̅</w:t>
      </w:r>
      <w:r>
        <w:t xml:space="preserve">; note that only </w:t>
      </w:r>
      <w:r w:rsidR="00403351">
        <w:t xml:space="preserve">Non-communicative Language Expression </w:t>
      </w:r>
      <w:r>
        <w:t xml:space="preserve">included </w:t>
      </w:r>
      <w:r w:rsidR="001A6C4D">
        <w:t>unvalidated</w:t>
      </w:r>
      <w:r>
        <w:t xml:space="preserve"> measures;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234BC4">
        <w:instrText xml:space="preserve"> ADDIN ZOTERO_ITEM CSL_CITATION {"citationID":"AzZUOPjQ","properties":{"formattedCitation":"(Bates, 2006; Bates et al., 2015b, pp. 34\\uc0\\u8211{}35)","plainCitation":"(Bates, 2006; Bates et al., 2015b, pp. 34–35)","noteIndex":0},"citationItems":[{"id":"glhS9QgH/XchtmbMa","uris":["http://zotero.org/users/7270/items/5KWHSHSC"],"uri":["http://zotero.org/users/7270/items/5KWHSHSC"],"itemData":{"id":13493,"type":"post","note":"13707","title":"[R] lmer, p-values and all that","URL":"https://stat.ethz.ch/pipermail/r-help/2006-May/094765.html","author":[{"family":"Bates","given":"Douglas"}],"accessed":{"date-parts":[["2021",7,20]]},"issued":{"date-parts":[["2006",5,19]]}}},{"id":"glhS9QgH/ophOuVob","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E0238E" w:rsidRPr="00E0238E">
        <w:t>(Bates, 2006; Bates et al., 2015b, pp. 34–35)</w:t>
      </w:r>
      <w:r>
        <w:fldChar w:fldCharType="end"/>
      </w:r>
      <w:r>
        <w:t>; inference should be based on the profile likelihood confidence intervals.</w:t>
      </w:r>
    </w:p>
    <w:p w14:paraId="2A0AE385" w14:textId="0473DF7B" w:rsidR="00CC65FB" w:rsidRDefault="00CC65FB" w:rsidP="00CC65FB">
      <w:pPr>
        <w:pStyle w:val="Heading3"/>
      </w:pPr>
      <w:bookmarkStart w:id="116" w:name="X5b68db4aa3cd1edbaebf43c82470b0feffa994d"/>
      <w:bookmarkEnd w:id="115"/>
      <w:r>
        <w:lastRenderedPageBreak/>
        <w:t>IPD meta-analyses with MIT protocol as a moderator</w:t>
      </w:r>
    </w:p>
    <w:p w14:paraId="51094824" w14:textId="67412270" w:rsidR="00A46C82" w:rsidRDefault="00A46C82" w:rsidP="00A46C82">
      <w:pPr>
        <w:pStyle w:val="Caption"/>
        <w:keepNext/>
      </w:pPr>
      <w:r>
        <w:t xml:space="preserve">Table </w:t>
      </w:r>
      <w:r>
        <w:fldChar w:fldCharType="begin"/>
      </w:r>
      <w:r>
        <w:instrText xml:space="preserve"> SEQ Table \* ARABIC </w:instrText>
      </w:r>
      <w:r>
        <w:fldChar w:fldCharType="separate"/>
      </w:r>
      <w:r w:rsidR="00445E86">
        <w:rPr>
          <w:noProof/>
        </w:rPr>
        <w:t>9</w:t>
      </w:r>
      <w:r>
        <w:fldChar w:fldCharType="end"/>
      </w:r>
      <w:r>
        <w:t>:</w:t>
      </w:r>
      <w:r w:rsidRPr="00A46C82">
        <w:t xml:space="preserve"> </w:t>
      </w:r>
      <w:r>
        <w:t>IPD meta-analyses with MIT protocol as a moderator.</w:t>
      </w:r>
    </w:p>
    <w:tbl>
      <w:tblPr>
        <w:tblStyle w:val="Table"/>
        <w:tblW w:w="4207" w:type="pct"/>
        <w:tblLook w:val="0020" w:firstRow="1" w:lastRow="0" w:firstColumn="0" w:lastColumn="0" w:noHBand="0" w:noVBand="0"/>
      </w:tblPr>
      <w:tblGrid>
        <w:gridCol w:w="4969"/>
        <w:gridCol w:w="1102"/>
        <w:gridCol w:w="661"/>
        <w:gridCol w:w="736"/>
        <w:gridCol w:w="1596"/>
      </w:tblGrid>
      <w:tr w:rsidR="00CC65FB" w14:paraId="10AE6BD9" w14:textId="77777777" w:rsidTr="00842B4F">
        <w:trPr>
          <w:cnfStyle w:val="100000000000" w:firstRow="1" w:lastRow="0" w:firstColumn="0" w:lastColumn="0" w:oddVBand="0" w:evenVBand="0" w:oddHBand="0" w:evenHBand="0" w:firstRowFirstColumn="0" w:firstRowLastColumn="0" w:lastRowFirstColumn="0" w:lastRowLastColumn="0"/>
        </w:trPr>
        <w:tc>
          <w:tcPr>
            <w:tcW w:w="0" w:type="auto"/>
          </w:tcPr>
          <w:p w14:paraId="7EC73F87" w14:textId="77777777" w:rsidR="00CC65FB" w:rsidRDefault="00CC65FB" w:rsidP="001A6C4D">
            <w:pPr>
              <w:pStyle w:val="Compact"/>
              <w:keepNext/>
            </w:pPr>
            <w:r>
              <w:t>Term</w:t>
            </w:r>
          </w:p>
        </w:tc>
        <w:tc>
          <w:tcPr>
            <w:tcW w:w="0" w:type="auto"/>
          </w:tcPr>
          <w:p w14:paraId="3CDD128F" w14:textId="77777777" w:rsidR="00CC65FB" w:rsidRDefault="00CC65FB" w:rsidP="001A6C4D">
            <w:pPr>
              <w:pStyle w:val="Compact"/>
              <w:keepNext/>
              <w:jc w:val="right"/>
            </w:pPr>
            <w:r>
              <w:t>Estimate</w:t>
            </w:r>
          </w:p>
        </w:tc>
        <w:tc>
          <w:tcPr>
            <w:tcW w:w="0" w:type="auto"/>
          </w:tcPr>
          <w:p w14:paraId="081DBCD0" w14:textId="77777777" w:rsidR="00CC65FB" w:rsidRPr="00A674C5" w:rsidRDefault="00CC65FB" w:rsidP="001A6C4D">
            <w:pPr>
              <w:pStyle w:val="Compact"/>
              <w:keepNext/>
              <w:jc w:val="right"/>
              <w:rPr>
                <w:i/>
                <w:iCs/>
              </w:rPr>
            </w:pPr>
            <w:r w:rsidRPr="00A674C5">
              <w:rPr>
                <w:i/>
                <w:iCs/>
              </w:rPr>
              <w:t>SE</w:t>
            </w:r>
          </w:p>
        </w:tc>
        <w:tc>
          <w:tcPr>
            <w:tcW w:w="0" w:type="auto"/>
          </w:tcPr>
          <w:p w14:paraId="77E12843" w14:textId="77777777" w:rsidR="00CC65FB" w:rsidRDefault="00CC65FB" w:rsidP="001A6C4D">
            <w:pPr>
              <w:pStyle w:val="Compact"/>
              <w:keepNext/>
              <w:jc w:val="right"/>
            </w:pPr>
            <w:r>
              <w:rPr>
                <w:i/>
                <w:iCs/>
              </w:rPr>
              <w:t>t</w:t>
            </w:r>
          </w:p>
        </w:tc>
        <w:tc>
          <w:tcPr>
            <w:tcW w:w="0" w:type="auto"/>
          </w:tcPr>
          <w:p w14:paraId="13D29518" w14:textId="77777777" w:rsidR="00CC65FB" w:rsidRDefault="00CC65FB" w:rsidP="001A6C4D">
            <w:pPr>
              <w:pStyle w:val="Compact"/>
              <w:keepNext/>
              <w:jc w:val="right"/>
            </w:pPr>
            <w:r>
              <w:t>95% conf. int.</w:t>
            </w:r>
          </w:p>
        </w:tc>
      </w:tr>
      <w:tr w:rsidR="00115621" w14:paraId="7118CF58" w14:textId="77777777" w:rsidTr="00842B4F">
        <w:tc>
          <w:tcPr>
            <w:tcW w:w="0" w:type="auto"/>
          </w:tcPr>
          <w:p w14:paraId="0E6C2B2B" w14:textId="77777777" w:rsidR="00115621" w:rsidRDefault="00115621" w:rsidP="00115621">
            <w:pPr>
              <w:pStyle w:val="Compact"/>
              <w:keepNext/>
            </w:pPr>
            <w:r w:rsidRPr="0017487F">
              <w:rPr>
                <w:i/>
                <w:iCs/>
              </w:rPr>
              <w:t>g̅</w:t>
            </w:r>
            <w:r>
              <w:t xml:space="preserve"> (</w:t>
            </w:r>
            <w:bookmarkStart w:id="117" w:name="_Hlk77763448"/>
            <w:r>
              <w:t>Non-communicative Language Expression</w:t>
            </w:r>
            <w:bookmarkEnd w:id="117"/>
            <w:r>
              <w:t>)</w:t>
            </w:r>
          </w:p>
        </w:tc>
        <w:tc>
          <w:tcPr>
            <w:tcW w:w="0" w:type="auto"/>
          </w:tcPr>
          <w:p w14:paraId="66C0C119" w14:textId="61A8194C" w:rsidR="00115621" w:rsidRDefault="00115621" w:rsidP="00115621">
            <w:pPr>
              <w:pStyle w:val="Compact"/>
              <w:keepNext/>
              <w:jc w:val="right"/>
            </w:pPr>
            <w:r>
              <w:t>1.35</w:t>
            </w:r>
          </w:p>
        </w:tc>
        <w:tc>
          <w:tcPr>
            <w:tcW w:w="0" w:type="auto"/>
          </w:tcPr>
          <w:p w14:paraId="0BBCC9EE" w14:textId="7D1CB868" w:rsidR="00115621" w:rsidRDefault="00115621" w:rsidP="00115621">
            <w:pPr>
              <w:pStyle w:val="Compact"/>
              <w:keepNext/>
              <w:jc w:val="right"/>
            </w:pPr>
            <w:r>
              <w:t>0.82</w:t>
            </w:r>
          </w:p>
        </w:tc>
        <w:tc>
          <w:tcPr>
            <w:tcW w:w="0" w:type="auto"/>
          </w:tcPr>
          <w:p w14:paraId="649B6DE0" w14:textId="6B47E095" w:rsidR="00115621" w:rsidRDefault="00115621" w:rsidP="00115621">
            <w:pPr>
              <w:pStyle w:val="Compact"/>
              <w:keepNext/>
              <w:jc w:val="right"/>
            </w:pPr>
            <w:r>
              <w:t>1.64</w:t>
            </w:r>
          </w:p>
        </w:tc>
        <w:tc>
          <w:tcPr>
            <w:tcW w:w="0" w:type="auto"/>
          </w:tcPr>
          <w:p w14:paraId="39D30FFA" w14:textId="1FF6E0E8" w:rsidR="00115621" w:rsidRDefault="00115621" w:rsidP="00115621">
            <w:pPr>
              <w:pStyle w:val="Compact"/>
              <w:keepNext/>
              <w:jc w:val="right"/>
            </w:pPr>
            <w:r>
              <w:t>[-0.17, 2.86]</w:t>
            </w:r>
          </w:p>
        </w:tc>
      </w:tr>
      <w:tr w:rsidR="00115621" w14:paraId="36EB3A95" w14:textId="77777777" w:rsidTr="00842B4F">
        <w:tc>
          <w:tcPr>
            <w:tcW w:w="0" w:type="auto"/>
          </w:tcPr>
          <w:p w14:paraId="5FD767E4" w14:textId="77777777" w:rsidR="00115621" w:rsidRDefault="00115621" w:rsidP="00115621">
            <w:pPr>
              <w:pStyle w:val="Compact"/>
              <w:keepNext/>
            </w:pPr>
            <w:r w:rsidRPr="0017487F">
              <w:rPr>
                <w:i/>
                <w:iCs/>
              </w:rPr>
              <w:t>g̅</w:t>
            </w:r>
            <w:r>
              <w:t xml:space="preserve"> (Aphasia Severity)</w:t>
            </w:r>
          </w:p>
        </w:tc>
        <w:tc>
          <w:tcPr>
            <w:tcW w:w="0" w:type="auto"/>
          </w:tcPr>
          <w:p w14:paraId="65B978A8" w14:textId="088662C2" w:rsidR="00115621" w:rsidRDefault="00115621" w:rsidP="00115621">
            <w:pPr>
              <w:pStyle w:val="Compact"/>
              <w:keepNext/>
              <w:jc w:val="right"/>
            </w:pPr>
            <w:r>
              <w:t>0.21</w:t>
            </w:r>
          </w:p>
        </w:tc>
        <w:tc>
          <w:tcPr>
            <w:tcW w:w="0" w:type="auto"/>
          </w:tcPr>
          <w:p w14:paraId="1756B547" w14:textId="31735115" w:rsidR="00115621" w:rsidRDefault="00115621" w:rsidP="00115621">
            <w:pPr>
              <w:pStyle w:val="Compact"/>
              <w:keepNext/>
              <w:jc w:val="right"/>
            </w:pPr>
            <w:r>
              <w:t>0.92</w:t>
            </w:r>
          </w:p>
        </w:tc>
        <w:tc>
          <w:tcPr>
            <w:tcW w:w="0" w:type="auto"/>
          </w:tcPr>
          <w:p w14:paraId="74751C03" w14:textId="33C438EA" w:rsidR="00115621" w:rsidRDefault="00115621" w:rsidP="00115621">
            <w:pPr>
              <w:pStyle w:val="Compact"/>
              <w:keepNext/>
              <w:jc w:val="right"/>
            </w:pPr>
            <w:r>
              <w:t>0.22</w:t>
            </w:r>
          </w:p>
        </w:tc>
        <w:tc>
          <w:tcPr>
            <w:tcW w:w="0" w:type="auto"/>
          </w:tcPr>
          <w:p w14:paraId="4BC09A46" w14:textId="62A53168" w:rsidR="00115621" w:rsidRDefault="00115621" w:rsidP="00115621">
            <w:pPr>
              <w:pStyle w:val="Compact"/>
              <w:keepNext/>
              <w:jc w:val="right"/>
            </w:pPr>
            <w:r>
              <w:t>[-1.48, 1.90]</w:t>
            </w:r>
          </w:p>
        </w:tc>
      </w:tr>
      <w:tr w:rsidR="00115621" w14:paraId="089771EB" w14:textId="77777777" w:rsidTr="00842B4F">
        <w:tc>
          <w:tcPr>
            <w:tcW w:w="0" w:type="auto"/>
          </w:tcPr>
          <w:p w14:paraId="79334715" w14:textId="77777777" w:rsidR="00115621" w:rsidRDefault="00115621" w:rsidP="00115621">
            <w:pPr>
              <w:pStyle w:val="Compact"/>
              <w:keepNext/>
            </w:pPr>
            <w:r w:rsidRPr="0017487F">
              <w:rPr>
                <w:i/>
                <w:iCs/>
              </w:rPr>
              <w:t>g̅</w:t>
            </w:r>
            <w:r>
              <w:t xml:space="preserve"> (Communication)</w:t>
            </w:r>
          </w:p>
        </w:tc>
        <w:tc>
          <w:tcPr>
            <w:tcW w:w="0" w:type="auto"/>
          </w:tcPr>
          <w:p w14:paraId="3F3AF27B" w14:textId="2914E06C" w:rsidR="00115621" w:rsidRDefault="00115621" w:rsidP="00115621">
            <w:pPr>
              <w:pStyle w:val="Compact"/>
              <w:keepNext/>
              <w:jc w:val="right"/>
            </w:pPr>
            <w:r>
              <w:t>1.57</w:t>
            </w:r>
          </w:p>
        </w:tc>
        <w:tc>
          <w:tcPr>
            <w:tcW w:w="0" w:type="auto"/>
          </w:tcPr>
          <w:p w14:paraId="53752A48" w14:textId="0A8E3F6E" w:rsidR="00115621" w:rsidRDefault="00115621" w:rsidP="00115621">
            <w:pPr>
              <w:pStyle w:val="Compact"/>
              <w:keepNext/>
              <w:jc w:val="right"/>
            </w:pPr>
            <w:r>
              <w:t>0.84</w:t>
            </w:r>
          </w:p>
        </w:tc>
        <w:tc>
          <w:tcPr>
            <w:tcW w:w="0" w:type="auto"/>
          </w:tcPr>
          <w:p w14:paraId="50E3DE94" w14:textId="175D35F3" w:rsidR="00115621" w:rsidRDefault="00115621" w:rsidP="00115621">
            <w:pPr>
              <w:pStyle w:val="Compact"/>
              <w:keepNext/>
              <w:jc w:val="right"/>
            </w:pPr>
            <w:r>
              <w:t>1.86</w:t>
            </w:r>
          </w:p>
        </w:tc>
        <w:tc>
          <w:tcPr>
            <w:tcW w:w="0" w:type="auto"/>
          </w:tcPr>
          <w:p w14:paraId="50DEA61C" w14:textId="7D0E7C35" w:rsidR="00115621" w:rsidRDefault="00115621" w:rsidP="00115621">
            <w:pPr>
              <w:pStyle w:val="Compact"/>
              <w:keepNext/>
              <w:jc w:val="right"/>
            </w:pPr>
            <w:r>
              <w:t>[ 0.02, 3.13]</w:t>
            </w:r>
          </w:p>
        </w:tc>
      </w:tr>
      <w:tr w:rsidR="00115621" w14:paraId="706E1DB3" w14:textId="77777777" w:rsidTr="00842B4F">
        <w:tc>
          <w:tcPr>
            <w:tcW w:w="0" w:type="auto"/>
          </w:tcPr>
          <w:p w14:paraId="34F9ED82" w14:textId="77777777" w:rsidR="00115621" w:rsidRDefault="00115621" w:rsidP="00115621">
            <w:pPr>
              <w:pStyle w:val="Compact"/>
              <w:keepNext/>
            </w:pPr>
            <w:r w:rsidRPr="0017487F">
              <w:rPr>
                <w:i/>
                <w:iCs/>
              </w:rPr>
              <w:t>g̅</w:t>
            </w:r>
            <w:r>
              <w:t xml:space="preserve"> (Domain-General Function)</w:t>
            </w:r>
          </w:p>
        </w:tc>
        <w:tc>
          <w:tcPr>
            <w:tcW w:w="0" w:type="auto"/>
          </w:tcPr>
          <w:p w14:paraId="73196359" w14:textId="7417BB7D" w:rsidR="00115621" w:rsidRDefault="00115621" w:rsidP="00115621">
            <w:pPr>
              <w:pStyle w:val="Compact"/>
              <w:keepNext/>
              <w:jc w:val="right"/>
            </w:pPr>
            <w:r>
              <w:t>1.14</w:t>
            </w:r>
          </w:p>
        </w:tc>
        <w:tc>
          <w:tcPr>
            <w:tcW w:w="0" w:type="auto"/>
          </w:tcPr>
          <w:p w14:paraId="30054658" w14:textId="5A88CD17" w:rsidR="00115621" w:rsidRDefault="00115621" w:rsidP="00115621">
            <w:pPr>
              <w:pStyle w:val="Compact"/>
              <w:keepNext/>
              <w:jc w:val="right"/>
            </w:pPr>
            <w:r>
              <w:t>0.85</w:t>
            </w:r>
          </w:p>
        </w:tc>
        <w:tc>
          <w:tcPr>
            <w:tcW w:w="0" w:type="auto"/>
          </w:tcPr>
          <w:p w14:paraId="55685EEE" w14:textId="65E6DFDB" w:rsidR="00115621" w:rsidRDefault="00115621" w:rsidP="00115621">
            <w:pPr>
              <w:pStyle w:val="Compact"/>
              <w:keepNext/>
              <w:jc w:val="right"/>
            </w:pPr>
            <w:r>
              <w:t>1.34</w:t>
            </w:r>
          </w:p>
        </w:tc>
        <w:tc>
          <w:tcPr>
            <w:tcW w:w="0" w:type="auto"/>
          </w:tcPr>
          <w:p w14:paraId="200EBCCF" w14:textId="1B6A0949" w:rsidR="00115621" w:rsidRDefault="00115621" w:rsidP="00115621">
            <w:pPr>
              <w:pStyle w:val="Compact"/>
              <w:keepNext/>
              <w:jc w:val="right"/>
            </w:pPr>
            <w:r>
              <w:t>[-0.43, 2.71]</w:t>
            </w:r>
          </w:p>
        </w:tc>
      </w:tr>
      <w:tr w:rsidR="00115621" w14:paraId="6951C0BA" w14:textId="77777777" w:rsidTr="00842B4F">
        <w:tc>
          <w:tcPr>
            <w:tcW w:w="0" w:type="auto"/>
          </w:tcPr>
          <w:p w14:paraId="4B764753" w14:textId="77777777" w:rsidR="00115621" w:rsidRDefault="00115621" w:rsidP="00115621">
            <w:pPr>
              <w:pStyle w:val="Compact"/>
              <w:keepNext/>
            </w:pPr>
            <w:r w:rsidRPr="0017487F">
              <w:rPr>
                <w:i/>
                <w:iCs/>
              </w:rPr>
              <w:t>g̅</w:t>
            </w:r>
            <w:r>
              <w:t xml:space="preserve"> (Language Comprehension)</w:t>
            </w:r>
          </w:p>
        </w:tc>
        <w:tc>
          <w:tcPr>
            <w:tcW w:w="0" w:type="auto"/>
          </w:tcPr>
          <w:p w14:paraId="139B1931" w14:textId="7C2BE16F" w:rsidR="00115621" w:rsidRDefault="00115621" w:rsidP="00115621">
            <w:pPr>
              <w:pStyle w:val="Compact"/>
              <w:keepNext/>
              <w:jc w:val="right"/>
            </w:pPr>
            <w:r>
              <w:t>0.05</w:t>
            </w:r>
          </w:p>
        </w:tc>
        <w:tc>
          <w:tcPr>
            <w:tcW w:w="0" w:type="auto"/>
          </w:tcPr>
          <w:p w14:paraId="40221EB4" w14:textId="1B6807E7" w:rsidR="00115621" w:rsidRDefault="00115621" w:rsidP="00115621">
            <w:pPr>
              <w:pStyle w:val="Compact"/>
              <w:keepNext/>
              <w:jc w:val="right"/>
            </w:pPr>
            <w:r>
              <w:t>0.84</w:t>
            </w:r>
          </w:p>
        </w:tc>
        <w:tc>
          <w:tcPr>
            <w:tcW w:w="0" w:type="auto"/>
          </w:tcPr>
          <w:p w14:paraId="7800B82D" w14:textId="0C9AFB53" w:rsidR="00115621" w:rsidRDefault="00115621" w:rsidP="00115621">
            <w:pPr>
              <w:pStyle w:val="Compact"/>
              <w:keepNext/>
              <w:jc w:val="right"/>
            </w:pPr>
            <w:r>
              <w:t>0.05</w:t>
            </w:r>
          </w:p>
        </w:tc>
        <w:tc>
          <w:tcPr>
            <w:tcW w:w="0" w:type="auto"/>
          </w:tcPr>
          <w:p w14:paraId="4EA69FEA" w14:textId="434EB4FB" w:rsidR="00115621" w:rsidRDefault="00115621" w:rsidP="00115621">
            <w:pPr>
              <w:pStyle w:val="Compact"/>
              <w:keepNext/>
              <w:jc w:val="right"/>
            </w:pPr>
            <w:r>
              <w:t>[-1.50, 1.59]</w:t>
            </w:r>
          </w:p>
        </w:tc>
      </w:tr>
      <w:tr w:rsidR="00115621" w14:paraId="6D06E484" w14:textId="77777777" w:rsidTr="00842B4F">
        <w:tc>
          <w:tcPr>
            <w:tcW w:w="0" w:type="auto"/>
          </w:tcPr>
          <w:p w14:paraId="005B8EEB" w14:textId="77777777" w:rsidR="00115621" w:rsidRDefault="00115621" w:rsidP="00115621">
            <w:pPr>
              <w:pStyle w:val="Compact"/>
              <w:keepNext/>
            </w:pPr>
            <w:r w:rsidRPr="0017487F">
              <w:rPr>
                <w:i/>
                <w:iCs/>
              </w:rPr>
              <w:t>g̅</w:t>
            </w:r>
            <w:r>
              <w:t xml:space="preserve"> (Speech-Motor Planning)</w:t>
            </w:r>
          </w:p>
        </w:tc>
        <w:tc>
          <w:tcPr>
            <w:tcW w:w="0" w:type="auto"/>
          </w:tcPr>
          <w:p w14:paraId="53867DB3" w14:textId="3C3BDA0A" w:rsidR="00115621" w:rsidRDefault="00115621" w:rsidP="00115621">
            <w:pPr>
              <w:pStyle w:val="Compact"/>
              <w:keepNext/>
              <w:jc w:val="right"/>
            </w:pPr>
            <w:r>
              <w:t>1.34</w:t>
            </w:r>
          </w:p>
        </w:tc>
        <w:tc>
          <w:tcPr>
            <w:tcW w:w="0" w:type="auto"/>
          </w:tcPr>
          <w:p w14:paraId="69911BEF" w14:textId="3175B2E4" w:rsidR="00115621" w:rsidRDefault="00115621" w:rsidP="00115621">
            <w:pPr>
              <w:pStyle w:val="Compact"/>
              <w:keepNext/>
              <w:jc w:val="right"/>
            </w:pPr>
            <w:r>
              <w:t>0.84</w:t>
            </w:r>
          </w:p>
        </w:tc>
        <w:tc>
          <w:tcPr>
            <w:tcW w:w="0" w:type="auto"/>
          </w:tcPr>
          <w:p w14:paraId="7EE99B3A" w14:textId="7910DC8E" w:rsidR="00115621" w:rsidRDefault="00115621" w:rsidP="00115621">
            <w:pPr>
              <w:pStyle w:val="Compact"/>
              <w:keepNext/>
              <w:jc w:val="right"/>
            </w:pPr>
            <w:r>
              <w:t>1.60</w:t>
            </w:r>
          </w:p>
        </w:tc>
        <w:tc>
          <w:tcPr>
            <w:tcW w:w="0" w:type="auto"/>
          </w:tcPr>
          <w:p w14:paraId="62F5067D" w14:textId="30C36A4A" w:rsidR="00115621" w:rsidRDefault="00115621" w:rsidP="00115621">
            <w:pPr>
              <w:pStyle w:val="Compact"/>
              <w:keepNext/>
              <w:jc w:val="right"/>
            </w:pPr>
            <w:r>
              <w:t>[-0.21, 2.89]</w:t>
            </w:r>
          </w:p>
        </w:tc>
      </w:tr>
      <w:tr w:rsidR="00842B4F" w14:paraId="459F0CD0" w14:textId="77777777" w:rsidTr="00842B4F">
        <w:tc>
          <w:tcPr>
            <w:tcW w:w="0" w:type="auto"/>
          </w:tcPr>
          <w:p w14:paraId="3C798680" w14:textId="1D65E753" w:rsidR="00842B4F" w:rsidRDefault="00842B4F" w:rsidP="00842B4F">
            <w:pPr>
              <w:pStyle w:val="Compact"/>
              <w:keepNext/>
            </w:pPr>
            <w:r w:rsidRPr="00C0424A">
              <w:t>∆</w:t>
            </w:r>
            <w:r w:rsidRPr="00C0424A">
              <w:rPr>
                <w:i/>
                <w:iCs/>
              </w:rPr>
              <w:t>g̅</w:t>
            </w:r>
            <w:r w:rsidRPr="00C0424A">
              <w:t xml:space="preserve"> (unvalidated measure with untrained items)</w:t>
            </w:r>
          </w:p>
        </w:tc>
        <w:tc>
          <w:tcPr>
            <w:tcW w:w="0" w:type="auto"/>
          </w:tcPr>
          <w:p w14:paraId="1D29C1BB" w14:textId="20F50561" w:rsidR="00842B4F" w:rsidRDefault="00842B4F" w:rsidP="00842B4F">
            <w:pPr>
              <w:pStyle w:val="Compact"/>
              <w:keepNext/>
              <w:jc w:val="right"/>
            </w:pPr>
            <w:r>
              <w:t>-0.55</w:t>
            </w:r>
          </w:p>
        </w:tc>
        <w:tc>
          <w:tcPr>
            <w:tcW w:w="0" w:type="auto"/>
          </w:tcPr>
          <w:p w14:paraId="65F9E59E" w14:textId="0096852E" w:rsidR="00842B4F" w:rsidRDefault="00842B4F" w:rsidP="00842B4F">
            <w:pPr>
              <w:pStyle w:val="Compact"/>
              <w:keepNext/>
              <w:jc w:val="right"/>
            </w:pPr>
            <w:r>
              <w:t>1.11</w:t>
            </w:r>
          </w:p>
        </w:tc>
        <w:tc>
          <w:tcPr>
            <w:tcW w:w="0" w:type="auto"/>
          </w:tcPr>
          <w:p w14:paraId="3EEAD190" w14:textId="2B77E43B" w:rsidR="00842B4F" w:rsidRDefault="00842B4F" w:rsidP="00842B4F">
            <w:pPr>
              <w:pStyle w:val="Compact"/>
              <w:keepNext/>
              <w:jc w:val="right"/>
            </w:pPr>
            <w:r>
              <w:t>-0.49</w:t>
            </w:r>
          </w:p>
        </w:tc>
        <w:tc>
          <w:tcPr>
            <w:tcW w:w="0" w:type="auto"/>
          </w:tcPr>
          <w:p w14:paraId="5176621E" w14:textId="6B14EBC4" w:rsidR="00842B4F" w:rsidRDefault="00842B4F" w:rsidP="00842B4F">
            <w:pPr>
              <w:pStyle w:val="Compact"/>
              <w:keepNext/>
              <w:jc w:val="right"/>
            </w:pPr>
            <w:r>
              <w:t>[-2.59, 1.49]</w:t>
            </w:r>
          </w:p>
        </w:tc>
      </w:tr>
      <w:tr w:rsidR="00842B4F" w14:paraId="309AE7D0" w14:textId="77777777" w:rsidTr="00842B4F">
        <w:tc>
          <w:tcPr>
            <w:tcW w:w="0" w:type="auto"/>
          </w:tcPr>
          <w:p w14:paraId="621F03D0" w14:textId="69681EA9" w:rsidR="00842B4F" w:rsidRDefault="00842B4F" w:rsidP="00842B4F">
            <w:pPr>
              <w:pStyle w:val="Compact"/>
              <w:keepNext/>
            </w:pPr>
            <w:r w:rsidRPr="00C0424A">
              <w:t>∆</w:t>
            </w:r>
            <w:r w:rsidRPr="00C0424A">
              <w:rPr>
                <w:i/>
                <w:iCs/>
              </w:rPr>
              <w:t>g̅</w:t>
            </w:r>
            <w:r w:rsidRPr="00C0424A">
              <w:t xml:space="preserve"> (unvalidated measure with trained items)</w:t>
            </w:r>
          </w:p>
        </w:tc>
        <w:tc>
          <w:tcPr>
            <w:tcW w:w="0" w:type="auto"/>
          </w:tcPr>
          <w:p w14:paraId="5AE21F3F" w14:textId="1CA5BA2D" w:rsidR="00842B4F" w:rsidRDefault="00842B4F" w:rsidP="00842B4F">
            <w:pPr>
              <w:pStyle w:val="Compact"/>
              <w:keepNext/>
              <w:jc w:val="right"/>
            </w:pPr>
            <w:r>
              <w:t>1.04</w:t>
            </w:r>
          </w:p>
        </w:tc>
        <w:tc>
          <w:tcPr>
            <w:tcW w:w="0" w:type="auto"/>
          </w:tcPr>
          <w:p w14:paraId="2FD5A82D" w14:textId="1CE404E0" w:rsidR="00842B4F" w:rsidRDefault="00842B4F" w:rsidP="00842B4F">
            <w:pPr>
              <w:pStyle w:val="Compact"/>
              <w:keepNext/>
              <w:jc w:val="right"/>
            </w:pPr>
            <w:r>
              <w:t>1.11</w:t>
            </w:r>
          </w:p>
        </w:tc>
        <w:tc>
          <w:tcPr>
            <w:tcW w:w="0" w:type="auto"/>
          </w:tcPr>
          <w:p w14:paraId="32A19C97" w14:textId="729BC583" w:rsidR="00842B4F" w:rsidRDefault="00842B4F" w:rsidP="00842B4F">
            <w:pPr>
              <w:pStyle w:val="Compact"/>
              <w:keepNext/>
              <w:jc w:val="right"/>
            </w:pPr>
            <w:r>
              <w:t>0.94</w:t>
            </w:r>
          </w:p>
        </w:tc>
        <w:tc>
          <w:tcPr>
            <w:tcW w:w="0" w:type="auto"/>
          </w:tcPr>
          <w:p w14:paraId="7D012950" w14:textId="5CF51F02" w:rsidR="00842B4F" w:rsidRDefault="00842B4F" w:rsidP="00842B4F">
            <w:pPr>
              <w:pStyle w:val="Compact"/>
              <w:keepNext/>
              <w:jc w:val="right"/>
            </w:pPr>
            <w:r>
              <w:t>[-1.00, 3.08]</w:t>
            </w:r>
          </w:p>
        </w:tc>
      </w:tr>
      <w:tr w:rsidR="00842B4F" w14:paraId="569F9DB3" w14:textId="77777777" w:rsidTr="00842B4F">
        <w:tc>
          <w:tcPr>
            <w:tcW w:w="0" w:type="auto"/>
          </w:tcPr>
          <w:p w14:paraId="01BB6155" w14:textId="77777777" w:rsidR="00842B4F" w:rsidRDefault="00842B4F" w:rsidP="00842B4F">
            <w:pPr>
              <w:pStyle w:val="Compact"/>
              <w:keepNext/>
            </w:pPr>
            <w:r>
              <w:t>∆</w:t>
            </w:r>
            <w:r w:rsidRPr="0017487F">
              <w:rPr>
                <w:i/>
                <w:iCs/>
              </w:rPr>
              <w:t>g̅</w:t>
            </w:r>
            <w:r>
              <w:t xml:space="preserve"> (modified MIT protocol)</w:t>
            </w:r>
          </w:p>
        </w:tc>
        <w:tc>
          <w:tcPr>
            <w:tcW w:w="0" w:type="auto"/>
          </w:tcPr>
          <w:p w14:paraId="0C919E39" w14:textId="7CB3F9FE" w:rsidR="00842B4F" w:rsidRDefault="00842B4F" w:rsidP="00842B4F">
            <w:pPr>
              <w:pStyle w:val="Compact"/>
              <w:keepNext/>
              <w:jc w:val="right"/>
            </w:pPr>
            <w:r>
              <w:t>0.79</w:t>
            </w:r>
          </w:p>
        </w:tc>
        <w:tc>
          <w:tcPr>
            <w:tcW w:w="0" w:type="auto"/>
          </w:tcPr>
          <w:p w14:paraId="496FA7DB" w14:textId="2040AA4B" w:rsidR="00842B4F" w:rsidRDefault="00842B4F" w:rsidP="00842B4F">
            <w:pPr>
              <w:pStyle w:val="Compact"/>
              <w:keepNext/>
              <w:jc w:val="right"/>
            </w:pPr>
            <w:r>
              <w:t>0.96</w:t>
            </w:r>
          </w:p>
        </w:tc>
        <w:tc>
          <w:tcPr>
            <w:tcW w:w="0" w:type="auto"/>
          </w:tcPr>
          <w:p w14:paraId="5B876167" w14:textId="69C77217" w:rsidR="00842B4F" w:rsidRDefault="00842B4F" w:rsidP="00842B4F">
            <w:pPr>
              <w:pStyle w:val="Compact"/>
              <w:keepNext/>
              <w:jc w:val="right"/>
            </w:pPr>
            <w:r>
              <w:t>0.82</w:t>
            </w:r>
          </w:p>
        </w:tc>
        <w:tc>
          <w:tcPr>
            <w:tcW w:w="0" w:type="auto"/>
          </w:tcPr>
          <w:p w14:paraId="73B089B3" w14:textId="369467A1" w:rsidR="00842B4F" w:rsidRDefault="00842B4F" w:rsidP="00842B4F">
            <w:pPr>
              <w:pStyle w:val="Compact"/>
              <w:keepNext/>
              <w:jc w:val="right"/>
            </w:pPr>
            <w:r>
              <w:t>[-0.99, 2.57]</w:t>
            </w:r>
          </w:p>
        </w:tc>
      </w:tr>
      <w:tr w:rsidR="00842B4F" w14:paraId="00AAA149" w14:textId="77777777" w:rsidTr="00842B4F">
        <w:tc>
          <w:tcPr>
            <w:tcW w:w="0" w:type="auto"/>
          </w:tcPr>
          <w:p w14:paraId="4471B7AA" w14:textId="77777777" w:rsidR="00842B4F" w:rsidRDefault="00842B4F" w:rsidP="00842B4F">
            <w:pPr>
              <w:pStyle w:val="Compact"/>
              <w:keepNext/>
            </w:pPr>
            <w:r>
              <w:t>τ</w:t>
            </w:r>
          </w:p>
        </w:tc>
        <w:tc>
          <w:tcPr>
            <w:tcW w:w="0" w:type="auto"/>
          </w:tcPr>
          <w:p w14:paraId="599FD437" w14:textId="373CE44F" w:rsidR="00842B4F" w:rsidRDefault="00842B4F" w:rsidP="00842B4F">
            <w:pPr>
              <w:pStyle w:val="Compact"/>
              <w:keepNext/>
              <w:jc w:val="right"/>
            </w:pPr>
            <w:r>
              <w:t>1.38</w:t>
            </w:r>
          </w:p>
        </w:tc>
        <w:tc>
          <w:tcPr>
            <w:tcW w:w="0" w:type="auto"/>
          </w:tcPr>
          <w:p w14:paraId="639D2B8D" w14:textId="77777777" w:rsidR="00842B4F" w:rsidRDefault="00842B4F" w:rsidP="00842B4F">
            <w:pPr>
              <w:pStyle w:val="Compact"/>
              <w:keepNext/>
              <w:jc w:val="right"/>
            </w:pPr>
          </w:p>
        </w:tc>
        <w:tc>
          <w:tcPr>
            <w:tcW w:w="0" w:type="auto"/>
          </w:tcPr>
          <w:p w14:paraId="1F9CBDCE" w14:textId="77777777" w:rsidR="00842B4F" w:rsidRDefault="00842B4F" w:rsidP="00842B4F">
            <w:pPr>
              <w:pStyle w:val="Compact"/>
              <w:keepNext/>
              <w:jc w:val="right"/>
            </w:pPr>
          </w:p>
        </w:tc>
        <w:tc>
          <w:tcPr>
            <w:tcW w:w="0" w:type="auto"/>
          </w:tcPr>
          <w:p w14:paraId="5B2A4BCB" w14:textId="0DA9E4CE" w:rsidR="00842B4F" w:rsidRDefault="00842B4F" w:rsidP="00842B4F">
            <w:pPr>
              <w:pStyle w:val="Compact"/>
              <w:keepNext/>
              <w:jc w:val="right"/>
            </w:pPr>
            <w:r>
              <w:t>[ 0.70, 2.01]</w:t>
            </w:r>
          </w:p>
        </w:tc>
      </w:tr>
      <w:tr w:rsidR="00842B4F" w14:paraId="106DFD3E" w14:textId="77777777" w:rsidTr="00842B4F">
        <w:tc>
          <w:tcPr>
            <w:tcW w:w="0" w:type="auto"/>
          </w:tcPr>
          <w:p w14:paraId="2CFA2EA2" w14:textId="77777777" w:rsidR="00842B4F" w:rsidRDefault="00842B4F" w:rsidP="00842B4F">
            <w:pPr>
              <w:pStyle w:val="Compact"/>
              <w:keepNext/>
            </w:pPr>
            <w:r>
              <w:t>σ (person)</w:t>
            </w:r>
          </w:p>
        </w:tc>
        <w:tc>
          <w:tcPr>
            <w:tcW w:w="0" w:type="auto"/>
          </w:tcPr>
          <w:p w14:paraId="14DBD0C6" w14:textId="3858F9D1" w:rsidR="00842B4F" w:rsidRDefault="00842B4F" w:rsidP="00842B4F">
            <w:pPr>
              <w:pStyle w:val="Compact"/>
              <w:keepNext/>
              <w:jc w:val="right"/>
            </w:pPr>
            <w:r>
              <w:t>0.98</w:t>
            </w:r>
          </w:p>
        </w:tc>
        <w:tc>
          <w:tcPr>
            <w:tcW w:w="0" w:type="auto"/>
          </w:tcPr>
          <w:p w14:paraId="4FE50BB1" w14:textId="77777777" w:rsidR="00842B4F" w:rsidRDefault="00842B4F" w:rsidP="00842B4F">
            <w:pPr>
              <w:pStyle w:val="Compact"/>
              <w:keepNext/>
              <w:jc w:val="right"/>
            </w:pPr>
          </w:p>
        </w:tc>
        <w:tc>
          <w:tcPr>
            <w:tcW w:w="0" w:type="auto"/>
          </w:tcPr>
          <w:p w14:paraId="20FE59A3" w14:textId="77777777" w:rsidR="00842B4F" w:rsidRDefault="00842B4F" w:rsidP="00842B4F">
            <w:pPr>
              <w:pStyle w:val="Compact"/>
              <w:keepNext/>
              <w:jc w:val="right"/>
            </w:pPr>
          </w:p>
        </w:tc>
        <w:tc>
          <w:tcPr>
            <w:tcW w:w="0" w:type="auto"/>
          </w:tcPr>
          <w:p w14:paraId="58C17337" w14:textId="3D3151E9" w:rsidR="00842B4F" w:rsidRDefault="00842B4F" w:rsidP="00842B4F">
            <w:pPr>
              <w:pStyle w:val="Compact"/>
              <w:keepNext/>
              <w:jc w:val="right"/>
            </w:pPr>
            <w:r>
              <w:t>[ 0.75, 1.30]</w:t>
            </w:r>
          </w:p>
        </w:tc>
      </w:tr>
      <w:tr w:rsidR="00842B4F" w14:paraId="599B2976" w14:textId="77777777" w:rsidTr="00842B4F">
        <w:tc>
          <w:tcPr>
            <w:tcW w:w="0" w:type="auto"/>
          </w:tcPr>
          <w:p w14:paraId="6698FB74" w14:textId="77777777" w:rsidR="00842B4F" w:rsidRDefault="00842B4F" w:rsidP="00842B4F">
            <w:pPr>
              <w:pStyle w:val="Compact"/>
              <w:keepNext/>
            </w:pPr>
            <w:r>
              <w:t>σ (measure)</w:t>
            </w:r>
          </w:p>
        </w:tc>
        <w:tc>
          <w:tcPr>
            <w:tcW w:w="0" w:type="auto"/>
          </w:tcPr>
          <w:p w14:paraId="15F3795E" w14:textId="7536FDCE" w:rsidR="00842B4F" w:rsidRDefault="00842B4F" w:rsidP="00842B4F">
            <w:pPr>
              <w:pStyle w:val="Compact"/>
              <w:keepNext/>
              <w:jc w:val="right"/>
            </w:pPr>
            <w:r>
              <w:t>1.41</w:t>
            </w:r>
          </w:p>
        </w:tc>
        <w:tc>
          <w:tcPr>
            <w:tcW w:w="0" w:type="auto"/>
          </w:tcPr>
          <w:p w14:paraId="3883D807" w14:textId="77777777" w:rsidR="00842B4F" w:rsidRDefault="00842B4F" w:rsidP="00842B4F">
            <w:pPr>
              <w:pStyle w:val="Compact"/>
              <w:keepNext/>
              <w:jc w:val="right"/>
            </w:pPr>
          </w:p>
        </w:tc>
        <w:tc>
          <w:tcPr>
            <w:tcW w:w="0" w:type="auto"/>
          </w:tcPr>
          <w:p w14:paraId="350345F5" w14:textId="77777777" w:rsidR="00842B4F" w:rsidRDefault="00842B4F" w:rsidP="00842B4F">
            <w:pPr>
              <w:pStyle w:val="Compact"/>
              <w:keepNext/>
              <w:jc w:val="right"/>
            </w:pPr>
          </w:p>
        </w:tc>
        <w:tc>
          <w:tcPr>
            <w:tcW w:w="0" w:type="auto"/>
          </w:tcPr>
          <w:p w14:paraId="599F916F" w14:textId="5D6AA348" w:rsidR="00842B4F" w:rsidRDefault="00842B4F" w:rsidP="00842B4F">
            <w:pPr>
              <w:pStyle w:val="Compact"/>
              <w:keepNext/>
              <w:jc w:val="right"/>
            </w:pPr>
            <w:r>
              <w:t>[ 1.34, 1.48]</w:t>
            </w:r>
          </w:p>
        </w:tc>
      </w:tr>
    </w:tbl>
    <w:p w14:paraId="3092816A" w14:textId="71DCECDB" w:rsidR="00CC65FB" w:rsidRDefault="00CC65FB" w:rsidP="00CC65FB">
      <w:pPr>
        <w:pStyle w:val="BodyText"/>
        <w:keepLines/>
      </w:pPr>
      <w:r>
        <w:rPr>
          <w:i/>
          <w:iCs/>
        </w:rPr>
        <w:t>Note.</w:t>
      </w:r>
      <w:r>
        <w:t xml:space="preserve"> </w:t>
      </w:r>
      <w:r>
        <w:rPr>
          <w:i/>
          <w:iCs/>
        </w:rPr>
        <w:t>g̅</w:t>
      </w:r>
      <w:r>
        <w:t xml:space="preserve"> = mean pretest-posttest difference (</w:t>
      </w:r>
      <w:r>
        <w:rPr>
          <w:i/>
          <w:iCs/>
        </w:rPr>
        <w:t>g</w:t>
      </w:r>
      <w:r>
        <w:rPr>
          <w:i/>
          <w:iCs/>
          <w:vertAlign w:val="subscript"/>
        </w:rPr>
        <w:t>pc</w:t>
      </w:r>
      <w:r>
        <w:t>; not accounting for any control group); ∆</w:t>
      </w:r>
      <w:r>
        <w:rPr>
          <w:i/>
          <w:iCs/>
        </w:rPr>
        <w:t>g̅</w:t>
      </w:r>
      <w:r>
        <w:t xml:space="preserve"> = estimated difference in </w:t>
      </w:r>
      <w:r>
        <w:rPr>
          <w:i/>
          <w:iCs/>
        </w:rPr>
        <w:t>g̅</w:t>
      </w:r>
      <w:r>
        <w:t xml:space="preserve">; note that only </w:t>
      </w:r>
      <w:r w:rsidR="002A492F">
        <w:t xml:space="preserve">Non-communicative Language Expression </w:t>
      </w:r>
      <w:r>
        <w:t xml:space="preserve">included </w:t>
      </w:r>
      <w:r w:rsidR="001A6C4D">
        <w:t>unvalidated</w:t>
      </w:r>
      <w:r>
        <w:t xml:space="preserve"> measures;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234BC4">
        <w:instrText xml:space="preserve"> ADDIN ZOTERO_ITEM CSL_CITATION {"citationID":"CPQdco35","properties":{"formattedCitation":"(Bates, 2006; Bates et al., 2015b, pp. 34\\uc0\\u8211{}35)","plainCitation":"(Bates, 2006; Bates et al., 2015b, pp. 34–35)","noteIndex":0},"citationItems":[{"id":"glhS9QgH/XchtmbMa","uris":["http://zotero.org/users/7270/items/5KWHSHSC"],"uri":["http://zotero.org/users/7270/items/5KWHSHSC"],"itemData":{"id":13493,"type":"post","note":"13707","title":"[R] lmer, p-values and all that","URL":"https://stat.ethz.ch/pipermail/r-help/2006-May/094765.html","author":[{"family":"Bates","given":"Douglas"}],"accessed":{"date-parts":[["2021",7,20]]},"issued":{"date-parts":[["2006",5,19]]}}},{"id":"glhS9QgH/ophOuVob","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E0238E" w:rsidRPr="00E0238E">
        <w:t>(Bates, 2006; Bates et al., 2015b, pp. 34–35)</w:t>
      </w:r>
      <w:r>
        <w:fldChar w:fldCharType="end"/>
      </w:r>
      <w:r>
        <w:t>; inference should be based on the profile likelihood confidence intervals.</w:t>
      </w:r>
    </w:p>
    <w:bookmarkEnd w:id="116"/>
    <w:p w14:paraId="3E967DA0" w14:textId="77777777" w:rsidR="00CC65FB" w:rsidRDefault="00CC65FB" w:rsidP="00CC65FB">
      <w:pPr>
        <w:pStyle w:val="Heading2"/>
      </w:pPr>
      <w:r>
        <w:t>Supplementary References</w:t>
      </w:r>
    </w:p>
    <w:p w14:paraId="2E5E33F9" w14:textId="77777777" w:rsidR="00CC65FB" w:rsidRPr="0051675F" w:rsidRDefault="00CC65FB" w:rsidP="00CC65FB"/>
    <w:p w14:paraId="218F6E54" w14:textId="1867AE23" w:rsidR="005E001F" w:rsidRDefault="00CC65FB" w:rsidP="005E001F">
      <w:pPr>
        <w:pStyle w:val="Heading1"/>
      </w:pPr>
      <w:r>
        <w:t xml:space="preserve"> </w:t>
      </w:r>
      <w:r w:rsidR="005E001F">
        <w:t>[[To do for this manuscript]]</w:t>
      </w:r>
      <w:bookmarkEnd w:id="106"/>
    </w:p>
    <w:p w14:paraId="16885D84" w14:textId="77777777" w:rsidR="005E001F" w:rsidRDefault="005E001F" w:rsidP="005E001F">
      <w:pPr>
        <w:numPr>
          <w:ilvl w:val="0"/>
          <w:numId w:val="26"/>
        </w:numPr>
      </w:pPr>
      <w:r>
        <w:t xml:space="preserve">check </w:t>
      </w:r>
      <w:r w:rsidRPr="00AB1BCD">
        <w:t xml:space="preserve">that reporting conforms to the guidelines in the </w:t>
      </w:r>
    </w:p>
    <w:p w14:paraId="087851FF" w14:textId="77777777" w:rsidR="005E001F" w:rsidRDefault="005E001F" w:rsidP="005E001F">
      <w:pPr>
        <w:numPr>
          <w:ilvl w:val="1"/>
          <w:numId w:val="26"/>
        </w:numPr>
      </w:pPr>
      <w:r w:rsidRPr="00AB1BCD">
        <w:t>PRISMA statement (Moher, 2009)</w:t>
      </w:r>
    </w:p>
    <w:p w14:paraId="0AEE4A3A" w14:textId="77777777" w:rsidR="005E001F" w:rsidRPr="00AB1BCD" w:rsidRDefault="005E001F" w:rsidP="005E001F">
      <w:pPr>
        <w:numPr>
          <w:ilvl w:val="1"/>
          <w:numId w:val="26"/>
        </w:numPr>
      </w:pPr>
      <w:r w:rsidRPr="0022230E">
        <w:t>cochrane handbook for systematic reviews of interventions, https://training.cochrane.org/handbook/current</w:t>
      </w:r>
    </w:p>
    <w:p w14:paraId="5294FCAE" w14:textId="77777777" w:rsidR="00CB1637" w:rsidRPr="00DA3672" w:rsidRDefault="00CB1637">
      <w:pPr>
        <w:widowControl w:val="0"/>
      </w:pPr>
    </w:p>
    <w:sectPr w:rsidR="00CB1637" w:rsidRPr="00DA3672" w:rsidSect="000F3D0D">
      <w:pgSz w:w="11907" w:h="16840" w:code="9"/>
      <w:pgMar w:top="567" w:right="567" w:bottom="567" w:left="567"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P" w:date="2021-07-29T10:40:00Z" w:initials="TP">
    <w:p w14:paraId="325A548D" w14:textId="77777777" w:rsidR="005C414D" w:rsidRDefault="005C414D">
      <w:pPr>
        <w:pStyle w:val="CommentText"/>
      </w:pPr>
      <w:r>
        <w:rPr>
          <w:rStyle w:val="CommentReference"/>
        </w:rPr>
        <w:annotationRef/>
      </w:r>
      <w:r>
        <w:t xml:space="preserve">@Benjamin: I reasoned that, while </w:t>
      </w:r>
      <w:r w:rsidRPr="00242FFC">
        <w:t xml:space="preserve">anyone familiar with MIT will know what pathology it is used for, for the title it might </w:t>
      </w:r>
      <w:r>
        <w:t xml:space="preserve">still </w:t>
      </w:r>
      <w:r w:rsidRPr="00242FFC">
        <w:t>be worth spelling out the obvious</w:t>
      </w:r>
      <w:r>
        <w:t xml:space="preserve">-but-key details </w:t>
      </w:r>
      <w:r w:rsidRPr="00242FFC">
        <w:t xml:space="preserve">(much like </w:t>
      </w:r>
      <w:r>
        <w:t>a</w:t>
      </w:r>
      <w:r w:rsidRPr="00242FFC">
        <w:t xml:space="preserve"> keyword</w:t>
      </w:r>
      <w:r>
        <w:t xml:space="preserve"> list</w:t>
      </w:r>
      <w:r w:rsidRPr="00242FFC">
        <w:t xml:space="preserve">). </w:t>
      </w:r>
    </w:p>
    <w:p w14:paraId="0A265133" w14:textId="77777777" w:rsidR="005C414D" w:rsidRDefault="005C414D">
      <w:pPr>
        <w:pStyle w:val="CommentText"/>
      </w:pPr>
    </w:p>
    <w:p w14:paraId="086EA969" w14:textId="7AD74913" w:rsidR="005C414D" w:rsidRDefault="005C414D">
      <w:pPr>
        <w:pStyle w:val="CommentText"/>
      </w:pPr>
      <w:r>
        <w:t>What's more, Brenton helpfully pointed out that t</w:t>
      </w:r>
      <w:r w:rsidRPr="00242FFC">
        <w:t xml:space="preserve">he Cochrane guide </w:t>
      </w:r>
      <w:r>
        <w:t xml:space="preserve">for meta-analyses </w:t>
      </w:r>
      <w:r w:rsidRPr="00242FFC">
        <w:t>also recommendats papers be titled explicitly like this.</w:t>
      </w:r>
    </w:p>
  </w:comment>
  <w:comment w:id="19" w:author="TP" w:date="2021-07-29T13:17:00Z" w:initials="TP">
    <w:p w14:paraId="71018CE5" w14:textId="60C8BFBB" w:rsidR="00117484" w:rsidRDefault="00117484">
      <w:pPr>
        <w:pStyle w:val="CommentText"/>
      </w:pPr>
      <w:r>
        <w:rPr>
          <w:rStyle w:val="CommentReference"/>
        </w:rPr>
        <w:annotationRef/>
      </w:r>
      <w:r>
        <w:t>@Benjamin, MMIT</w:t>
      </w:r>
      <w:r w:rsidR="00916837">
        <w:t xml:space="preserve"> was actually used in two of the included studies, even though I have it in the variants tab as an exclued variant. Do you remember what we actually decided there?</w:t>
      </w:r>
    </w:p>
  </w:comment>
  <w:comment w:id="37" w:author="TP" w:date="2021-07-28T18:44:00Z" w:initials="TP">
    <w:p w14:paraId="096AC79C" w14:textId="13EA569A" w:rsidR="005C414D" w:rsidRDefault="005C414D">
      <w:pPr>
        <w:pStyle w:val="CommentText"/>
      </w:pPr>
      <w:r>
        <w:rPr>
          <w:rStyle w:val="CommentReference"/>
        </w:rPr>
        <w:annotationRef/>
      </w:r>
      <w:r>
        <w:t xml:space="preserve">@Ben: </w:t>
      </w:r>
      <w:r w:rsidRPr="006F1679">
        <w:t xml:space="preserve">I do think </w:t>
      </w:r>
      <w:r>
        <w:t xml:space="preserve">(Brenton agrees) that </w:t>
      </w:r>
      <w:r w:rsidRPr="006F1679">
        <w:t xml:space="preserve">the Discussion would benefit from having at least "Clinical Implications" and "Research Implications" as subheadings, since </w:t>
      </w:r>
      <w:r>
        <w:t xml:space="preserve">most </w:t>
      </w:r>
      <w:r w:rsidRPr="006F1679">
        <w:t>paragraph</w:t>
      </w:r>
      <w:r>
        <w:t>s</w:t>
      </w:r>
      <w:r w:rsidRPr="006F1679">
        <w:t xml:space="preserve"> fit either one or the other. For example, the discussion of deviations in the MIT protocol might best go into research implications because the results don't give the clinician clear guidance one way or the other</w:t>
      </w:r>
      <w:r>
        <w:t xml:space="preserve"> (f</w:t>
      </w:r>
      <w:r w:rsidRPr="006F1679">
        <w:t>or other paragraphs, it's less clear</w:t>
      </w:r>
      <w:r>
        <w:t>)</w:t>
      </w:r>
      <w:r w:rsidRPr="006F1679">
        <w:t>.</w:t>
      </w:r>
      <w:r>
        <w:t xml:space="preserve"> I'm happy to have a go at this if you agree.</w:t>
      </w:r>
    </w:p>
  </w:comment>
  <w:comment w:id="41" w:author="TP" w:date="2021-07-29T11:00:00Z" w:initials="TP">
    <w:p w14:paraId="4201A74B" w14:textId="2FDCD9D0" w:rsidR="005C414D" w:rsidRDefault="005C414D">
      <w:pPr>
        <w:pStyle w:val="CommentText"/>
      </w:pPr>
      <w:r>
        <w:rPr>
          <w:rStyle w:val="CommentReference"/>
        </w:rPr>
        <w:annotationRef/>
      </w:r>
      <w:r>
        <w:t xml:space="preserve">@Brenton: sadly, </w:t>
      </w:r>
      <w:r w:rsidRPr="003F702A">
        <w:t xml:space="preserve">the confusion between measure validation and item familiarity still persists. </w:t>
      </w:r>
      <w:r>
        <w:t>A</w:t>
      </w:r>
      <w:r w:rsidRPr="003F702A">
        <w:t>s I tried to explain several times, these two factors are completely orthogonal. Regardless of what studies happen to've made our inclusion list (leading us to not have a validated+untrained combination), items can be trained/untrained irrespective of whether the test used is or not validated. Thus, perhaps you can check whether your conclusions still hold if this wording inaccuracy is fixed, or whether this confusion runs deeper, into the models themselves.</w:t>
      </w:r>
    </w:p>
  </w:comment>
  <w:comment w:id="42" w:author="Brenton Wiernik" w:date="2021-08-13T11:07:00Z" w:initials="BW">
    <w:p w14:paraId="5DB52063" w14:textId="77777777" w:rsidR="00A90D61" w:rsidRDefault="00A90D61">
      <w:pPr>
        <w:pStyle w:val="CommentText"/>
      </w:pPr>
      <w:r>
        <w:rPr>
          <w:rStyle w:val="CommentReference"/>
        </w:rPr>
        <w:annotationRef/>
      </w:r>
      <w:r>
        <w:t>There is no inaccuracy in the sentence as written.</w:t>
      </w:r>
    </w:p>
    <w:p w14:paraId="08A864DD" w14:textId="77777777" w:rsidR="00A90D61" w:rsidRDefault="00A90D61">
      <w:pPr>
        <w:pStyle w:val="CommentText"/>
      </w:pPr>
      <w:r>
        <w:t> </w:t>
      </w:r>
    </w:p>
    <w:p w14:paraId="3F321F2B" w14:textId="77777777" w:rsidR="00A90D61" w:rsidRDefault="00A90D61">
      <w:pPr>
        <w:pStyle w:val="CommentText"/>
      </w:pPr>
      <w:r>
        <w:t>The two factors are _</w:t>
      </w:r>
      <w:r>
        <w:rPr>
          <w:i/>
          <w:iCs/>
        </w:rPr>
        <w:t xml:space="preserve">not_ orthogonal. In fact, they are _extremely confounded_. </w:t>
      </w:r>
      <w:r>
        <w:t xml:space="preserve">Although, they are conceptually distinct ideas, in your current data, they are very highly correlated. </w:t>
      </w:r>
    </w:p>
    <w:p w14:paraId="00E286E6" w14:textId="77777777" w:rsidR="00A90D61" w:rsidRDefault="00A90D61">
      <w:pPr>
        <w:pStyle w:val="CommentText"/>
      </w:pPr>
    </w:p>
    <w:p w14:paraId="0D5DC39B" w14:textId="77777777" w:rsidR="00A90D61" w:rsidRDefault="00A90D61">
      <w:pPr>
        <w:pStyle w:val="CommentText"/>
      </w:pPr>
      <w:r>
        <w:rPr>
          <w:b/>
          <w:bCs/>
        </w:rPr>
        <w:t xml:space="preserve">None </w:t>
      </w:r>
      <w:r>
        <w:t xml:space="preserve">of the validated effect sizes use trained items, but </w:t>
      </w:r>
      <w:r>
        <w:rPr>
          <w:b/>
          <w:bCs/>
        </w:rPr>
        <w:t xml:space="preserve">half </w:t>
      </w:r>
      <w:r>
        <w:t>of the unvalidated effect sizes use trained items. This means that if all of the unvalidated measure effect sizes are put together and compared with the validated measure effect sizes, that comparison will reflect a mixture of the unvalidated effect and trained effect.</w:t>
      </w:r>
    </w:p>
    <w:p w14:paraId="6125BE91" w14:textId="77777777" w:rsidR="00A90D61" w:rsidRDefault="00A90D61">
      <w:pPr>
        <w:pStyle w:val="CommentText"/>
      </w:pPr>
    </w:p>
    <w:p w14:paraId="000C9AEE" w14:textId="77777777" w:rsidR="00A90D61" w:rsidRDefault="00A90D61">
      <w:pPr>
        <w:pStyle w:val="CommentText"/>
      </w:pPr>
      <w:r>
        <w:t xml:space="preserve">Thus, unless trained vs untrained and validated vs unvalidated are included in the same model (as is done in the current version of the analyses by included unvalidated (untrained) and unvalidated (trained) as separate categories), the results will paint a misleading picture of the effect of validation status. </w:t>
      </w:r>
    </w:p>
    <w:p w14:paraId="7EA05AF3" w14:textId="77777777" w:rsidR="00A90D61" w:rsidRDefault="00A90D61">
      <w:pPr>
        <w:pStyle w:val="CommentText"/>
      </w:pPr>
      <w:r>
        <w:t> </w:t>
      </w:r>
    </w:p>
    <w:p w14:paraId="68CE08D9" w14:textId="77777777" w:rsidR="00A90D61" w:rsidRDefault="00A90D61">
      <w:pPr>
        <w:pStyle w:val="CommentText"/>
      </w:pPr>
      <w:r>
        <w:t>The current results show that the effect of trained items is to substantially increase apparent treatment effects relative to untrained items (indicating a lack of generalization to new items), but that unvalidated measures substantially _</w:t>
      </w:r>
      <w:r>
        <w:rPr>
          <w:i/>
          <w:iCs/>
        </w:rPr>
        <w:t xml:space="preserve">decrease_ </w:t>
      </w:r>
      <w:r>
        <w:t xml:space="preserve">apparent treatment effects (likely due to poorer reliability). The result with attenuated effects with poor measures is a classic finding from measurement research. </w:t>
      </w:r>
    </w:p>
    <w:p w14:paraId="43365BF3" w14:textId="77777777" w:rsidR="00A90D61" w:rsidRDefault="00A90D61">
      <w:pPr>
        <w:pStyle w:val="CommentText"/>
      </w:pPr>
      <w:r>
        <w:t> </w:t>
      </w:r>
    </w:p>
    <w:p w14:paraId="1772616E" w14:textId="77777777" w:rsidR="00A90D61" w:rsidRDefault="00A90D61">
      <w:pPr>
        <w:pStyle w:val="CommentText"/>
      </w:pPr>
      <w:r>
        <w:t>Results should be presented in this way to avoid erroneous conclusions or confusion by readers (e.g., if we just said “unvalidated measures”, a reviewer might look at the results table in the appendix and question why were only considering the “unvalidated (untrained)” items when writing this sentence).</w:t>
      </w:r>
    </w:p>
    <w:p w14:paraId="1A107EDF" w14:textId="77777777" w:rsidR="00A90D61" w:rsidRDefault="00A90D61" w:rsidP="00DE3F55">
      <w:pPr>
        <w:pStyle w:val="CommentText"/>
      </w:pPr>
      <w:r>
        <w:t> </w:t>
      </w:r>
    </w:p>
  </w:comment>
  <w:comment w:id="47" w:author="TP" w:date="2021-07-29T11:07:00Z" w:initials="TP">
    <w:p w14:paraId="323DCFBB" w14:textId="05DFF68D" w:rsidR="005C414D" w:rsidRDefault="005C414D" w:rsidP="00A90D61">
      <w:pPr>
        <w:pStyle w:val="CommentText"/>
      </w:pPr>
      <w:r>
        <w:rPr>
          <w:rStyle w:val="CommentReference"/>
        </w:rPr>
        <w:annotationRef/>
      </w:r>
      <w:r>
        <w:t>actually it's just the latter (RCT vs IPD) result that speaks to experimental design; the former (val/unval) is related not to expt design but to choice of output measure. Perhaps if we reword this to encompass both, e.g. "rigurous experimental design and use of validated outcome measures"?</w:t>
      </w:r>
    </w:p>
    <w:p w14:paraId="3CDB2E67" w14:textId="77777777" w:rsidR="005C414D" w:rsidRDefault="005C414D">
      <w:pPr>
        <w:pStyle w:val="CommentText"/>
      </w:pPr>
    </w:p>
    <w:p w14:paraId="1259B837" w14:textId="3F847C0C" w:rsidR="005C414D" w:rsidRPr="00373D0D" w:rsidRDefault="005C414D">
      <w:pPr>
        <w:pStyle w:val="CommentText"/>
        <w:rPr>
          <w:lang w:val="en-US"/>
        </w:rPr>
      </w:pPr>
      <w:r>
        <w:t xml:space="preserve">Also, I struggle to decide whether this recommendation would go under the </w:t>
      </w:r>
      <w:r w:rsidRPr="006F1679">
        <w:t xml:space="preserve">"Clinical Implications" </w:t>
      </w:r>
      <w:r>
        <w:t>or the</w:t>
      </w:r>
      <w:r w:rsidRPr="006F1679">
        <w:t xml:space="preserve"> "Research Implications"</w:t>
      </w:r>
      <w:r>
        <w:t xml:space="preserve"> subheading, since it's relevant to both how clinicians would apply MIT, but also to how researchers should interpret clinical studies.</w:t>
      </w:r>
    </w:p>
  </w:comment>
  <w:comment w:id="48" w:author="Brenton Wiernik" w:date="2021-08-13T11:14:00Z" w:initials="BW">
    <w:p w14:paraId="106EBEEE" w14:textId="77777777" w:rsidR="00373D0D" w:rsidRDefault="00373D0D">
      <w:pPr>
        <w:pStyle w:val="CommentText"/>
      </w:pPr>
      <w:r>
        <w:rPr>
          <w:rStyle w:val="CommentReference"/>
        </w:rPr>
        <w:annotationRef/>
      </w:r>
      <w:r>
        <w:t>How about this rephasing?</w:t>
      </w:r>
    </w:p>
    <w:p w14:paraId="039F61D8" w14:textId="77777777" w:rsidR="00373D0D" w:rsidRDefault="00373D0D">
      <w:pPr>
        <w:pStyle w:val="CommentText"/>
      </w:pPr>
    </w:p>
    <w:p w14:paraId="1479437C" w14:textId="77777777" w:rsidR="00373D0D" w:rsidRDefault="00373D0D">
      <w:pPr>
        <w:pStyle w:val="CommentText"/>
      </w:pPr>
      <w:r>
        <w:t>I think this would best be under "Research Implications". In clinical implication, perhaps refer to this idea by saying:</w:t>
      </w:r>
    </w:p>
    <w:p w14:paraId="0B1E9F60" w14:textId="77777777" w:rsidR="00373D0D" w:rsidRDefault="00373D0D">
      <w:pPr>
        <w:pStyle w:val="CommentText"/>
      </w:pPr>
    </w:p>
    <w:p w14:paraId="30D4E99D" w14:textId="77777777" w:rsidR="00373D0D" w:rsidRDefault="00373D0D" w:rsidP="00FD78C2">
      <w:pPr>
        <w:pStyle w:val="CommentText"/>
      </w:pPr>
      <w:r>
        <w:t>"Clinical practice decisions should be guided by the most rigorous evidence for treatment effects. Our RCT results suggest modest benefit of MIT…"</w:t>
      </w:r>
    </w:p>
  </w:comment>
  <w:comment w:id="53" w:author="TP" w:date="2021-07-29T11:10:00Z" w:initials="TP">
    <w:p w14:paraId="4E65CF97" w14:textId="7312E74D" w:rsidR="005C414D" w:rsidRDefault="005C414D" w:rsidP="00373D0D">
      <w:pPr>
        <w:pStyle w:val="CommentText"/>
      </w:pPr>
      <w:r>
        <w:rPr>
          <w:rStyle w:val="CommentReference"/>
        </w:rPr>
        <w:annotationRef/>
      </w:r>
      <w:r>
        <w:t>now we go back to just talking about expt design, with no connection to measure validation...</w:t>
      </w:r>
    </w:p>
  </w:comment>
  <w:comment w:id="54" w:author="Brenton Wiernik" w:date="2021-08-13T11:16:00Z" w:initials="BW">
    <w:p w14:paraId="04A144A0" w14:textId="77777777" w:rsidR="00373D0D" w:rsidRDefault="00373D0D">
      <w:pPr>
        <w:pStyle w:val="CommentText"/>
      </w:pPr>
      <w:r>
        <w:rPr>
          <w:rStyle w:val="CommentReference"/>
        </w:rPr>
        <w:annotationRef/>
      </w:r>
      <w:r>
        <w:t xml:space="preserve">The control group effect is by far largest factor and the most important finding, so I think it makes sense to highlight it here. </w:t>
      </w:r>
    </w:p>
    <w:p w14:paraId="39D26FFD" w14:textId="77777777" w:rsidR="00373D0D" w:rsidRDefault="00373D0D">
      <w:pPr>
        <w:pStyle w:val="CommentText"/>
      </w:pPr>
    </w:p>
    <w:p w14:paraId="591F09C9" w14:textId="77777777" w:rsidR="00373D0D" w:rsidRDefault="00373D0D">
      <w:pPr>
        <w:pStyle w:val="CommentText"/>
      </w:pPr>
      <w:r>
        <w:t>But perhaps:</w:t>
      </w:r>
    </w:p>
    <w:p w14:paraId="16C74BCC" w14:textId="77777777" w:rsidR="00373D0D" w:rsidRDefault="00373D0D" w:rsidP="00BC5873">
      <w:pPr>
        <w:pStyle w:val="CommentText"/>
      </w:pPr>
      <w:r>
        <w:t>In particular, these results reaffirm that (having and adjusting for) a control group is critical. Without this, most of the change observed in case reports, visible in inflated estimates of the efficacy of MIT, are inseparable from the phenomena of spontaneous recovery as well as, ultimately, regression to the mean, none of which are due to the treatment. High-quality measurement is similar critical to avoid biased treatment effect estimates.</w:t>
      </w:r>
    </w:p>
  </w:comment>
  <w:comment w:id="56" w:author="Brenton Wiernik" w:date="2021-08-13T11:22:00Z" w:initials="BW">
    <w:p w14:paraId="18CDD8D6" w14:textId="77777777" w:rsidR="00373D0D" w:rsidRDefault="00373D0D" w:rsidP="008A369F">
      <w:pPr>
        <w:pStyle w:val="CommentText"/>
      </w:pPr>
      <w:r>
        <w:rPr>
          <w:rStyle w:val="CommentReference"/>
        </w:rPr>
        <w:annotationRef/>
      </w:r>
      <w:r>
        <w:t>perhaps these headings here?</w:t>
      </w:r>
    </w:p>
  </w:comment>
  <w:comment w:id="60" w:author="TP" w:date="2021-07-28T18:41:00Z" w:initials="TP">
    <w:p w14:paraId="713663CC" w14:textId="2C0435F4" w:rsidR="005C414D" w:rsidRDefault="005C414D" w:rsidP="00373D0D">
      <w:pPr>
        <w:pStyle w:val="CommentText"/>
      </w:pPr>
      <w:r>
        <w:rPr>
          <w:rStyle w:val="CommentReference"/>
        </w:rPr>
        <w:annotationRef/>
      </w:r>
      <w:r>
        <w:t>we'd have to clarify what those are</w:t>
      </w:r>
    </w:p>
  </w:comment>
  <w:comment w:id="61" w:author="Brenton Wiernik" w:date="2021-08-13T11:18:00Z" w:initials="BW">
    <w:p w14:paraId="060A687A" w14:textId="77777777" w:rsidR="00373D0D" w:rsidRDefault="00373D0D" w:rsidP="00576F21">
      <w:pPr>
        <w:pStyle w:val="CommentText"/>
      </w:pPr>
      <w:r>
        <w:rPr>
          <w:rStyle w:val="CommentReference"/>
        </w:rPr>
        <w:annotationRef/>
      </w:r>
      <w:r>
        <w:t xml:space="preserve">For example, "expect spontaneous recovery", "use validated measures", "ensure that generalization to new items is checked", consider alternative therapies that have existing stronger evidence for their efficacy (the other reviews Benjamin cited).  </w:t>
      </w:r>
    </w:p>
  </w:comment>
  <w:comment w:id="66" w:author="TP" w:date="2021-07-29T11:18:00Z" w:initials="TP">
    <w:p w14:paraId="7B23CBD0" w14:textId="77777777" w:rsidR="008E38A7" w:rsidRDefault="008E38A7" w:rsidP="008E38A7">
      <w:pPr>
        <w:pStyle w:val="CommentText"/>
      </w:pPr>
      <w:r>
        <w:rPr>
          <w:rStyle w:val="CommentReference"/>
        </w:rPr>
        <w:annotationRef/>
      </w:r>
      <w:r>
        <w:t>@Brenton: but what about the IPD data, should that not weigh in on this conclusion?</w:t>
      </w:r>
    </w:p>
  </w:comment>
  <w:comment w:id="67" w:author="Brenton Wiernik" w:date="2021-08-13T11:05:00Z" w:initials="BW">
    <w:p w14:paraId="274EEED0" w14:textId="77777777" w:rsidR="008E38A7" w:rsidRDefault="008E38A7" w:rsidP="008E38A7">
      <w:pPr>
        <w:pStyle w:val="CommentText"/>
      </w:pPr>
      <w:r>
        <w:rPr>
          <w:rStyle w:val="CommentReference"/>
        </w:rPr>
        <w:annotationRef/>
      </w:r>
      <w:r>
        <w:t>No, the RCT vs IPD comparison suggests that the difference in RCT vs IPD improvement is due to spontaneous recovery (especially when combined with the additional results controlling for MPO). The RCT findings are the best estimate of the _treatment effect_. They suggest that apparent improvements from IPD results are probably not due to MIT but other spontaneous recovery factors.</w:t>
      </w:r>
    </w:p>
  </w:comment>
  <w:comment w:id="64" w:author="Brenton Wiernik" w:date="2021-08-13T11:23:00Z" w:initials="BW">
    <w:p w14:paraId="3B0B929A" w14:textId="77777777" w:rsidR="008E38A7" w:rsidRDefault="008E38A7" w:rsidP="00CF43C6">
      <w:pPr>
        <w:pStyle w:val="CommentText"/>
      </w:pPr>
      <w:r>
        <w:rPr>
          <w:rStyle w:val="CommentReference"/>
        </w:rPr>
        <w:annotationRef/>
      </w:r>
      <w:r>
        <w:t>These work better here under Clinical Implications, I think</w:t>
      </w:r>
    </w:p>
  </w:comment>
  <w:comment w:id="75" w:author="TP" w:date="2021-07-29T11:18:00Z" w:initials="TP">
    <w:p w14:paraId="69786204" w14:textId="4603DED5" w:rsidR="005C414D" w:rsidRDefault="005C414D" w:rsidP="008E38A7">
      <w:pPr>
        <w:pStyle w:val="CommentText"/>
      </w:pPr>
      <w:r>
        <w:rPr>
          <w:rStyle w:val="CommentReference"/>
        </w:rPr>
        <w:annotationRef/>
      </w:r>
      <w:r>
        <w:t>@Brenton: but what about the IPD data, should that not weigh in on this conclusion?</w:t>
      </w:r>
    </w:p>
  </w:comment>
  <w:comment w:id="76" w:author="Brenton Wiernik" w:date="2021-08-13T11:05:00Z" w:initials="BW">
    <w:p w14:paraId="2F4EFD2B" w14:textId="77777777" w:rsidR="00373D0D" w:rsidRDefault="00A90D61" w:rsidP="0054050D">
      <w:pPr>
        <w:pStyle w:val="CommentText"/>
      </w:pPr>
      <w:r>
        <w:rPr>
          <w:rStyle w:val="CommentReference"/>
        </w:rPr>
        <w:annotationRef/>
      </w:r>
      <w:r w:rsidR="00373D0D">
        <w:t>No, the RCT vs IPD comparison suggests that the difference in RCT vs IPD improvement is due to spontaneous recovery (especially when combined with the additional results controlling for MPO). The RCT findings are the best estimate of the _treatment effect_. They suggest that apparent improvements from IPD results are probably not due to MIT but other spontaneous recovery factors.</w:t>
      </w:r>
    </w:p>
  </w:comment>
  <w:comment w:id="96" w:author="Brenton Wiernik" w:date="2021-08-13T11:02:00Z" w:initials="BW">
    <w:p w14:paraId="64A97B2A" w14:textId="23E344CF" w:rsidR="00A90D61" w:rsidRDefault="00A90D61" w:rsidP="008E38A7">
      <w:pPr>
        <w:pStyle w:val="CommentText"/>
      </w:pPr>
      <w:r>
        <w:rPr>
          <w:rStyle w:val="CommentReference"/>
        </w:rPr>
        <w:annotationRef/>
      </w:r>
      <w:r>
        <w:t>These can all be online supplemental material.</w:t>
      </w:r>
    </w:p>
  </w:comment>
  <w:comment w:id="110" w:author="TP" w:date="2021-07-29T11:56:00Z" w:initials="TP">
    <w:p w14:paraId="654C8543" w14:textId="54E6E09C" w:rsidR="000D65B0" w:rsidRDefault="00445E86" w:rsidP="00A90D61">
      <w:pPr>
        <w:pStyle w:val="CommentText"/>
      </w:pPr>
      <w:r>
        <w:rPr>
          <w:rStyle w:val="CommentReference"/>
        </w:rPr>
        <w:annotationRef/>
      </w:r>
      <w:r>
        <w:t>@Brenton: this scheme is essential for understanding this meta-analysis, but I've moved it to the SM as it seems too bulky to leave in the main paper. What do you think?</w:t>
      </w:r>
    </w:p>
    <w:p w14:paraId="1CB83DE8" w14:textId="552BFBD2" w:rsidR="00445E86" w:rsidRDefault="00445E86" w:rsidP="00445E86"/>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6EA969" w15:done="0"/>
  <w15:commentEx w15:paraId="71018CE5" w15:done="0"/>
  <w15:commentEx w15:paraId="096AC79C" w15:done="0"/>
  <w15:commentEx w15:paraId="4201A74B" w15:done="0"/>
  <w15:commentEx w15:paraId="1A107EDF" w15:paraIdParent="4201A74B" w15:done="0"/>
  <w15:commentEx w15:paraId="1259B837" w15:done="0"/>
  <w15:commentEx w15:paraId="30D4E99D" w15:paraIdParent="1259B837" w15:done="0"/>
  <w15:commentEx w15:paraId="4E65CF97" w15:done="0"/>
  <w15:commentEx w15:paraId="16C74BCC" w15:paraIdParent="4E65CF97" w15:done="0"/>
  <w15:commentEx w15:paraId="18CDD8D6" w15:done="0"/>
  <w15:commentEx w15:paraId="713663CC" w15:done="0"/>
  <w15:commentEx w15:paraId="060A687A" w15:paraIdParent="713663CC" w15:done="0"/>
  <w15:commentEx w15:paraId="7B23CBD0" w15:done="0"/>
  <w15:commentEx w15:paraId="274EEED0" w15:paraIdParent="7B23CBD0" w15:done="0"/>
  <w15:commentEx w15:paraId="3B0B929A" w15:done="0"/>
  <w15:commentEx w15:paraId="69786204" w15:done="0"/>
  <w15:commentEx w15:paraId="2F4EFD2B" w15:paraIdParent="69786204" w15:done="0"/>
  <w15:commentEx w15:paraId="64A97B2A" w15:done="0"/>
  <w15:commentEx w15:paraId="1CB83D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0D0EE" w16cex:dateUtc="2021-08-13T15:07:00Z"/>
  <w16cex:commentExtensible w16cex:durableId="24C0D283" w16cex:dateUtc="2021-08-13T15:14:00Z"/>
  <w16cex:commentExtensible w16cex:durableId="24C0D31D" w16cex:dateUtc="2021-08-13T15:16:00Z"/>
  <w16cex:commentExtensible w16cex:durableId="24C0D45D" w16cex:dateUtc="2021-08-13T15:22:00Z"/>
  <w16cex:commentExtensible w16cex:durableId="24C0D36A" w16cex:dateUtc="2021-08-13T15:18:00Z"/>
  <w16cex:commentExtensible w16cex:durableId="24C0D4A5" w16cex:dateUtc="2021-08-13T15:05:00Z"/>
  <w16cex:commentExtensible w16cex:durableId="24C0D4CD" w16cex:dateUtc="2021-08-13T15:23:00Z"/>
  <w16cex:commentExtensible w16cex:durableId="24C0D07D" w16cex:dateUtc="2021-08-13T15:05:00Z"/>
  <w16cex:commentExtensible w16cex:durableId="24C0CFE2" w16cex:dateUtc="2021-08-13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6EA969" w16cid:durableId="24AD0422"/>
  <w16cid:commentId w16cid:paraId="71018CE5" w16cid:durableId="24AD28FF"/>
  <w16cid:commentId w16cid:paraId="096AC79C" w16cid:durableId="24AC23F1"/>
  <w16cid:commentId w16cid:paraId="4201A74B" w16cid:durableId="24AD08B2"/>
  <w16cid:commentId w16cid:paraId="1A107EDF" w16cid:durableId="24C0D0EE"/>
  <w16cid:commentId w16cid:paraId="1259B837" w16cid:durableId="24AD0A8C"/>
  <w16cid:commentId w16cid:paraId="30D4E99D" w16cid:durableId="24C0D283"/>
  <w16cid:commentId w16cid:paraId="4E65CF97" w16cid:durableId="24AD0B30"/>
  <w16cid:commentId w16cid:paraId="16C74BCC" w16cid:durableId="24C0D31D"/>
  <w16cid:commentId w16cid:paraId="18CDD8D6" w16cid:durableId="24C0D45D"/>
  <w16cid:commentId w16cid:paraId="713663CC" w16cid:durableId="24AC2347"/>
  <w16cid:commentId w16cid:paraId="060A687A" w16cid:durableId="24C0D36A"/>
  <w16cid:commentId w16cid:paraId="7B23CBD0" w16cid:durableId="24C0D4A6"/>
  <w16cid:commentId w16cid:paraId="274EEED0" w16cid:durableId="24C0D4A5"/>
  <w16cid:commentId w16cid:paraId="3B0B929A" w16cid:durableId="24C0D4CD"/>
  <w16cid:commentId w16cid:paraId="69786204" w16cid:durableId="24AD0CF4"/>
  <w16cid:commentId w16cid:paraId="2F4EFD2B" w16cid:durableId="24C0D07D"/>
  <w16cid:commentId w16cid:paraId="64A97B2A" w16cid:durableId="24C0CFE2"/>
  <w16cid:commentId w16cid:paraId="1CB83DE8" w16cid:durableId="24AD15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73AA9" w14:textId="77777777" w:rsidR="009808F8" w:rsidRDefault="009808F8">
      <w:pPr>
        <w:spacing w:line="240" w:lineRule="auto"/>
      </w:pPr>
      <w:r>
        <w:separator/>
      </w:r>
    </w:p>
  </w:endnote>
  <w:endnote w:type="continuationSeparator" w:id="0">
    <w:p w14:paraId="3D23DEF5" w14:textId="77777777" w:rsidR="009808F8" w:rsidRDefault="009808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heSans 4-SemiLight">
    <w:altName w:val="Calibri"/>
    <w:panose1 w:val="00000000000000000000"/>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9785F" w14:textId="77777777" w:rsidR="009808F8" w:rsidRDefault="009808F8">
      <w:pPr>
        <w:spacing w:line="240" w:lineRule="auto"/>
      </w:pPr>
      <w:r>
        <w:separator/>
      </w:r>
    </w:p>
  </w:footnote>
  <w:footnote w:type="continuationSeparator" w:id="0">
    <w:p w14:paraId="54F3FFB6" w14:textId="77777777" w:rsidR="009808F8" w:rsidRDefault="009808F8">
      <w:pPr>
        <w:spacing w:line="240" w:lineRule="auto"/>
      </w:pPr>
      <w:r>
        <w:continuationSeparator/>
      </w:r>
    </w:p>
  </w:footnote>
  <w:footnote w:id="1">
    <w:p w14:paraId="1DC602B1" w14:textId="77777777" w:rsidR="005C414D" w:rsidRDefault="005C414D" w:rsidP="003F5AE2">
      <w:pPr>
        <w:pStyle w:val="FootnoteText"/>
      </w:pPr>
      <w:r w:rsidRPr="00B55982">
        <w:rPr>
          <w:rStyle w:val="FootnoteReference"/>
        </w:rPr>
        <w:footnoteRef/>
      </w:r>
      <w:r>
        <w:t xml:space="preserve"> For a small number of studies, it was not possible to determine the maximum or minimum possible scores. For these studies, we computed POMP scores using the maximum and minimum </w:t>
      </w:r>
      <w:r>
        <w:rPr>
          <w:i/>
          <w:iCs/>
        </w:rPr>
        <w:t>observed</w:t>
      </w:r>
      <w:r>
        <w:t xml:space="preserve"> scores in the sample. Results did not change meaningfully if we excluded these studies from results.</w:t>
      </w:r>
    </w:p>
  </w:footnote>
  <w:footnote w:id="2">
    <w:p w14:paraId="5061FD11" w14:textId="77777777" w:rsidR="005C414D" w:rsidRDefault="005C414D" w:rsidP="003F5AE2">
      <w:pPr>
        <w:pStyle w:val="FootnoteText"/>
      </w:pPr>
      <w:r w:rsidRPr="00B55982">
        <w:rPr>
          <w:rStyle w:val="FootnoteReference"/>
        </w:rPr>
        <w:footnoteRef/>
      </w:r>
      <w:r>
        <w:t xml:space="preserve"> For comparison, we also estimated models with unequal random effects variances across dependent variables. This did not improve model fit based on AICc comparison or likelihood ratio tests.</w:t>
      </w:r>
    </w:p>
  </w:footnote>
  <w:footnote w:id="3">
    <w:p w14:paraId="5A365AED" w14:textId="6BB63E31" w:rsidR="005C414D" w:rsidRDefault="005C414D" w:rsidP="003F5AE2">
      <w:pPr>
        <w:pStyle w:val="FootnoteText"/>
      </w:pPr>
      <w:r w:rsidRPr="00B55982">
        <w:rPr>
          <w:rStyle w:val="FootnoteReference"/>
        </w:rPr>
        <w:footnoteRef/>
      </w:r>
      <w:r>
        <w:t xml:space="preserve"> As only three RCT studies were identified, it was not possible to apply methods to detect publication-bias or other small-sample effects (e.g., tests of funnel plot asymmetry).</w:t>
      </w:r>
    </w:p>
  </w:footnote>
  <w:footnote w:id="4">
    <w:p w14:paraId="724B298F" w14:textId="77777777" w:rsidR="005C414D" w:rsidRDefault="005C414D" w:rsidP="003F5AE2">
      <w:pPr>
        <w:pStyle w:val="FootnoteText"/>
      </w:pPr>
      <w:r w:rsidRPr="00B55982">
        <w:rPr>
          <w:rStyle w:val="FootnoteReference"/>
        </w:rPr>
        <w:footnoteRef/>
      </w:r>
      <w:r>
        <w:t xml:space="preserve"> Models with random slopes for the </w:t>
      </w:r>
      <w:r w:rsidRPr="00253074">
        <w:rPr>
          <w:i/>
        </w:rPr>
        <w:t>Domain</w:t>
      </w:r>
      <w:r>
        <w:t xml:space="preserve"> variable did not converge, likely due to the limited co-occurrence of specific pairs of those within any one stud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A56E29C"/>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81923D4A"/>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6AF24DCA"/>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E75C4A3A"/>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87F6672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262890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D78170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2585F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10AB66"/>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E33CF5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8E73E6"/>
    <w:multiLevelType w:val="hybridMultilevel"/>
    <w:tmpl w:val="24CE7072"/>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17513FEC"/>
    <w:multiLevelType w:val="hybridMultilevel"/>
    <w:tmpl w:val="0F38222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1DE21B28"/>
    <w:multiLevelType w:val="multilevel"/>
    <w:tmpl w:val="1DE21B28"/>
    <w:lvl w:ilvl="0">
      <w:start w:val="1"/>
      <w:numFmt w:val="decimal"/>
      <w:pStyle w:val="Heading1"/>
      <w:lvlText w:val="%1."/>
      <w:lvlJc w:val="left"/>
      <w:pPr>
        <w:tabs>
          <w:tab w:val="left" w:pos="0"/>
        </w:tabs>
        <w:ind w:left="360" w:hanging="360"/>
      </w:pPr>
      <w:rPr>
        <w:rFonts w:cs="Times New Roman" w:hint="default"/>
      </w:rPr>
    </w:lvl>
    <w:lvl w:ilvl="1">
      <w:start w:val="1"/>
      <w:numFmt w:val="decimal"/>
      <w:pStyle w:val="Heading2"/>
      <w:lvlText w:val="%1.%2."/>
      <w:lvlJc w:val="left"/>
      <w:pPr>
        <w:tabs>
          <w:tab w:val="left" w:pos="0"/>
        </w:tabs>
        <w:ind w:left="2098" w:hanging="680"/>
      </w:pPr>
      <w:rPr>
        <w:rFonts w:cs="Times New Roman" w:hint="default"/>
        <w:i w:val="0"/>
      </w:rPr>
    </w:lvl>
    <w:lvl w:ilvl="2">
      <w:start w:val="1"/>
      <w:numFmt w:val="decimal"/>
      <w:pStyle w:val="Heading3"/>
      <w:lvlText w:val="%1.%2.%3"/>
      <w:lvlJc w:val="left"/>
      <w:pPr>
        <w:tabs>
          <w:tab w:val="left" w:pos="217"/>
        </w:tabs>
        <w:ind w:left="1691" w:hanging="754"/>
      </w:pPr>
      <w:rPr>
        <w:rFonts w:cs="Times New Roman" w:hint="default"/>
      </w:rPr>
    </w:lvl>
    <w:lvl w:ilvl="3">
      <w:start w:val="1"/>
      <w:numFmt w:val="decimal"/>
      <w:pStyle w:val="Heading4"/>
      <w:lvlText w:val="%1.%2.%3.%4"/>
      <w:lvlJc w:val="left"/>
      <w:pPr>
        <w:tabs>
          <w:tab w:val="left" w:pos="0"/>
        </w:tabs>
        <w:ind w:left="1440" w:hanging="360"/>
      </w:pPr>
      <w:rPr>
        <w:rFonts w:cs="Times New Roman" w:hint="default"/>
      </w:rPr>
    </w:lvl>
    <w:lvl w:ilvl="4">
      <w:start w:val="1"/>
      <w:numFmt w:val="decimal"/>
      <w:pStyle w:val="Heading5"/>
      <w:lvlText w:val="%1.%2.%3.%4.%5"/>
      <w:lvlJc w:val="left"/>
      <w:pPr>
        <w:tabs>
          <w:tab w:val="left" w:pos="0"/>
        </w:tabs>
        <w:ind w:left="1800" w:hanging="360"/>
      </w:pPr>
      <w:rPr>
        <w:rFonts w:cs="Times New Roman" w:hint="default"/>
      </w:rPr>
    </w:lvl>
    <w:lvl w:ilvl="5">
      <w:start w:val="1"/>
      <w:numFmt w:val="decimal"/>
      <w:pStyle w:val="Heading6"/>
      <w:lvlText w:val="%1.%2.%3.%4.%5.%6"/>
      <w:lvlJc w:val="left"/>
      <w:pPr>
        <w:tabs>
          <w:tab w:val="left" w:pos="0"/>
        </w:tabs>
        <w:ind w:left="2160" w:hanging="360"/>
      </w:pPr>
      <w:rPr>
        <w:rFonts w:cs="Times New Roman" w:hint="default"/>
      </w:rPr>
    </w:lvl>
    <w:lvl w:ilvl="6">
      <w:start w:val="1"/>
      <w:numFmt w:val="decimal"/>
      <w:pStyle w:val="Heading7"/>
      <w:lvlText w:val="%1.%2.%3.%4.%5.%6.%7"/>
      <w:lvlJc w:val="left"/>
      <w:pPr>
        <w:tabs>
          <w:tab w:val="left" w:pos="0"/>
        </w:tabs>
        <w:ind w:left="2520" w:hanging="360"/>
      </w:pPr>
      <w:rPr>
        <w:rFonts w:cs="Times New Roman" w:hint="default"/>
      </w:rPr>
    </w:lvl>
    <w:lvl w:ilvl="7">
      <w:start w:val="1"/>
      <w:numFmt w:val="decimal"/>
      <w:pStyle w:val="Heading8"/>
      <w:lvlText w:val="%1.%2.%3.%4.%5.%6.%7.%8"/>
      <w:lvlJc w:val="left"/>
      <w:pPr>
        <w:tabs>
          <w:tab w:val="left" w:pos="0"/>
        </w:tabs>
        <w:ind w:left="2880" w:hanging="360"/>
      </w:pPr>
      <w:rPr>
        <w:rFonts w:cs="Times New Roman" w:hint="default"/>
      </w:rPr>
    </w:lvl>
    <w:lvl w:ilvl="8">
      <w:start w:val="1"/>
      <w:numFmt w:val="decimal"/>
      <w:lvlText w:val="%1.%2.%3.%4.%5.%6.%7.%8.%9"/>
      <w:lvlJc w:val="left"/>
      <w:pPr>
        <w:tabs>
          <w:tab w:val="left" w:pos="0"/>
        </w:tabs>
        <w:ind w:left="3240" w:hanging="360"/>
      </w:pPr>
      <w:rPr>
        <w:rFonts w:cs="Times New Roman" w:hint="default"/>
      </w:rPr>
    </w:lvl>
  </w:abstractNum>
  <w:abstractNum w:abstractNumId="13" w15:restartNumberingAfterBreak="0">
    <w:nsid w:val="30A56347"/>
    <w:multiLevelType w:val="multilevel"/>
    <w:tmpl w:val="D8BC2880"/>
    <w:lvl w:ilvl="0">
      <w:start w:val="1"/>
      <w:numFmt w:val="decimal"/>
      <w:lvlText w:val="%1."/>
      <w:lvlJc w:val="left"/>
      <w:pPr>
        <w:ind w:left="2160" w:hanging="360"/>
      </w:pPr>
      <w:rPr>
        <w:rFonts w:cs="Times New Roman"/>
        <w:u w:val="none"/>
      </w:rPr>
    </w:lvl>
    <w:lvl w:ilvl="1">
      <w:start w:val="1"/>
      <w:numFmt w:val="lowerLetter"/>
      <w:lvlText w:val="%2."/>
      <w:lvlJc w:val="left"/>
      <w:pPr>
        <w:ind w:left="2880" w:hanging="360"/>
      </w:pPr>
      <w:rPr>
        <w:rFonts w:cs="Times New Roman"/>
        <w:u w:val="none"/>
      </w:rPr>
    </w:lvl>
    <w:lvl w:ilvl="2">
      <w:start w:val="1"/>
      <w:numFmt w:val="lowerRoman"/>
      <w:lvlText w:val="%3."/>
      <w:lvlJc w:val="right"/>
      <w:pPr>
        <w:ind w:left="3600" w:hanging="360"/>
      </w:pPr>
      <w:rPr>
        <w:rFonts w:cs="Times New Roman"/>
        <w:u w:val="none"/>
      </w:rPr>
    </w:lvl>
    <w:lvl w:ilvl="3">
      <w:start w:val="1"/>
      <w:numFmt w:val="decimal"/>
      <w:lvlText w:val="%4."/>
      <w:lvlJc w:val="left"/>
      <w:pPr>
        <w:ind w:left="4320" w:hanging="360"/>
      </w:pPr>
      <w:rPr>
        <w:rFonts w:cs="Times New Roman"/>
        <w:u w:val="none"/>
      </w:rPr>
    </w:lvl>
    <w:lvl w:ilvl="4">
      <w:start w:val="1"/>
      <w:numFmt w:val="lowerLetter"/>
      <w:lvlText w:val="%5."/>
      <w:lvlJc w:val="left"/>
      <w:pPr>
        <w:ind w:left="5040" w:hanging="360"/>
      </w:pPr>
      <w:rPr>
        <w:rFonts w:cs="Times New Roman"/>
        <w:u w:val="none"/>
      </w:rPr>
    </w:lvl>
    <w:lvl w:ilvl="5">
      <w:start w:val="1"/>
      <w:numFmt w:val="lowerRoman"/>
      <w:lvlText w:val="%6."/>
      <w:lvlJc w:val="right"/>
      <w:pPr>
        <w:ind w:left="5760" w:hanging="360"/>
      </w:pPr>
      <w:rPr>
        <w:rFonts w:cs="Times New Roman"/>
        <w:u w:val="none"/>
      </w:rPr>
    </w:lvl>
    <w:lvl w:ilvl="6">
      <w:start w:val="1"/>
      <w:numFmt w:val="decimal"/>
      <w:lvlText w:val="%7."/>
      <w:lvlJc w:val="left"/>
      <w:pPr>
        <w:ind w:left="6480" w:hanging="360"/>
      </w:pPr>
      <w:rPr>
        <w:rFonts w:cs="Times New Roman"/>
        <w:u w:val="none"/>
      </w:rPr>
    </w:lvl>
    <w:lvl w:ilvl="7">
      <w:start w:val="1"/>
      <w:numFmt w:val="lowerLetter"/>
      <w:lvlText w:val="%8."/>
      <w:lvlJc w:val="left"/>
      <w:pPr>
        <w:ind w:left="7200" w:hanging="360"/>
      </w:pPr>
      <w:rPr>
        <w:rFonts w:cs="Times New Roman"/>
        <w:u w:val="none"/>
      </w:rPr>
    </w:lvl>
    <w:lvl w:ilvl="8">
      <w:start w:val="1"/>
      <w:numFmt w:val="lowerRoman"/>
      <w:lvlText w:val="%9."/>
      <w:lvlJc w:val="right"/>
      <w:pPr>
        <w:ind w:left="7920" w:hanging="360"/>
      </w:pPr>
      <w:rPr>
        <w:rFonts w:cs="Times New Roman"/>
        <w:u w:val="none"/>
      </w:rPr>
    </w:lvl>
  </w:abstractNum>
  <w:abstractNum w:abstractNumId="14" w15:restartNumberingAfterBreak="0">
    <w:nsid w:val="337F4FF1"/>
    <w:multiLevelType w:val="multilevel"/>
    <w:tmpl w:val="19BE10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3F03F14"/>
    <w:multiLevelType w:val="multilevel"/>
    <w:tmpl w:val="3DB0E6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86D733F"/>
    <w:multiLevelType w:val="hybridMultilevel"/>
    <w:tmpl w:val="05A0260C"/>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15:restartNumberingAfterBreak="0">
    <w:nsid w:val="4B1D6E22"/>
    <w:multiLevelType w:val="hybridMultilevel"/>
    <w:tmpl w:val="C26E7B0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 w15:restartNumberingAfterBreak="0">
    <w:nsid w:val="4F84304C"/>
    <w:multiLevelType w:val="hybridMultilevel"/>
    <w:tmpl w:val="18D29468"/>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15:restartNumberingAfterBreak="0">
    <w:nsid w:val="6EE471BF"/>
    <w:multiLevelType w:val="hybridMultilevel"/>
    <w:tmpl w:val="0046F3B8"/>
    <w:lvl w:ilvl="0" w:tplc="0C070001">
      <w:start w:val="1"/>
      <w:numFmt w:val="bullet"/>
      <w:lvlText w:val=""/>
      <w:lvlJc w:val="left"/>
      <w:pPr>
        <w:ind w:left="1080" w:hanging="360"/>
      </w:pPr>
      <w:rPr>
        <w:rFonts w:ascii="Symbol" w:hAnsi="Symbol" w:hint="default"/>
      </w:rPr>
    </w:lvl>
    <w:lvl w:ilvl="1" w:tplc="0C070003" w:tentative="1">
      <w:start w:val="1"/>
      <w:numFmt w:val="bullet"/>
      <w:lvlText w:val="o"/>
      <w:lvlJc w:val="left"/>
      <w:pPr>
        <w:ind w:left="1800" w:hanging="360"/>
      </w:pPr>
      <w:rPr>
        <w:rFonts w:ascii="Courier New" w:hAnsi="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hint="default"/>
      </w:rPr>
    </w:lvl>
    <w:lvl w:ilvl="8" w:tplc="0C07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3"/>
  </w:num>
  <w:num w:numId="4">
    <w:abstractNumId w:val="12"/>
  </w:num>
  <w:num w:numId="5">
    <w:abstractNumId w:val="12"/>
  </w:num>
  <w:num w:numId="6">
    <w:abstractNumId w:val="12"/>
  </w:num>
  <w:num w:numId="7">
    <w:abstractNumId w:val="12"/>
  </w:num>
  <w:num w:numId="8">
    <w:abstractNumId w:val="12"/>
  </w:num>
  <w:num w:numId="9">
    <w:abstractNumId w:val="12"/>
  </w:num>
  <w:num w:numId="10">
    <w:abstractNumId w:val="12"/>
  </w:num>
  <w:num w:numId="11">
    <w:abstractNumId w:val="12"/>
  </w:num>
  <w:num w:numId="12">
    <w:abstractNumId w:val="19"/>
  </w:num>
  <w:num w:numId="13">
    <w:abstractNumId w:val="0"/>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18"/>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10"/>
  </w:num>
  <w:num w:numId="27">
    <w:abstractNumId w:val="11"/>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P">
    <w15:presenceInfo w15:providerId="None" w15:userId="TP"/>
  </w15:person>
  <w15:person w15:author="Brenton Wiernik">
    <w15:presenceInfo w15:providerId="Windows Live" w15:userId="f967d90f2e4e61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isplayBackgroundShape/>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D6D"/>
    <w:rsid w:val="000018CB"/>
    <w:rsid w:val="000034AA"/>
    <w:rsid w:val="00004EBC"/>
    <w:rsid w:val="00005A94"/>
    <w:rsid w:val="00006A14"/>
    <w:rsid w:val="000076B6"/>
    <w:rsid w:val="00010EA6"/>
    <w:rsid w:val="00016DD6"/>
    <w:rsid w:val="000170BB"/>
    <w:rsid w:val="00020387"/>
    <w:rsid w:val="00023778"/>
    <w:rsid w:val="00024EBE"/>
    <w:rsid w:val="00031C9C"/>
    <w:rsid w:val="000412AE"/>
    <w:rsid w:val="00041846"/>
    <w:rsid w:val="00051530"/>
    <w:rsid w:val="00055576"/>
    <w:rsid w:val="00060572"/>
    <w:rsid w:val="000608F1"/>
    <w:rsid w:val="00060A49"/>
    <w:rsid w:val="00061539"/>
    <w:rsid w:val="00067107"/>
    <w:rsid w:val="00071750"/>
    <w:rsid w:val="00071F43"/>
    <w:rsid w:val="00074B9F"/>
    <w:rsid w:val="0007567A"/>
    <w:rsid w:val="00080E9B"/>
    <w:rsid w:val="0008448D"/>
    <w:rsid w:val="00087020"/>
    <w:rsid w:val="00090348"/>
    <w:rsid w:val="00091D5D"/>
    <w:rsid w:val="00091EFF"/>
    <w:rsid w:val="00093A4A"/>
    <w:rsid w:val="000956E7"/>
    <w:rsid w:val="00096D53"/>
    <w:rsid w:val="00097203"/>
    <w:rsid w:val="000A015E"/>
    <w:rsid w:val="000A0CD3"/>
    <w:rsid w:val="000A0D63"/>
    <w:rsid w:val="000A0DFE"/>
    <w:rsid w:val="000A2110"/>
    <w:rsid w:val="000A2246"/>
    <w:rsid w:val="000A5162"/>
    <w:rsid w:val="000A6503"/>
    <w:rsid w:val="000A7CE2"/>
    <w:rsid w:val="000A7E45"/>
    <w:rsid w:val="000A7F2D"/>
    <w:rsid w:val="000B35FC"/>
    <w:rsid w:val="000B7592"/>
    <w:rsid w:val="000C4260"/>
    <w:rsid w:val="000C46F4"/>
    <w:rsid w:val="000C58F8"/>
    <w:rsid w:val="000C773A"/>
    <w:rsid w:val="000D0E0B"/>
    <w:rsid w:val="000D1C7A"/>
    <w:rsid w:val="000D3EC5"/>
    <w:rsid w:val="000D6022"/>
    <w:rsid w:val="000D6073"/>
    <w:rsid w:val="000D65B0"/>
    <w:rsid w:val="000D7879"/>
    <w:rsid w:val="000D7BB2"/>
    <w:rsid w:val="000E1B5F"/>
    <w:rsid w:val="000E6430"/>
    <w:rsid w:val="000F17F4"/>
    <w:rsid w:val="000F1926"/>
    <w:rsid w:val="000F1B02"/>
    <w:rsid w:val="000F294F"/>
    <w:rsid w:val="000F2C48"/>
    <w:rsid w:val="000F3D0D"/>
    <w:rsid w:val="0010022E"/>
    <w:rsid w:val="00104C36"/>
    <w:rsid w:val="001144E1"/>
    <w:rsid w:val="00115621"/>
    <w:rsid w:val="00117484"/>
    <w:rsid w:val="001208FD"/>
    <w:rsid w:val="00122697"/>
    <w:rsid w:val="00124BD6"/>
    <w:rsid w:val="0012628C"/>
    <w:rsid w:val="0012749C"/>
    <w:rsid w:val="00130A78"/>
    <w:rsid w:val="00130F4E"/>
    <w:rsid w:val="00131920"/>
    <w:rsid w:val="001324D3"/>
    <w:rsid w:val="00132B17"/>
    <w:rsid w:val="001330E7"/>
    <w:rsid w:val="0013785C"/>
    <w:rsid w:val="00141290"/>
    <w:rsid w:val="00145F33"/>
    <w:rsid w:val="001462E9"/>
    <w:rsid w:val="00150A89"/>
    <w:rsid w:val="00155D05"/>
    <w:rsid w:val="00163BC5"/>
    <w:rsid w:val="001640D9"/>
    <w:rsid w:val="00165B9E"/>
    <w:rsid w:val="00167D74"/>
    <w:rsid w:val="0017021E"/>
    <w:rsid w:val="00171761"/>
    <w:rsid w:val="00172C0A"/>
    <w:rsid w:val="00174135"/>
    <w:rsid w:val="0017422A"/>
    <w:rsid w:val="001747A3"/>
    <w:rsid w:val="00177112"/>
    <w:rsid w:val="001776F7"/>
    <w:rsid w:val="00186EB2"/>
    <w:rsid w:val="00190D81"/>
    <w:rsid w:val="00192122"/>
    <w:rsid w:val="00194E63"/>
    <w:rsid w:val="00194F6C"/>
    <w:rsid w:val="001A110F"/>
    <w:rsid w:val="001A283B"/>
    <w:rsid w:val="001A3D2B"/>
    <w:rsid w:val="001A66F7"/>
    <w:rsid w:val="001A6B06"/>
    <w:rsid w:val="001A6C4D"/>
    <w:rsid w:val="001B1CE4"/>
    <w:rsid w:val="001B4AAD"/>
    <w:rsid w:val="001B688C"/>
    <w:rsid w:val="001C2891"/>
    <w:rsid w:val="001C2895"/>
    <w:rsid w:val="001C577C"/>
    <w:rsid w:val="001D09C3"/>
    <w:rsid w:val="001D0F60"/>
    <w:rsid w:val="001D20F9"/>
    <w:rsid w:val="001D27A5"/>
    <w:rsid w:val="001D4AE3"/>
    <w:rsid w:val="001D4F2C"/>
    <w:rsid w:val="001D7B26"/>
    <w:rsid w:val="001D7FC8"/>
    <w:rsid w:val="001E0ACC"/>
    <w:rsid w:val="001E0D49"/>
    <w:rsid w:val="001E1E15"/>
    <w:rsid w:val="001E2EC4"/>
    <w:rsid w:val="001F01EB"/>
    <w:rsid w:val="001F0C33"/>
    <w:rsid w:val="001F1D26"/>
    <w:rsid w:val="001F1EC0"/>
    <w:rsid w:val="001F2BFF"/>
    <w:rsid w:val="001F43E4"/>
    <w:rsid w:val="00201118"/>
    <w:rsid w:val="0020292F"/>
    <w:rsid w:val="00203CE0"/>
    <w:rsid w:val="00206823"/>
    <w:rsid w:val="0021537C"/>
    <w:rsid w:val="00217671"/>
    <w:rsid w:val="0022230E"/>
    <w:rsid w:val="0022286C"/>
    <w:rsid w:val="00225DC1"/>
    <w:rsid w:val="00226BDE"/>
    <w:rsid w:val="00226F6F"/>
    <w:rsid w:val="00231B83"/>
    <w:rsid w:val="0023247C"/>
    <w:rsid w:val="00234BC4"/>
    <w:rsid w:val="002360D7"/>
    <w:rsid w:val="0023760D"/>
    <w:rsid w:val="0023772A"/>
    <w:rsid w:val="00240789"/>
    <w:rsid w:val="00240EE2"/>
    <w:rsid w:val="0024210C"/>
    <w:rsid w:val="00242DDC"/>
    <w:rsid w:val="00242FFC"/>
    <w:rsid w:val="00244886"/>
    <w:rsid w:val="002453D6"/>
    <w:rsid w:val="002467D6"/>
    <w:rsid w:val="002471CD"/>
    <w:rsid w:val="00247A41"/>
    <w:rsid w:val="00250D06"/>
    <w:rsid w:val="00253074"/>
    <w:rsid w:val="002539F1"/>
    <w:rsid w:val="00254565"/>
    <w:rsid w:val="00254782"/>
    <w:rsid w:val="00260104"/>
    <w:rsid w:val="00261C1C"/>
    <w:rsid w:val="00267CD7"/>
    <w:rsid w:val="00270130"/>
    <w:rsid w:val="00270FF7"/>
    <w:rsid w:val="00274CE5"/>
    <w:rsid w:val="00274FAD"/>
    <w:rsid w:val="00276558"/>
    <w:rsid w:val="00280788"/>
    <w:rsid w:val="00281907"/>
    <w:rsid w:val="00283D95"/>
    <w:rsid w:val="0028552F"/>
    <w:rsid w:val="002919BE"/>
    <w:rsid w:val="00294EA4"/>
    <w:rsid w:val="00296ED1"/>
    <w:rsid w:val="002A1A74"/>
    <w:rsid w:val="002A40F4"/>
    <w:rsid w:val="002A4301"/>
    <w:rsid w:val="002A492F"/>
    <w:rsid w:val="002B0EB8"/>
    <w:rsid w:val="002B2860"/>
    <w:rsid w:val="002B2D7B"/>
    <w:rsid w:val="002C02A1"/>
    <w:rsid w:val="002C149A"/>
    <w:rsid w:val="002C1DCD"/>
    <w:rsid w:val="002C3114"/>
    <w:rsid w:val="002C524D"/>
    <w:rsid w:val="002D494E"/>
    <w:rsid w:val="002E42C3"/>
    <w:rsid w:val="002E4710"/>
    <w:rsid w:val="002E548E"/>
    <w:rsid w:val="002F2932"/>
    <w:rsid w:val="002F6335"/>
    <w:rsid w:val="0030185B"/>
    <w:rsid w:val="00302535"/>
    <w:rsid w:val="003063B3"/>
    <w:rsid w:val="00310856"/>
    <w:rsid w:val="003131AD"/>
    <w:rsid w:val="00316C00"/>
    <w:rsid w:val="00324F82"/>
    <w:rsid w:val="003318D2"/>
    <w:rsid w:val="00331C63"/>
    <w:rsid w:val="00334EE9"/>
    <w:rsid w:val="0033539F"/>
    <w:rsid w:val="00346F59"/>
    <w:rsid w:val="00350301"/>
    <w:rsid w:val="003508BF"/>
    <w:rsid w:val="003509F8"/>
    <w:rsid w:val="00350C48"/>
    <w:rsid w:val="00354DC2"/>
    <w:rsid w:val="0035505B"/>
    <w:rsid w:val="00356B94"/>
    <w:rsid w:val="003579E2"/>
    <w:rsid w:val="00363EA1"/>
    <w:rsid w:val="00364542"/>
    <w:rsid w:val="003709D9"/>
    <w:rsid w:val="00373D0D"/>
    <w:rsid w:val="0038349F"/>
    <w:rsid w:val="00386EAE"/>
    <w:rsid w:val="00387A7F"/>
    <w:rsid w:val="00390793"/>
    <w:rsid w:val="0039529E"/>
    <w:rsid w:val="003957ED"/>
    <w:rsid w:val="003A005E"/>
    <w:rsid w:val="003A1A19"/>
    <w:rsid w:val="003A5A87"/>
    <w:rsid w:val="003A6819"/>
    <w:rsid w:val="003B3953"/>
    <w:rsid w:val="003B779A"/>
    <w:rsid w:val="003B7F49"/>
    <w:rsid w:val="003C0175"/>
    <w:rsid w:val="003C27E6"/>
    <w:rsid w:val="003C2C17"/>
    <w:rsid w:val="003C5694"/>
    <w:rsid w:val="003C5B77"/>
    <w:rsid w:val="003C693B"/>
    <w:rsid w:val="003D0D95"/>
    <w:rsid w:val="003D1F1F"/>
    <w:rsid w:val="003D22C4"/>
    <w:rsid w:val="003D5054"/>
    <w:rsid w:val="003D6B41"/>
    <w:rsid w:val="003E1E79"/>
    <w:rsid w:val="003E2611"/>
    <w:rsid w:val="003E4C8F"/>
    <w:rsid w:val="003E648B"/>
    <w:rsid w:val="003E716B"/>
    <w:rsid w:val="003E7974"/>
    <w:rsid w:val="003E7B41"/>
    <w:rsid w:val="003E7CE2"/>
    <w:rsid w:val="003F050B"/>
    <w:rsid w:val="003F1707"/>
    <w:rsid w:val="003F1ACC"/>
    <w:rsid w:val="003F1C65"/>
    <w:rsid w:val="003F38B2"/>
    <w:rsid w:val="003F4B8D"/>
    <w:rsid w:val="003F5AE2"/>
    <w:rsid w:val="003F702A"/>
    <w:rsid w:val="003F7C7E"/>
    <w:rsid w:val="00402AFD"/>
    <w:rsid w:val="00403351"/>
    <w:rsid w:val="00403BD3"/>
    <w:rsid w:val="00404667"/>
    <w:rsid w:val="00405680"/>
    <w:rsid w:val="004057A0"/>
    <w:rsid w:val="00406EF9"/>
    <w:rsid w:val="00410F01"/>
    <w:rsid w:val="00415016"/>
    <w:rsid w:val="00415602"/>
    <w:rsid w:val="00420671"/>
    <w:rsid w:val="0042510B"/>
    <w:rsid w:val="00427292"/>
    <w:rsid w:val="00432379"/>
    <w:rsid w:val="00432800"/>
    <w:rsid w:val="00436316"/>
    <w:rsid w:val="00436727"/>
    <w:rsid w:val="004379F9"/>
    <w:rsid w:val="004408AE"/>
    <w:rsid w:val="00443815"/>
    <w:rsid w:val="00445597"/>
    <w:rsid w:val="00445C11"/>
    <w:rsid w:val="00445E86"/>
    <w:rsid w:val="0044605D"/>
    <w:rsid w:val="0045102C"/>
    <w:rsid w:val="004524C3"/>
    <w:rsid w:val="00452975"/>
    <w:rsid w:val="004531C4"/>
    <w:rsid w:val="0045421B"/>
    <w:rsid w:val="00457BF6"/>
    <w:rsid w:val="00461A51"/>
    <w:rsid w:val="00466825"/>
    <w:rsid w:val="00467266"/>
    <w:rsid w:val="00470BFF"/>
    <w:rsid w:val="0047142B"/>
    <w:rsid w:val="00471A72"/>
    <w:rsid w:val="00472399"/>
    <w:rsid w:val="00472A2F"/>
    <w:rsid w:val="00474C59"/>
    <w:rsid w:val="00474CE2"/>
    <w:rsid w:val="0047650E"/>
    <w:rsid w:val="004778FB"/>
    <w:rsid w:val="00482E7D"/>
    <w:rsid w:val="00483D6F"/>
    <w:rsid w:val="004850F1"/>
    <w:rsid w:val="00485DD5"/>
    <w:rsid w:val="00486BFF"/>
    <w:rsid w:val="004939DF"/>
    <w:rsid w:val="004A0C0F"/>
    <w:rsid w:val="004A2531"/>
    <w:rsid w:val="004A330A"/>
    <w:rsid w:val="004A33EF"/>
    <w:rsid w:val="004A37F5"/>
    <w:rsid w:val="004A578E"/>
    <w:rsid w:val="004B0524"/>
    <w:rsid w:val="004B1F63"/>
    <w:rsid w:val="004B5B27"/>
    <w:rsid w:val="004C03FE"/>
    <w:rsid w:val="004C0F2C"/>
    <w:rsid w:val="004C523E"/>
    <w:rsid w:val="004D1858"/>
    <w:rsid w:val="004D1D72"/>
    <w:rsid w:val="004D333E"/>
    <w:rsid w:val="004D3B40"/>
    <w:rsid w:val="004D7F6D"/>
    <w:rsid w:val="004E11D9"/>
    <w:rsid w:val="004E2D45"/>
    <w:rsid w:val="004E6BE5"/>
    <w:rsid w:val="004F21A5"/>
    <w:rsid w:val="004F40E4"/>
    <w:rsid w:val="004F62A7"/>
    <w:rsid w:val="004F6BA9"/>
    <w:rsid w:val="004F7EA4"/>
    <w:rsid w:val="005000F7"/>
    <w:rsid w:val="00501250"/>
    <w:rsid w:val="00502550"/>
    <w:rsid w:val="00502613"/>
    <w:rsid w:val="00507311"/>
    <w:rsid w:val="005110B9"/>
    <w:rsid w:val="005112F5"/>
    <w:rsid w:val="00513257"/>
    <w:rsid w:val="00516FC7"/>
    <w:rsid w:val="005245E0"/>
    <w:rsid w:val="00524E57"/>
    <w:rsid w:val="00525E6B"/>
    <w:rsid w:val="005264F3"/>
    <w:rsid w:val="00526752"/>
    <w:rsid w:val="005268A8"/>
    <w:rsid w:val="00540F8D"/>
    <w:rsid w:val="005421AE"/>
    <w:rsid w:val="00543320"/>
    <w:rsid w:val="00544726"/>
    <w:rsid w:val="00547611"/>
    <w:rsid w:val="0054776C"/>
    <w:rsid w:val="005511AA"/>
    <w:rsid w:val="005536F1"/>
    <w:rsid w:val="00555C72"/>
    <w:rsid w:val="005566FE"/>
    <w:rsid w:val="00561E98"/>
    <w:rsid w:val="00562949"/>
    <w:rsid w:val="005647BC"/>
    <w:rsid w:val="00570C79"/>
    <w:rsid w:val="00574306"/>
    <w:rsid w:val="005751E1"/>
    <w:rsid w:val="00575D73"/>
    <w:rsid w:val="00577F06"/>
    <w:rsid w:val="005802C3"/>
    <w:rsid w:val="00585DE9"/>
    <w:rsid w:val="00586237"/>
    <w:rsid w:val="005916BB"/>
    <w:rsid w:val="00595AA3"/>
    <w:rsid w:val="00596428"/>
    <w:rsid w:val="00597CFC"/>
    <w:rsid w:val="005A7B64"/>
    <w:rsid w:val="005B0201"/>
    <w:rsid w:val="005B0A0F"/>
    <w:rsid w:val="005B2623"/>
    <w:rsid w:val="005B3D9E"/>
    <w:rsid w:val="005C3AE0"/>
    <w:rsid w:val="005C3E66"/>
    <w:rsid w:val="005C414D"/>
    <w:rsid w:val="005C6484"/>
    <w:rsid w:val="005C735F"/>
    <w:rsid w:val="005D18BC"/>
    <w:rsid w:val="005D2D65"/>
    <w:rsid w:val="005D2E85"/>
    <w:rsid w:val="005D3850"/>
    <w:rsid w:val="005D4261"/>
    <w:rsid w:val="005D5D27"/>
    <w:rsid w:val="005E001F"/>
    <w:rsid w:val="005E3179"/>
    <w:rsid w:val="005E3C15"/>
    <w:rsid w:val="005E3EBD"/>
    <w:rsid w:val="005E45D1"/>
    <w:rsid w:val="005E7830"/>
    <w:rsid w:val="005F1250"/>
    <w:rsid w:val="005F1F34"/>
    <w:rsid w:val="005F3814"/>
    <w:rsid w:val="005F69CD"/>
    <w:rsid w:val="00600767"/>
    <w:rsid w:val="00600E6D"/>
    <w:rsid w:val="00602615"/>
    <w:rsid w:val="00605277"/>
    <w:rsid w:val="00607DA0"/>
    <w:rsid w:val="0061052B"/>
    <w:rsid w:val="00610DD0"/>
    <w:rsid w:val="00611217"/>
    <w:rsid w:val="00613003"/>
    <w:rsid w:val="00614358"/>
    <w:rsid w:val="006171DA"/>
    <w:rsid w:val="00621491"/>
    <w:rsid w:val="006237F1"/>
    <w:rsid w:val="00624F99"/>
    <w:rsid w:val="006260DC"/>
    <w:rsid w:val="006300D5"/>
    <w:rsid w:val="00632715"/>
    <w:rsid w:val="00632CFF"/>
    <w:rsid w:val="00640008"/>
    <w:rsid w:val="006453C7"/>
    <w:rsid w:val="00646992"/>
    <w:rsid w:val="00650402"/>
    <w:rsid w:val="006531DC"/>
    <w:rsid w:val="0066157C"/>
    <w:rsid w:val="00662F4F"/>
    <w:rsid w:val="00666211"/>
    <w:rsid w:val="00667FCE"/>
    <w:rsid w:val="00670400"/>
    <w:rsid w:val="00671462"/>
    <w:rsid w:val="00671A6B"/>
    <w:rsid w:val="006723C5"/>
    <w:rsid w:val="00674406"/>
    <w:rsid w:val="0067458F"/>
    <w:rsid w:val="00675E69"/>
    <w:rsid w:val="0067656C"/>
    <w:rsid w:val="00677C56"/>
    <w:rsid w:val="006807CC"/>
    <w:rsid w:val="00683FDA"/>
    <w:rsid w:val="006850E2"/>
    <w:rsid w:val="00685F13"/>
    <w:rsid w:val="0068616E"/>
    <w:rsid w:val="0068652E"/>
    <w:rsid w:val="006904FB"/>
    <w:rsid w:val="00691AC9"/>
    <w:rsid w:val="00692E05"/>
    <w:rsid w:val="0069375B"/>
    <w:rsid w:val="00694BF2"/>
    <w:rsid w:val="0069683A"/>
    <w:rsid w:val="00696B38"/>
    <w:rsid w:val="006970E2"/>
    <w:rsid w:val="006A06A9"/>
    <w:rsid w:val="006A0C80"/>
    <w:rsid w:val="006A14E8"/>
    <w:rsid w:val="006A5996"/>
    <w:rsid w:val="006A703A"/>
    <w:rsid w:val="006A738F"/>
    <w:rsid w:val="006B056C"/>
    <w:rsid w:val="006B08B1"/>
    <w:rsid w:val="006B0D6D"/>
    <w:rsid w:val="006B13FF"/>
    <w:rsid w:val="006B6741"/>
    <w:rsid w:val="006C1C28"/>
    <w:rsid w:val="006C1C75"/>
    <w:rsid w:val="006C561E"/>
    <w:rsid w:val="006C5B36"/>
    <w:rsid w:val="006C7EE8"/>
    <w:rsid w:val="006D031E"/>
    <w:rsid w:val="006D0B8D"/>
    <w:rsid w:val="006D3B3B"/>
    <w:rsid w:val="006D7E4F"/>
    <w:rsid w:val="006E006C"/>
    <w:rsid w:val="006E022E"/>
    <w:rsid w:val="006E0F36"/>
    <w:rsid w:val="006E1919"/>
    <w:rsid w:val="006E371D"/>
    <w:rsid w:val="006E6781"/>
    <w:rsid w:val="006E74FD"/>
    <w:rsid w:val="006F0D75"/>
    <w:rsid w:val="006F13CE"/>
    <w:rsid w:val="006F1679"/>
    <w:rsid w:val="006F34F3"/>
    <w:rsid w:val="006F53F5"/>
    <w:rsid w:val="006F70AB"/>
    <w:rsid w:val="006F7EC5"/>
    <w:rsid w:val="00701536"/>
    <w:rsid w:val="00704292"/>
    <w:rsid w:val="0070750A"/>
    <w:rsid w:val="00707AA9"/>
    <w:rsid w:val="00707BA4"/>
    <w:rsid w:val="007132A8"/>
    <w:rsid w:val="00714209"/>
    <w:rsid w:val="00714E26"/>
    <w:rsid w:val="00717291"/>
    <w:rsid w:val="00717551"/>
    <w:rsid w:val="00721BB5"/>
    <w:rsid w:val="0072356A"/>
    <w:rsid w:val="007252BF"/>
    <w:rsid w:val="00727670"/>
    <w:rsid w:val="00735F05"/>
    <w:rsid w:val="00740C3F"/>
    <w:rsid w:val="00740E02"/>
    <w:rsid w:val="00741578"/>
    <w:rsid w:val="00741E2B"/>
    <w:rsid w:val="00750960"/>
    <w:rsid w:val="007510A0"/>
    <w:rsid w:val="00755841"/>
    <w:rsid w:val="0075798E"/>
    <w:rsid w:val="00762219"/>
    <w:rsid w:val="0076356B"/>
    <w:rsid w:val="00767144"/>
    <w:rsid w:val="007703CB"/>
    <w:rsid w:val="007707A8"/>
    <w:rsid w:val="00771F5B"/>
    <w:rsid w:val="00772001"/>
    <w:rsid w:val="007741DB"/>
    <w:rsid w:val="00774945"/>
    <w:rsid w:val="00774F11"/>
    <w:rsid w:val="00775C2D"/>
    <w:rsid w:val="00776CC5"/>
    <w:rsid w:val="00780059"/>
    <w:rsid w:val="00781EDD"/>
    <w:rsid w:val="007857F3"/>
    <w:rsid w:val="00786799"/>
    <w:rsid w:val="00786BC6"/>
    <w:rsid w:val="0078771C"/>
    <w:rsid w:val="0079068E"/>
    <w:rsid w:val="00797118"/>
    <w:rsid w:val="00797D2E"/>
    <w:rsid w:val="007A570C"/>
    <w:rsid w:val="007B4A4B"/>
    <w:rsid w:val="007B5B56"/>
    <w:rsid w:val="007C3964"/>
    <w:rsid w:val="007C40A7"/>
    <w:rsid w:val="007C444A"/>
    <w:rsid w:val="007C4E11"/>
    <w:rsid w:val="007C53AF"/>
    <w:rsid w:val="007C5F7B"/>
    <w:rsid w:val="007C740A"/>
    <w:rsid w:val="007C75D3"/>
    <w:rsid w:val="007D0C81"/>
    <w:rsid w:val="007D127D"/>
    <w:rsid w:val="007D708D"/>
    <w:rsid w:val="007E151F"/>
    <w:rsid w:val="007E24F9"/>
    <w:rsid w:val="007F37F1"/>
    <w:rsid w:val="007F53EF"/>
    <w:rsid w:val="007F7094"/>
    <w:rsid w:val="00800150"/>
    <w:rsid w:val="008002FB"/>
    <w:rsid w:val="008015D2"/>
    <w:rsid w:val="0080244E"/>
    <w:rsid w:val="008042ED"/>
    <w:rsid w:val="00807D58"/>
    <w:rsid w:val="00807E62"/>
    <w:rsid w:val="00814CFA"/>
    <w:rsid w:val="00817740"/>
    <w:rsid w:val="008202BC"/>
    <w:rsid w:val="0082173E"/>
    <w:rsid w:val="00822BD6"/>
    <w:rsid w:val="00822C1F"/>
    <w:rsid w:val="008238FE"/>
    <w:rsid w:val="008244C6"/>
    <w:rsid w:val="008255CC"/>
    <w:rsid w:val="008257CC"/>
    <w:rsid w:val="00830AFD"/>
    <w:rsid w:val="00835395"/>
    <w:rsid w:val="00835CE9"/>
    <w:rsid w:val="008426BF"/>
    <w:rsid w:val="0084299F"/>
    <w:rsid w:val="00842B4F"/>
    <w:rsid w:val="0084489B"/>
    <w:rsid w:val="0085285F"/>
    <w:rsid w:val="00853CDC"/>
    <w:rsid w:val="008572F6"/>
    <w:rsid w:val="00857F8C"/>
    <w:rsid w:val="00860917"/>
    <w:rsid w:val="00860A7D"/>
    <w:rsid w:val="008709DD"/>
    <w:rsid w:val="00871CD0"/>
    <w:rsid w:val="008731D1"/>
    <w:rsid w:val="00874363"/>
    <w:rsid w:val="00876827"/>
    <w:rsid w:val="00877376"/>
    <w:rsid w:val="0088057F"/>
    <w:rsid w:val="008810F1"/>
    <w:rsid w:val="00881160"/>
    <w:rsid w:val="00881E33"/>
    <w:rsid w:val="00883C2F"/>
    <w:rsid w:val="0088431D"/>
    <w:rsid w:val="00885966"/>
    <w:rsid w:val="00890B96"/>
    <w:rsid w:val="00893EDB"/>
    <w:rsid w:val="00895B26"/>
    <w:rsid w:val="008969AF"/>
    <w:rsid w:val="00896FCF"/>
    <w:rsid w:val="008A4CA7"/>
    <w:rsid w:val="008A6008"/>
    <w:rsid w:val="008A6713"/>
    <w:rsid w:val="008A6863"/>
    <w:rsid w:val="008A6B94"/>
    <w:rsid w:val="008A7078"/>
    <w:rsid w:val="008A70E4"/>
    <w:rsid w:val="008A7D9C"/>
    <w:rsid w:val="008B0D1E"/>
    <w:rsid w:val="008B2AAE"/>
    <w:rsid w:val="008B70B1"/>
    <w:rsid w:val="008C0E08"/>
    <w:rsid w:val="008C1012"/>
    <w:rsid w:val="008C1195"/>
    <w:rsid w:val="008C23A7"/>
    <w:rsid w:val="008C3545"/>
    <w:rsid w:val="008C40A7"/>
    <w:rsid w:val="008C4A07"/>
    <w:rsid w:val="008D1E3A"/>
    <w:rsid w:val="008D4A9D"/>
    <w:rsid w:val="008D4C67"/>
    <w:rsid w:val="008D4EA3"/>
    <w:rsid w:val="008D6141"/>
    <w:rsid w:val="008E2F29"/>
    <w:rsid w:val="008E38A7"/>
    <w:rsid w:val="008F2472"/>
    <w:rsid w:val="008F3C0E"/>
    <w:rsid w:val="009013EF"/>
    <w:rsid w:val="009018FE"/>
    <w:rsid w:val="009113DE"/>
    <w:rsid w:val="00913008"/>
    <w:rsid w:val="00916837"/>
    <w:rsid w:val="00916C48"/>
    <w:rsid w:val="009175C1"/>
    <w:rsid w:val="00921EB5"/>
    <w:rsid w:val="009228E3"/>
    <w:rsid w:val="00922C6C"/>
    <w:rsid w:val="00926337"/>
    <w:rsid w:val="00930390"/>
    <w:rsid w:val="00931658"/>
    <w:rsid w:val="00935EC6"/>
    <w:rsid w:val="00941AAC"/>
    <w:rsid w:val="00942DAC"/>
    <w:rsid w:val="0094547E"/>
    <w:rsid w:val="009504B1"/>
    <w:rsid w:val="00953105"/>
    <w:rsid w:val="0095389F"/>
    <w:rsid w:val="009540CD"/>
    <w:rsid w:val="00955FBC"/>
    <w:rsid w:val="009560C7"/>
    <w:rsid w:val="00956F75"/>
    <w:rsid w:val="0096096E"/>
    <w:rsid w:val="00960E2C"/>
    <w:rsid w:val="00962F5D"/>
    <w:rsid w:val="00963FD8"/>
    <w:rsid w:val="0096426C"/>
    <w:rsid w:val="00964349"/>
    <w:rsid w:val="00966DBC"/>
    <w:rsid w:val="00970974"/>
    <w:rsid w:val="00973B28"/>
    <w:rsid w:val="009769C1"/>
    <w:rsid w:val="0098076A"/>
    <w:rsid w:val="009808F8"/>
    <w:rsid w:val="00980E0D"/>
    <w:rsid w:val="00981980"/>
    <w:rsid w:val="00982639"/>
    <w:rsid w:val="009832DC"/>
    <w:rsid w:val="00984359"/>
    <w:rsid w:val="00984470"/>
    <w:rsid w:val="009876EB"/>
    <w:rsid w:val="0099011C"/>
    <w:rsid w:val="009915A9"/>
    <w:rsid w:val="00993860"/>
    <w:rsid w:val="00994B29"/>
    <w:rsid w:val="009955C1"/>
    <w:rsid w:val="00995D59"/>
    <w:rsid w:val="00996CB6"/>
    <w:rsid w:val="00997B7F"/>
    <w:rsid w:val="009A6138"/>
    <w:rsid w:val="009A6A22"/>
    <w:rsid w:val="009A6EE2"/>
    <w:rsid w:val="009B6352"/>
    <w:rsid w:val="009B6DE2"/>
    <w:rsid w:val="009B7AA1"/>
    <w:rsid w:val="009B7B89"/>
    <w:rsid w:val="009C16C6"/>
    <w:rsid w:val="009C3AAE"/>
    <w:rsid w:val="009D32F3"/>
    <w:rsid w:val="009D425D"/>
    <w:rsid w:val="009D588C"/>
    <w:rsid w:val="009E3E93"/>
    <w:rsid w:val="009E4C28"/>
    <w:rsid w:val="009E620B"/>
    <w:rsid w:val="009F186C"/>
    <w:rsid w:val="009F1894"/>
    <w:rsid w:val="009F2761"/>
    <w:rsid w:val="009F5CB9"/>
    <w:rsid w:val="009F63C3"/>
    <w:rsid w:val="00A00BA7"/>
    <w:rsid w:val="00A02481"/>
    <w:rsid w:val="00A029A7"/>
    <w:rsid w:val="00A03DFD"/>
    <w:rsid w:val="00A04AD7"/>
    <w:rsid w:val="00A111FB"/>
    <w:rsid w:val="00A121AE"/>
    <w:rsid w:val="00A121B7"/>
    <w:rsid w:val="00A131C4"/>
    <w:rsid w:val="00A14B4C"/>
    <w:rsid w:val="00A16B8E"/>
    <w:rsid w:val="00A171D5"/>
    <w:rsid w:val="00A205EB"/>
    <w:rsid w:val="00A25342"/>
    <w:rsid w:val="00A25AED"/>
    <w:rsid w:val="00A25D46"/>
    <w:rsid w:val="00A30EF0"/>
    <w:rsid w:val="00A31176"/>
    <w:rsid w:val="00A315E6"/>
    <w:rsid w:val="00A32DA4"/>
    <w:rsid w:val="00A33D2D"/>
    <w:rsid w:val="00A4038D"/>
    <w:rsid w:val="00A40BA9"/>
    <w:rsid w:val="00A40D51"/>
    <w:rsid w:val="00A46B38"/>
    <w:rsid w:val="00A46C82"/>
    <w:rsid w:val="00A508AE"/>
    <w:rsid w:val="00A529E4"/>
    <w:rsid w:val="00A53A3C"/>
    <w:rsid w:val="00A54357"/>
    <w:rsid w:val="00A604A7"/>
    <w:rsid w:val="00A62EE2"/>
    <w:rsid w:val="00A655FE"/>
    <w:rsid w:val="00A67827"/>
    <w:rsid w:val="00A701C8"/>
    <w:rsid w:val="00A729A1"/>
    <w:rsid w:val="00A73F2B"/>
    <w:rsid w:val="00A86794"/>
    <w:rsid w:val="00A86E48"/>
    <w:rsid w:val="00A90D61"/>
    <w:rsid w:val="00A90F0B"/>
    <w:rsid w:val="00A9368B"/>
    <w:rsid w:val="00AA06F8"/>
    <w:rsid w:val="00AA1DA8"/>
    <w:rsid w:val="00AA3674"/>
    <w:rsid w:val="00AA36C4"/>
    <w:rsid w:val="00AA3730"/>
    <w:rsid w:val="00AA68CF"/>
    <w:rsid w:val="00AB11C1"/>
    <w:rsid w:val="00AB1BCD"/>
    <w:rsid w:val="00AB2842"/>
    <w:rsid w:val="00AB3B06"/>
    <w:rsid w:val="00AC52F9"/>
    <w:rsid w:val="00AC69DD"/>
    <w:rsid w:val="00AD0102"/>
    <w:rsid w:val="00AD0FDE"/>
    <w:rsid w:val="00AD3352"/>
    <w:rsid w:val="00AD4CBF"/>
    <w:rsid w:val="00AD54D9"/>
    <w:rsid w:val="00AE1536"/>
    <w:rsid w:val="00AE2204"/>
    <w:rsid w:val="00AE34E7"/>
    <w:rsid w:val="00AE494F"/>
    <w:rsid w:val="00AE4DA4"/>
    <w:rsid w:val="00AE7B64"/>
    <w:rsid w:val="00AF28C1"/>
    <w:rsid w:val="00B020FF"/>
    <w:rsid w:val="00B0508D"/>
    <w:rsid w:val="00B06726"/>
    <w:rsid w:val="00B10D64"/>
    <w:rsid w:val="00B124D8"/>
    <w:rsid w:val="00B125DF"/>
    <w:rsid w:val="00B13234"/>
    <w:rsid w:val="00B1382A"/>
    <w:rsid w:val="00B143DE"/>
    <w:rsid w:val="00B23D53"/>
    <w:rsid w:val="00B2539E"/>
    <w:rsid w:val="00B27B09"/>
    <w:rsid w:val="00B3066C"/>
    <w:rsid w:val="00B30AB7"/>
    <w:rsid w:val="00B30AC0"/>
    <w:rsid w:val="00B30DB1"/>
    <w:rsid w:val="00B45066"/>
    <w:rsid w:val="00B47798"/>
    <w:rsid w:val="00B50474"/>
    <w:rsid w:val="00B50476"/>
    <w:rsid w:val="00B518DB"/>
    <w:rsid w:val="00B53C9C"/>
    <w:rsid w:val="00B545CD"/>
    <w:rsid w:val="00B55982"/>
    <w:rsid w:val="00B56D5E"/>
    <w:rsid w:val="00B639F9"/>
    <w:rsid w:val="00B65411"/>
    <w:rsid w:val="00B65EBB"/>
    <w:rsid w:val="00B67CB3"/>
    <w:rsid w:val="00B72484"/>
    <w:rsid w:val="00B7258D"/>
    <w:rsid w:val="00B7394A"/>
    <w:rsid w:val="00B7515B"/>
    <w:rsid w:val="00B7558A"/>
    <w:rsid w:val="00B766EC"/>
    <w:rsid w:val="00B779D7"/>
    <w:rsid w:val="00B82AD6"/>
    <w:rsid w:val="00B83100"/>
    <w:rsid w:val="00B831EC"/>
    <w:rsid w:val="00B876A0"/>
    <w:rsid w:val="00B90457"/>
    <w:rsid w:val="00B95E63"/>
    <w:rsid w:val="00B970DD"/>
    <w:rsid w:val="00BA0955"/>
    <w:rsid w:val="00BA0A00"/>
    <w:rsid w:val="00BA1901"/>
    <w:rsid w:val="00BA6B90"/>
    <w:rsid w:val="00BA701A"/>
    <w:rsid w:val="00BA7362"/>
    <w:rsid w:val="00BB0A6B"/>
    <w:rsid w:val="00BB1268"/>
    <w:rsid w:val="00BB1543"/>
    <w:rsid w:val="00BB3FFC"/>
    <w:rsid w:val="00BB498F"/>
    <w:rsid w:val="00BC2BCE"/>
    <w:rsid w:val="00BC4B38"/>
    <w:rsid w:val="00BC56A9"/>
    <w:rsid w:val="00BC6BE0"/>
    <w:rsid w:val="00BD5048"/>
    <w:rsid w:val="00BD55A3"/>
    <w:rsid w:val="00BD693E"/>
    <w:rsid w:val="00BE7A6B"/>
    <w:rsid w:val="00BF020E"/>
    <w:rsid w:val="00BF2656"/>
    <w:rsid w:val="00BF6A87"/>
    <w:rsid w:val="00BF6C33"/>
    <w:rsid w:val="00C01393"/>
    <w:rsid w:val="00C0209B"/>
    <w:rsid w:val="00C02122"/>
    <w:rsid w:val="00C037B4"/>
    <w:rsid w:val="00C0458D"/>
    <w:rsid w:val="00C055FF"/>
    <w:rsid w:val="00C063C0"/>
    <w:rsid w:val="00C115E8"/>
    <w:rsid w:val="00C1235D"/>
    <w:rsid w:val="00C13D52"/>
    <w:rsid w:val="00C20940"/>
    <w:rsid w:val="00C20E0A"/>
    <w:rsid w:val="00C22733"/>
    <w:rsid w:val="00C24A44"/>
    <w:rsid w:val="00C25A18"/>
    <w:rsid w:val="00C26F78"/>
    <w:rsid w:val="00C31338"/>
    <w:rsid w:val="00C3345A"/>
    <w:rsid w:val="00C33CE0"/>
    <w:rsid w:val="00C34A79"/>
    <w:rsid w:val="00C35430"/>
    <w:rsid w:val="00C36636"/>
    <w:rsid w:val="00C37043"/>
    <w:rsid w:val="00C4012A"/>
    <w:rsid w:val="00C401CE"/>
    <w:rsid w:val="00C42971"/>
    <w:rsid w:val="00C43BDE"/>
    <w:rsid w:val="00C4670A"/>
    <w:rsid w:val="00C60F3A"/>
    <w:rsid w:val="00C6507D"/>
    <w:rsid w:val="00C708F6"/>
    <w:rsid w:val="00C71214"/>
    <w:rsid w:val="00C71D8B"/>
    <w:rsid w:val="00C73281"/>
    <w:rsid w:val="00C73F1E"/>
    <w:rsid w:val="00C81FCF"/>
    <w:rsid w:val="00C835DB"/>
    <w:rsid w:val="00C86A76"/>
    <w:rsid w:val="00C903B7"/>
    <w:rsid w:val="00C90F6C"/>
    <w:rsid w:val="00C92CE5"/>
    <w:rsid w:val="00C93054"/>
    <w:rsid w:val="00C94DED"/>
    <w:rsid w:val="00C9635E"/>
    <w:rsid w:val="00CA245E"/>
    <w:rsid w:val="00CB1637"/>
    <w:rsid w:val="00CB33E7"/>
    <w:rsid w:val="00CB600C"/>
    <w:rsid w:val="00CC65FB"/>
    <w:rsid w:val="00CC6F2A"/>
    <w:rsid w:val="00CD1EF9"/>
    <w:rsid w:val="00CE51CE"/>
    <w:rsid w:val="00CE6AE3"/>
    <w:rsid w:val="00CE7C76"/>
    <w:rsid w:val="00CF5CF2"/>
    <w:rsid w:val="00CF769F"/>
    <w:rsid w:val="00D03131"/>
    <w:rsid w:val="00D03376"/>
    <w:rsid w:val="00D0476B"/>
    <w:rsid w:val="00D0500C"/>
    <w:rsid w:val="00D07196"/>
    <w:rsid w:val="00D10074"/>
    <w:rsid w:val="00D10EB2"/>
    <w:rsid w:val="00D123AA"/>
    <w:rsid w:val="00D14BC1"/>
    <w:rsid w:val="00D15840"/>
    <w:rsid w:val="00D158BF"/>
    <w:rsid w:val="00D231AA"/>
    <w:rsid w:val="00D25B36"/>
    <w:rsid w:val="00D35ACF"/>
    <w:rsid w:val="00D375E4"/>
    <w:rsid w:val="00D43FD4"/>
    <w:rsid w:val="00D441F8"/>
    <w:rsid w:val="00D44954"/>
    <w:rsid w:val="00D45E37"/>
    <w:rsid w:val="00D45F54"/>
    <w:rsid w:val="00D50298"/>
    <w:rsid w:val="00D515DA"/>
    <w:rsid w:val="00D524F2"/>
    <w:rsid w:val="00D5524C"/>
    <w:rsid w:val="00D57B2A"/>
    <w:rsid w:val="00D60111"/>
    <w:rsid w:val="00D60228"/>
    <w:rsid w:val="00D60804"/>
    <w:rsid w:val="00D633AA"/>
    <w:rsid w:val="00D70CE3"/>
    <w:rsid w:val="00D7463D"/>
    <w:rsid w:val="00D76BD9"/>
    <w:rsid w:val="00D8058C"/>
    <w:rsid w:val="00D84D7A"/>
    <w:rsid w:val="00D84EF2"/>
    <w:rsid w:val="00D869DC"/>
    <w:rsid w:val="00D90304"/>
    <w:rsid w:val="00D94FB1"/>
    <w:rsid w:val="00D95012"/>
    <w:rsid w:val="00D95CAB"/>
    <w:rsid w:val="00DA034F"/>
    <w:rsid w:val="00DA3672"/>
    <w:rsid w:val="00DA3784"/>
    <w:rsid w:val="00DA4E18"/>
    <w:rsid w:val="00DA601D"/>
    <w:rsid w:val="00DA6811"/>
    <w:rsid w:val="00DA753E"/>
    <w:rsid w:val="00DA7CEC"/>
    <w:rsid w:val="00DB2BA8"/>
    <w:rsid w:val="00DB5069"/>
    <w:rsid w:val="00DB5A4F"/>
    <w:rsid w:val="00DB5D2F"/>
    <w:rsid w:val="00DB6C67"/>
    <w:rsid w:val="00DB7395"/>
    <w:rsid w:val="00DC02F3"/>
    <w:rsid w:val="00DC0A48"/>
    <w:rsid w:val="00DC21A0"/>
    <w:rsid w:val="00DD23BE"/>
    <w:rsid w:val="00DD6832"/>
    <w:rsid w:val="00DD7FE2"/>
    <w:rsid w:val="00DE25EF"/>
    <w:rsid w:val="00DE29FD"/>
    <w:rsid w:val="00DE3B23"/>
    <w:rsid w:val="00DE4C3E"/>
    <w:rsid w:val="00DE500B"/>
    <w:rsid w:val="00DE713D"/>
    <w:rsid w:val="00DF150D"/>
    <w:rsid w:val="00DF24D0"/>
    <w:rsid w:val="00DF2C75"/>
    <w:rsid w:val="00DF4C0C"/>
    <w:rsid w:val="00DF68D3"/>
    <w:rsid w:val="00DF6FAB"/>
    <w:rsid w:val="00DF7866"/>
    <w:rsid w:val="00E02276"/>
    <w:rsid w:val="00E0238E"/>
    <w:rsid w:val="00E048D3"/>
    <w:rsid w:val="00E14F81"/>
    <w:rsid w:val="00E15C95"/>
    <w:rsid w:val="00E1696C"/>
    <w:rsid w:val="00E16EA9"/>
    <w:rsid w:val="00E23DE2"/>
    <w:rsid w:val="00E27AD7"/>
    <w:rsid w:val="00E27E2E"/>
    <w:rsid w:val="00E30302"/>
    <w:rsid w:val="00E31F18"/>
    <w:rsid w:val="00E31F5F"/>
    <w:rsid w:val="00E33813"/>
    <w:rsid w:val="00E341ED"/>
    <w:rsid w:val="00E35AD2"/>
    <w:rsid w:val="00E365F9"/>
    <w:rsid w:val="00E37776"/>
    <w:rsid w:val="00E40E05"/>
    <w:rsid w:val="00E429A5"/>
    <w:rsid w:val="00E4623D"/>
    <w:rsid w:val="00E56148"/>
    <w:rsid w:val="00E57555"/>
    <w:rsid w:val="00E57D29"/>
    <w:rsid w:val="00E57F52"/>
    <w:rsid w:val="00E60C8D"/>
    <w:rsid w:val="00E64384"/>
    <w:rsid w:val="00E65A71"/>
    <w:rsid w:val="00E65ED5"/>
    <w:rsid w:val="00E6613D"/>
    <w:rsid w:val="00E702D7"/>
    <w:rsid w:val="00E73C2B"/>
    <w:rsid w:val="00E7463F"/>
    <w:rsid w:val="00E749E9"/>
    <w:rsid w:val="00E74CD0"/>
    <w:rsid w:val="00E75C72"/>
    <w:rsid w:val="00E7683F"/>
    <w:rsid w:val="00E7744D"/>
    <w:rsid w:val="00E77474"/>
    <w:rsid w:val="00E822F6"/>
    <w:rsid w:val="00E83913"/>
    <w:rsid w:val="00E848C9"/>
    <w:rsid w:val="00E85357"/>
    <w:rsid w:val="00E856C9"/>
    <w:rsid w:val="00E87D70"/>
    <w:rsid w:val="00E87FE9"/>
    <w:rsid w:val="00E91676"/>
    <w:rsid w:val="00E917F6"/>
    <w:rsid w:val="00E9275E"/>
    <w:rsid w:val="00E94166"/>
    <w:rsid w:val="00E958BF"/>
    <w:rsid w:val="00E96679"/>
    <w:rsid w:val="00E96B8E"/>
    <w:rsid w:val="00EA064B"/>
    <w:rsid w:val="00EA089D"/>
    <w:rsid w:val="00EA0ED3"/>
    <w:rsid w:val="00EA3128"/>
    <w:rsid w:val="00EA5707"/>
    <w:rsid w:val="00EA69B7"/>
    <w:rsid w:val="00EA6AE6"/>
    <w:rsid w:val="00EB03AC"/>
    <w:rsid w:val="00EB0D23"/>
    <w:rsid w:val="00EB2CE7"/>
    <w:rsid w:val="00EB547C"/>
    <w:rsid w:val="00EB6020"/>
    <w:rsid w:val="00EB6074"/>
    <w:rsid w:val="00EB72C5"/>
    <w:rsid w:val="00EC1680"/>
    <w:rsid w:val="00EC2E85"/>
    <w:rsid w:val="00EC5C26"/>
    <w:rsid w:val="00ED13F5"/>
    <w:rsid w:val="00ED4CF5"/>
    <w:rsid w:val="00ED6D69"/>
    <w:rsid w:val="00ED704C"/>
    <w:rsid w:val="00ED7A56"/>
    <w:rsid w:val="00EE0AC0"/>
    <w:rsid w:val="00EE12F9"/>
    <w:rsid w:val="00EE3CD0"/>
    <w:rsid w:val="00EE57A7"/>
    <w:rsid w:val="00EE582B"/>
    <w:rsid w:val="00EF0427"/>
    <w:rsid w:val="00EF05F5"/>
    <w:rsid w:val="00EF1333"/>
    <w:rsid w:val="00EF3234"/>
    <w:rsid w:val="00EF4E88"/>
    <w:rsid w:val="00EF64C7"/>
    <w:rsid w:val="00EF6E9E"/>
    <w:rsid w:val="00EF6F5C"/>
    <w:rsid w:val="00EF74D3"/>
    <w:rsid w:val="00EF7730"/>
    <w:rsid w:val="00F00623"/>
    <w:rsid w:val="00F02B07"/>
    <w:rsid w:val="00F032C6"/>
    <w:rsid w:val="00F03DBB"/>
    <w:rsid w:val="00F04281"/>
    <w:rsid w:val="00F0496D"/>
    <w:rsid w:val="00F12B84"/>
    <w:rsid w:val="00F13F0F"/>
    <w:rsid w:val="00F159D8"/>
    <w:rsid w:val="00F17C48"/>
    <w:rsid w:val="00F203D4"/>
    <w:rsid w:val="00F2047A"/>
    <w:rsid w:val="00F22840"/>
    <w:rsid w:val="00F268AF"/>
    <w:rsid w:val="00F32D6D"/>
    <w:rsid w:val="00F34EFB"/>
    <w:rsid w:val="00F35E7F"/>
    <w:rsid w:val="00F41500"/>
    <w:rsid w:val="00F43E02"/>
    <w:rsid w:val="00F46E13"/>
    <w:rsid w:val="00F46E25"/>
    <w:rsid w:val="00F5668A"/>
    <w:rsid w:val="00F6151E"/>
    <w:rsid w:val="00F6186E"/>
    <w:rsid w:val="00F66F50"/>
    <w:rsid w:val="00F76B63"/>
    <w:rsid w:val="00F84863"/>
    <w:rsid w:val="00F84D53"/>
    <w:rsid w:val="00F87B58"/>
    <w:rsid w:val="00F900FF"/>
    <w:rsid w:val="00F91854"/>
    <w:rsid w:val="00F94ED2"/>
    <w:rsid w:val="00F94F41"/>
    <w:rsid w:val="00F95018"/>
    <w:rsid w:val="00FA0EE7"/>
    <w:rsid w:val="00FA2595"/>
    <w:rsid w:val="00FA50B5"/>
    <w:rsid w:val="00FA64DF"/>
    <w:rsid w:val="00FA7545"/>
    <w:rsid w:val="00FA7602"/>
    <w:rsid w:val="00FB37FB"/>
    <w:rsid w:val="00FB62DC"/>
    <w:rsid w:val="00FC17F3"/>
    <w:rsid w:val="00FC75AC"/>
    <w:rsid w:val="00FD35D8"/>
    <w:rsid w:val="00FD4075"/>
    <w:rsid w:val="00FD4B3D"/>
    <w:rsid w:val="00FD517E"/>
    <w:rsid w:val="00FE15C6"/>
    <w:rsid w:val="00FE264E"/>
    <w:rsid w:val="00FE26E7"/>
    <w:rsid w:val="00FE3314"/>
    <w:rsid w:val="00FE3BEB"/>
    <w:rsid w:val="00FE46AA"/>
    <w:rsid w:val="00FE757B"/>
    <w:rsid w:val="00FF2963"/>
    <w:rsid w:val="00FF307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0DB30A3"/>
  <w14:defaultImageDpi w14:val="0"/>
  <w15:docId w15:val="{D3403BBA-CD55-41E8-8B0C-6DB0331A9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Arial"/>
        <w:sz w:val="22"/>
        <w:szCs w:val="22"/>
        <w:lang w:val="de-AT" w:eastAsia="de-A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0"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locked="1" w:semiHidden="1" w:unhideWhenUsed="1"/>
    <w:lsdException w:name="Table Grid" w:uiPriority="0"/>
    <w:lsdException w:name="Table Theme" w:lock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0A48"/>
    <w:pPr>
      <w:spacing w:after="80"/>
    </w:pPr>
    <w:rPr>
      <w:rFonts w:ascii="Cambria" w:hAnsi="Cambria" w:cs="Times New Roman"/>
      <w:lang w:val="en-GB" w:eastAsia="en-US"/>
    </w:rPr>
  </w:style>
  <w:style w:type="paragraph" w:styleId="Heading1">
    <w:name w:val="heading 1"/>
    <w:basedOn w:val="Normal"/>
    <w:next w:val="Normal"/>
    <w:link w:val="Heading1Char"/>
    <w:uiPriority w:val="99"/>
    <w:qFormat/>
    <w:rsid w:val="000F1926"/>
    <w:pPr>
      <w:numPr>
        <w:numId w:val="11"/>
      </w:numPr>
      <w:spacing w:before="240" w:after="180"/>
      <w:jc w:val="center"/>
      <w:outlineLvl w:val="0"/>
    </w:pPr>
    <w:rPr>
      <w:rFonts w:ascii="Calibri" w:hAnsi="Calibri"/>
      <w:b/>
      <w:smallCaps/>
      <w:spacing w:val="40"/>
      <w:sz w:val="32"/>
      <w:szCs w:val="20"/>
      <w:u w:val="double"/>
    </w:rPr>
  </w:style>
  <w:style w:type="paragraph" w:styleId="Heading2">
    <w:name w:val="heading 2"/>
    <w:basedOn w:val="Normal"/>
    <w:next w:val="Normal"/>
    <w:link w:val="Heading2Char"/>
    <w:uiPriority w:val="99"/>
    <w:qFormat/>
    <w:rsid w:val="000F1926"/>
    <w:pPr>
      <w:numPr>
        <w:ilvl w:val="1"/>
        <w:numId w:val="11"/>
      </w:numPr>
      <w:spacing w:before="160" w:after="100"/>
      <w:outlineLvl w:val="1"/>
    </w:pPr>
    <w:rPr>
      <w:b/>
      <w:spacing w:val="30"/>
      <w:sz w:val="26"/>
      <w:szCs w:val="20"/>
      <w:u w:val="single"/>
    </w:rPr>
  </w:style>
  <w:style w:type="paragraph" w:styleId="Heading3">
    <w:name w:val="heading 3"/>
    <w:basedOn w:val="Heading2"/>
    <w:next w:val="Normal"/>
    <w:link w:val="Heading3Char"/>
    <w:uiPriority w:val="99"/>
    <w:qFormat/>
    <w:rsid w:val="000F1926"/>
    <w:pPr>
      <w:keepNext/>
      <w:keepLines/>
      <w:numPr>
        <w:ilvl w:val="2"/>
      </w:numPr>
      <w:spacing w:before="80" w:after="60"/>
      <w:outlineLvl w:val="2"/>
    </w:pPr>
    <w:rPr>
      <w:rFonts w:ascii="Calibri" w:hAnsi="Calibri"/>
      <w:b w:val="0"/>
      <w:bCs/>
      <w:sz w:val="24"/>
      <w:u w:color="B4B4B4"/>
    </w:rPr>
  </w:style>
  <w:style w:type="paragraph" w:styleId="Heading4">
    <w:name w:val="heading 4"/>
    <w:basedOn w:val="Heading3"/>
    <w:next w:val="Normal"/>
    <w:link w:val="Heading4Char"/>
    <w:uiPriority w:val="99"/>
    <w:qFormat/>
    <w:rsid w:val="00087020"/>
    <w:pPr>
      <w:numPr>
        <w:ilvl w:val="3"/>
      </w:numPr>
      <w:spacing w:before="40" w:after="40"/>
      <w:outlineLvl w:val="3"/>
    </w:pPr>
    <w:rPr>
      <w:rFonts w:ascii="Cambria" w:hAnsi="Cambria"/>
      <w:color w:val="7F7F7F"/>
      <w:szCs w:val="22"/>
    </w:rPr>
  </w:style>
  <w:style w:type="paragraph" w:styleId="Heading5">
    <w:name w:val="heading 5"/>
    <w:basedOn w:val="Heading4"/>
    <w:next w:val="Normal"/>
    <w:link w:val="Heading5Char"/>
    <w:uiPriority w:val="99"/>
    <w:qFormat/>
    <w:rsid w:val="00087020"/>
    <w:pPr>
      <w:numPr>
        <w:ilvl w:val="4"/>
      </w:numPr>
      <w:outlineLvl w:val="4"/>
    </w:pPr>
    <w:rPr>
      <w:rFonts w:ascii="Calibri" w:hAnsi="Calibri"/>
      <w:color w:val="808080"/>
    </w:rPr>
  </w:style>
  <w:style w:type="paragraph" w:styleId="Heading6">
    <w:name w:val="heading 6"/>
    <w:basedOn w:val="Heading5"/>
    <w:next w:val="Normal"/>
    <w:link w:val="Heading6Char"/>
    <w:uiPriority w:val="99"/>
    <w:qFormat/>
    <w:rsid w:val="00087020"/>
    <w:pPr>
      <w:numPr>
        <w:ilvl w:val="5"/>
      </w:numPr>
      <w:spacing w:before="200"/>
      <w:outlineLvl w:val="5"/>
    </w:pPr>
    <w:rPr>
      <w:iCs/>
    </w:rPr>
  </w:style>
  <w:style w:type="paragraph" w:styleId="Heading7">
    <w:name w:val="heading 7"/>
    <w:basedOn w:val="Heading6"/>
    <w:next w:val="Normal"/>
    <w:link w:val="Heading7Char"/>
    <w:uiPriority w:val="99"/>
    <w:qFormat/>
    <w:rsid w:val="00087020"/>
    <w:pPr>
      <w:numPr>
        <w:ilvl w:val="6"/>
      </w:numPr>
      <w:spacing w:before="360" w:after="240"/>
      <w:outlineLvl w:val="6"/>
    </w:pPr>
    <w:rPr>
      <w:iCs w:val="0"/>
    </w:rPr>
  </w:style>
  <w:style w:type="paragraph" w:styleId="Heading8">
    <w:name w:val="heading 8"/>
    <w:basedOn w:val="Heading7"/>
    <w:next w:val="Normal"/>
    <w:link w:val="Heading8Char"/>
    <w:uiPriority w:val="99"/>
    <w:qFormat/>
    <w:rsid w:val="00087020"/>
    <w:pPr>
      <w:numPr>
        <w:ilvl w:val="7"/>
      </w:numPr>
      <w:outlineLvl w:val="7"/>
    </w:pPr>
    <w:rPr>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F1926"/>
    <w:rPr>
      <w:rFonts w:ascii="Calibri" w:hAnsi="Calibri" w:cs="Times New Roman"/>
      <w:b/>
      <w:smallCaps/>
      <w:spacing w:val="40"/>
      <w:sz w:val="20"/>
      <w:szCs w:val="20"/>
      <w:u w:val="double"/>
      <w:lang w:val="en-GB" w:eastAsia="en-US"/>
    </w:rPr>
  </w:style>
  <w:style w:type="character" w:customStyle="1" w:styleId="Heading2Char">
    <w:name w:val="Heading 2 Char"/>
    <w:basedOn w:val="DefaultParagraphFont"/>
    <w:link w:val="Heading2"/>
    <w:uiPriority w:val="99"/>
    <w:locked/>
    <w:rsid w:val="000F1926"/>
    <w:rPr>
      <w:rFonts w:ascii="Cambria" w:hAnsi="Cambria" w:cs="Times New Roman"/>
      <w:b/>
      <w:spacing w:val="30"/>
      <w:sz w:val="20"/>
      <w:szCs w:val="20"/>
      <w:u w:val="single"/>
      <w:lang w:val="en-GB" w:eastAsia="en-US"/>
    </w:rPr>
  </w:style>
  <w:style w:type="character" w:customStyle="1" w:styleId="Heading3Char">
    <w:name w:val="Heading 3 Char"/>
    <w:basedOn w:val="DefaultParagraphFont"/>
    <w:link w:val="Heading3"/>
    <w:uiPriority w:val="99"/>
    <w:locked/>
    <w:rsid w:val="000F1926"/>
    <w:rPr>
      <w:rFonts w:ascii="Calibri" w:hAnsi="Calibri" w:cs="Times New Roman"/>
      <w:bCs/>
      <w:spacing w:val="30"/>
      <w:sz w:val="20"/>
      <w:szCs w:val="20"/>
      <w:u w:val="single" w:color="B4B4B4"/>
      <w:lang w:val="en-GB" w:eastAsia="en-US"/>
    </w:rPr>
  </w:style>
  <w:style w:type="character" w:customStyle="1" w:styleId="Heading4Char">
    <w:name w:val="Heading 4 Char"/>
    <w:basedOn w:val="DefaultParagraphFont"/>
    <w:link w:val="Heading4"/>
    <w:uiPriority w:val="99"/>
    <w:locked/>
    <w:rsid w:val="00087020"/>
    <w:rPr>
      <w:rFonts w:ascii="Cambria" w:hAnsi="Cambria" w:cs="Times New Roman"/>
      <w:bCs/>
      <w:color w:val="7F7F7F"/>
      <w:spacing w:val="30"/>
      <w:sz w:val="24"/>
      <w:u w:val="single" w:color="B4B4B4"/>
      <w:lang w:val="x-none" w:eastAsia="en-US"/>
    </w:rPr>
  </w:style>
  <w:style w:type="character" w:customStyle="1" w:styleId="Heading5Char">
    <w:name w:val="Heading 5 Char"/>
    <w:basedOn w:val="DefaultParagraphFont"/>
    <w:link w:val="Heading5"/>
    <w:uiPriority w:val="99"/>
    <w:locked/>
    <w:rsid w:val="00087020"/>
    <w:rPr>
      <w:rFonts w:ascii="Calibri" w:hAnsi="Calibri" w:cs="Times New Roman"/>
      <w:bCs/>
      <w:color w:val="808080"/>
      <w:spacing w:val="30"/>
      <w:sz w:val="24"/>
      <w:u w:val="single" w:color="B4B4B4"/>
      <w:lang w:val="x-none" w:eastAsia="en-US"/>
    </w:rPr>
  </w:style>
  <w:style w:type="character" w:customStyle="1" w:styleId="Heading6Char">
    <w:name w:val="Heading 6 Char"/>
    <w:basedOn w:val="DefaultParagraphFont"/>
    <w:link w:val="Heading6"/>
    <w:uiPriority w:val="99"/>
    <w:locked/>
    <w:rsid w:val="00087020"/>
    <w:rPr>
      <w:rFonts w:ascii="Calibri" w:hAnsi="Calibri" w:cs="Times New Roman"/>
      <w:bCs/>
      <w:iCs/>
      <w:color w:val="808080"/>
      <w:spacing w:val="30"/>
      <w:sz w:val="24"/>
      <w:u w:val="single" w:color="B4B4B4"/>
      <w:lang w:val="x-none" w:eastAsia="en-US"/>
    </w:rPr>
  </w:style>
  <w:style w:type="character" w:customStyle="1" w:styleId="Heading7Char">
    <w:name w:val="Heading 7 Char"/>
    <w:basedOn w:val="DefaultParagraphFont"/>
    <w:link w:val="Heading7"/>
    <w:uiPriority w:val="99"/>
    <w:locked/>
    <w:rsid w:val="00087020"/>
    <w:rPr>
      <w:rFonts w:ascii="Calibri" w:hAnsi="Calibri" w:cs="Times New Roman"/>
      <w:bCs/>
      <w:color w:val="808080"/>
      <w:spacing w:val="30"/>
      <w:sz w:val="24"/>
      <w:u w:val="single" w:color="B4B4B4"/>
      <w:lang w:val="x-none" w:eastAsia="en-US"/>
    </w:rPr>
  </w:style>
  <w:style w:type="character" w:customStyle="1" w:styleId="Heading8Char">
    <w:name w:val="Heading 8 Char"/>
    <w:basedOn w:val="DefaultParagraphFont"/>
    <w:link w:val="Heading8"/>
    <w:uiPriority w:val="99"/>
    <w:locked/>
    <w:rsid w:val="00087020"/>
    <w:rPr>
      <w:rFonts w:ascii="Calibri" w:hAnsi="Calibri" w:cs="Times New Roman"/>
      <w:bCs/>
      <w:color w:val="808080"/>
      <w:spacing w:val="30"/>
      <w:sz w:val="20"/>
      <w:u w:val="single" w:color="B4B4B4"/>
      <w:lang w:val="x-none" w:eastAsia="en-US"/>
    </w:rPr>
  </w:style>
  <w:style w:type="paragraph" w:styleId="Title">
    <w:name w:val="Title"/>
    <w:basedOn w:val="Normal"/>
    <w:next w:val="Normal"/>
    <w:link w:val="TitleChar"/>
    <w:uiPriority w:val="99"/>
    <w:qFormat/>
    <w:rsid w:val="00881E33"/>
    <w:pPr>
      <w:keepNext/>
      <w:keepLines/>
      <w:spacing w:after="60"/>
    </w:pPr>
    <w:rPr>
      <w:sz w:val="52"/>
      <w:szCs w:val="52"/>
    </w:rPr>
  </w:style>
  <w:style w:type="character" w:customStyle="1" w:styleId="TitleChar">
    <w:name w:val="Title Char"/>
    <w:basedOn w:val="DefaultParagraphFont"/>
    <w:link w:val="Title"/>
    <w:uiPriority w:val="99"/>
    <w:locked/>
    <w:rsid w:val="00835395"/>
    <w:rPr>
      <w:rFonts w:ascii="Cambria" w:hAnsi="Cambria" w:cs="Times New Roman"/>
      <w:b/>
      <w:bCs/>
      <w:kern w:val="28"/>
      <w:sz w:val="32"/>
      <w:szCs w:val="32"/>
      <w:lang w:val="en-GB" w:eastAsia="en-US"/>
    </w:rPr>
  </w:style>
  <w:style w:type="paragraph" w:styleId="Subtitle">
    <w:name w:val="Subtitle"/>
    <w:basedOn w:val="Normal"/>
    <w:next w:val="Normal"/>
    <w:link w:val="SubtitleChar"/>
    <w:uiPriority w:val="99"/>
    <w:qFormat/>
    <w:rsid w:val="00881E33"/>
    <w:pPr>
      <w:keepNext/>
      <w:keepLines/>
      <w:spacing w:after="320"/>
    </w:pPr>
    <w:rPr>
      <w:color w:val="666666"/>
      <w:sz w:val="30"/>
      <w:szCs w:val="30"/>
    </w:rPr>
  </w:style>
  <w:style w:type="character" w:customStyle="1" w:styleId="SubtitleChar">
    <w:name w:val="Subtitle Char"/>
    <w:basedOn w:val="DefaultParagraphFont"/>
    <w:link w:val="Subtitle"/>
    <w:uiPriority w:val="99"/>
    <w:locked/>
    <w:rsid w:val="00835395"/>
    <w:rPr>
      <w:rFonts w:ascii="Cambria" w:hAnsi="Cambria" w:cs="Times New Roman"/>
      <w:sz w:val="24"/>
      <w:szCs w:val="24"/>
      <w:lang w:val="en-GB" w:eastAsia="en-US"/>
    </w:rPr>
  </w:style>
  <w:style w:type="table" w:customStyle="1" w:styleId="Formatvorlage">
    <w:name w:val="Formatvorlage"/>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7">
    <w:name w:val="Formatvorlage7"/>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6">
    <w:name w:val="Formatvorlage6"/>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5">
    <w:name w:val="Formatvorlage5"/>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4">
    <w:name w:val="Formatvorlage4"/>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3">
    <w:name w:val="Formatvorlage3"/>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2">
    <w:name w:val="Formatvorlage2"/>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1">
    <w:name w:val="Formatvorlage1"/>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uiPriority w:val="99"/>
    <w:rsid w:val="00607DA0"/>
    <w:pPr>
      <w:spacing w:line="240" w:lineRule="auto"/>
    </w:pPr>
    <w:rPr>
      <w:sz w:val="20"/>
      <w:szCs w:val="20"/>
    </w:rPr>
  </w:style>
  <w:style w:type="character" w:customStyle="1" w:styleId="CommentTextChar">
    <w:name w:val="Comment Text Char"/>
    <w:basedOn w:val="DefaultParagraphFont"/>
    <w:link w:val="CommentText"/>
    <w:uiPriority w:val="99"/>
    <w:locked/>
    <w:rsid w:val="00607DA0"/>
    <w:rPr>
      <w:rFonts w:ascii="Cambria" w:hAnsi="Cambria" w:cs="Times New Roman"/>
      <w:sz w:val="20"/>
      <w:szCs w:val="20"/>
      <w:lang w:val="en-GB" w:eastAsia="en-US"/>
    </w:rPr>
  </w:style>
  <w:style w:type="character" w:styleId="CommentReference">
    <w:name w:val="annotation reference"/>
    <w:basedOn w:val="DefaultParagraphFont"/>
    <w:uiPriority w:val="99"/>
    <w:semiHidden/>
    <w:rsid w:val="00881E33"/>
    <w:rPr>
      <w:rFonts w:cs="Times New Roman"/>
      <w:sz w:val="16"/>
      <w:szCs w:val="16"/>
    </w:rPr>
  </w:style>
  <w:style w:type="paragraph" w:styleId="Bibliography">
    <w:name w:val="Bibliography"/>
    <w:basedOn w:val="Normal"/>
    <w:next w:val="Normal"/>
    <w:link w:val="BibliographyChar"/>
    <w:uiPriority w:val="99"/>
    <w:rsid w:val="003A1A19"/>
    <w:pPr>
      <w:spacing w:after="0" w:line="480" w:lineRule="auto"/>
      <w:ind w:left="720" w:hanging="720"/>
    </w:pPr>
  </w:style>
  <w:style w:type="paragraph" w:styleId="Revision">
    <w:name w:val="Revision"/>
    <w:hidden/>
    <w:uiPriority w:val="99"/>
    <w:semiHidden/>
    <w:rsid w:val="006B13FF"/>
    <w:pPr>
      <w:spacing w:after="0" w:line="240" w:lineRule="auto"/>
    </w:pPr>
    <w:rPr>
      <w:rFonts w:ascii="Cambria" w:hAnsi="Cambria" w:cs="Times New Roman"/>
      <w:color w:val="A6A6A6"/>
      <w:lang w:val="en-GB" w:eastAsia="en-US"/>
    </w:rPr>
  </w:style>
  <w:style w:type="paragraph" w:styleId="BalloonText">
    <w:name w:val="Balloon Text"/>
    <w:basedOn w:val="Normal"/>
    <w:link w:val="BalloonTextChar"/>
    <w:uiPriority w:val="99"/>
    <w:semiHidden/>
    <w:rsid w:val="006B13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6B13FF"/>
    <w:rPr>
      <w:rFonts w:ascii="Segoe UI" w:hAnsi="Segoe UI" w:cs="Segoe UI"/>
      <w:color w:val="A6A6A6"/>
      <w:sz w:val="18"/>
      <w:szCs w:val="18"/>
      <w:lang w:val="x-none" w:eastAsia="en-US"/>
    </w:rPr>
  </w:style>
  <w:style w:type="paragraph" w:styleId="ListParagraph">
    <w:name w:val="List Paragraph"/>
    <w:basedOn w:val="Normal"/>
    <w:uiPriority w:val="99"/>
    <w:qFormat/>
    <w:rsid w:val="006B13FF"/>
    <w:pPr>
      <w:ind w:left="720"/>
      <w:contextualSpacing/>
    </w:pPr>
  </w:style>
  <w:style w:type="paragraph" w:styleId="CommentSubject">
    <w:name w:val="annotation subject"/>
    <w:basedOn w:val="CommentText"/>
    <w:next w:val="CommentText"/>
    <w:link w:val="CommentSubjectChar"/>
    <w:uiPriority w:val="99"/>
    <w:semiHidden/>
    <w:rsid w:val="00060572"/>
    <w:rPr>
      <w:b/>
      <w:bCs/>
    </w:rPr>
  </w:style>
  <w:style w:type="character" w:customStyle="1" w:styleId="CommentSubjectChar">
    <w:name w:val="Comment Subject Char"/>
    <w:basedOn w:val="CommentTextChar"/>
    <w:link w:val="CommentSubject"/>
    <w:uiPriority w:val="99"/>
    <w:semiHidden/>
    <w:locked/>
    <w:rsid w:val="00060572"/>
    <w:rPr>
      <w:rFonts w:ascii="Cambria" w:hAnsi="Cambria" w:cs="Times New Roman"/>
      <w:b/>
      <w:bCs/>
      <w:color w:val="A6A6A6"/>
      <w:sz w:val="20"/>
      <w:szCs w:val="20"/>
      <w:lang w:val="en-GB" w:eastAsia="en-US"/>
    </w:rPr>
  </w:style>
  <w:style w:type="paragraph" w:styleId="BodyText">
    <w:name w:val="Body Text"/>
    <w:basedOn w:val="Normal"/>
    <w:link w:val="BodyTextChar"/>
    <w:uiPriority w:val="99"/>
    <w:rsid w:val="003F5AE2"/>
    <w:pPr>
      <w:spacing w:before="180" w:after="180" w:line="240" w:lineRule="auto"/>
    </w:pPr>
    <w:rPr>
      <w:sz w:val="24"/>
      <w:szCs w:val="24"/>
      <w:lang w:val="en-US"/>
    </w:rPr>
  </w:style>
  <w:style w:type="character" w:customStyle="1" w:styleId="BodyTextChar">
    <w:name w:val="Body Text Char"/>
    <w:basedOn w:val="DefaultParagraphFont"/>
    <w:link w:val="BodyText"/>
    <w:uiPriority w:val="99"/>
    <w:locked/>
    <w:rsid w:val="003F5AE2"/>
    <w:rPr>
      <w:rFonts w:ascii="Cambria" w:hAnsi="Cambria" w:cs="Times New Roman"/>
      <w:color w:val="A6A6A6"/>
      <w:sz w:val="24"/>
      <w:szCs w:val="24"/>
      <w:lang w:val="en-US" w:eastAsia="en-US"/>
    </w:rPr>
  </w:style>
  <w:style w:type="paragraph" w:customStyle="1" w:styleId="FirstParagraph">
    <w:name w:val="First Paragraph"/>
    <w:basedOn w:val="BodyText"/>
    <w:next w:val="BodyText"/>
    <w:uiPriority w:val="99"/>
    <w:rsid w:val="003F5AE2"/>
  </w:style>
  <w:style w:type="paragraph" w:styleId="FootnoteText">
    <w:name w:val="footnote text"/>
    <w:basedOn w:val="Normal"/>
    <w:link w:val="FootnoteTextChar"/>
    <w:uiPriority w:val="99"/>
    <w:rsid w:val="003F5AE2"/>
    <w:pPr>
      <w:spacing w:after="200" w:line="240" w:lineRule="auto"/>
    </w:pPr>
    <w:rPr>
      <w:sz w:val="24"/>
      <w:szCs w:val="24"/>
      <w:lang w:val="en-US"/>
    </w:rPr>
  </w:style>
  <w:style w:type="character" w:customStyle="1" w:styleId="FootnoteTextChar">
    <w:name w:val="Footnote Text Char"/>
    <w:basedOn w:val="DefaultParagraphFont"/>
    <w:link w:val="FootnoteText"/>
    <w:uiPriority w:val="99"/>
    <w:locked/>
    <w:rsid w:val="003F5AE2"/>
    <w:rPr>
      <w:rFonts w:ascii="Cambria" w:hAnsi="Cambria" w:cs="Times New Roman"/>
      <w:color w:val="A6A6A6"/>
      <w:sz w:val="24"/>
      <w:szCs w:val="24"/>
      <w:lang w:val="en-US" w:eastAsia="en-US"/>
    </w:rPr>
  </w:style>
  <w:style w:type="character" w:styleId="FootnoteReference">
    <w:name w:val="footnote reference"/>
    <w:basedOn w:val="DefaultParagraphFont"/>
    <w:uiPriority w:val="99"/>
    <w:rsid w:val="003F5AE2"/>
    <w:rPr>
      <w:rFonts w:cs="Times New Roman"/>
      <w:vertAlign w:val="superscript"/>
    </w:rPr>
  </w:style>
  <w:style w:type="character" w:styleId="Hyperlink">
    <w:name w:val="Hyperlink"/>
    <w:basedOn w:val="DefaultParagraphFont"/>
    <w:uiPriority w:val="99"/>
    <w:rsid w:val="009B6352"/>
    <w:rPr>
      <w:rFonts w:cs="Times New Roman"/>
      <w:b/>
      <w:bCs/>
      <w:color w:val="4F81BD"/>
      <w:sz w:val="18"/>
      <w:szCs w:val="18"/>
      <w:lang w:val="en-GB" w:eastAsia="x-none"/>
    </w:rPr>
  </w:style>
  <w:style w:type="paragraph" w:styleId="Caption">
    <w:name w:val="caption"/>
    <w:basedOn w:val="Normal"/>
    <w:next w:val="Normal"/>
    <w:uiPriority w:val="99"/>
    <w:qFormat/>
    <w:rsid w:val="00B518DB"/>
    <w:pPr>
      <w:spacing w:after="200" w:line="240" w:lineRule="auto"/>
    </w:pPr>
    <w:rPr>
      <w:rFonts w:ascii="Arial" w:hAnsi="Arial"/>
      <w:iCs/>
      <w:color w:val="8EAADB"/>
      <w:sz w:val="18"/>
      <w:szCs w:val="18"/>
    </w:rPr>
  </w:style>
  <w:style w:type="character" w:customStyle="1" w:styleId="CVtext">
    <w:name w:val="CV text"/>
    <w:uiPriority w:val="99"/>
    <w:rsid w:val="00D375E4"/>
    <w:rPr>
      <w:rFonts w:ascii="TheSans 4-SemiLight" w:hAnsi="TheSans 4-SemiLight"/>
      <w:sz w:val="20"/>
    </w:rPr>
  </w:style>
  <w:style w:type="character" w:customStyle="1" w:styleId="BibliographyChar">
    <w:name w:val="Bibliography Char"/>
    <w:basedOn w:val="DefaultParagraphFont"/>
    <w:link w:val="Bibliography"/>
    <w:uiPriority w:val="99"/>
    <w:locked/>
    <w:rsid w:val="008042ED"/>
    <w:rPr>
      <w:rFonts w:ascii="Cambria" w:hAnsi="Cambria" w:cs="Times New Roman"/>
      <w:color w:val="A6A6A6" w:themeColor="background1" w:themeShade="A6"/>
      <w:lang w:val="en-GB" w:eastAsia="en-US"/>
    </w:rPr>
  </w:style>
  <w:style w:type="character" w:customStyle="1" w:styleId="PlainTextChar4">
    <w:name w:val="Plain Text Char4"/>
    <w:basedOn w:val="DefaultParagraphFont"/>
    <w:uiPriority w:val="99"/>
    <w:semiHidden/>
    <w:rsid w:val="00C037B4"/>
    <w:rPr>
      <w:rFonts w:ascii="Courier New" w:hAnsi="Courier New" w:cs="Courier New"/>
      <w:color w:val="A6A6A6"/>
      <w:sz w:val="20"/>
      <w:szCs w:val="20"/>
      <w:lang w:val="en-GB" w:eastAsia="en-US"/>
    </w:rPr>
  </w:style>
  <w:style w:type="paragraph" w:styleId="PlainText">
    <w:name w:val="Plain Text"/>
    <w:basedOn w:val="Normal"/>
    <w:link w:val="PlainTextChar1"/>
    <w:uiPriority w:val="99"/>
    <w:semiHidden/>
    <w:locked/>
    <w:rsid w:val="006453C7"/>
    <w:pPr>
      <w:spacing w:after="0" w:line="240" w:lineRule="auto"/>
    </w:pPr>
    <w:rPr>
      <w:rFonts w:ascii="Times New Roman" w:hAnsi="Times New Roman"/>
      <w:noProof/>
      <w:sz w:val="24"/>
      <w:szCs w:val="24"/>
      <w:lang w:val="de-AT" w:eastAsia="de-AT"/>
    </w:rPr>
  </w:style>
  <w:style w:type="character" w:customStyle="1" w:styleId="PlainTextChar">
    <w:name w:val="Plain Text Char"/>
    <w:basedOn w:val="DefaultParagraphFont"/>
    <w:uiPriority w:val="99"/>
    <w:semiHidden/>
    <w:rPr>
      <w:rFonts w:ascii="Courier New" w:hAnsi="Courier New" w:cs="Courier New"/>
      <w:sz w:val="20"/>
      <w:szCs w:val="20"/>
      <w:lang w:val="en-GB" w:eastAsia="en-US"/>
    </w:rPr>
  </w:style>
  <w:style w:type="character" w:customStyle="1" w:styleId="PlainTextChar1">
    <w:name w:val="Plain Text Char1"/>
    <w:basedOn w:val="DefaultParagraphFont"/>
    <w:link w:val="PlainText"/>
    <w:uiPriority w:val="99"/>
    <w:semiHidden/>
    <w:locked/>
    <w:rsid w:val="00C037B4"/>
    <w:rPr>
      <w:rFonts w:ascii="Courier New" w:hAnsi="Courier New" w:cs="Courier New"/>
      <w:color w:val="A6A6A6"/>
      <w:sz w:val="20"/>
      <w:szCs w:val="20"/>
      <w:lang w:val="en-GB" w:eastAsia="en-US"/>
    </w:rPr>
  </w:style>
  <w:style w:type="character" w:customStyle="1" w:styleId="PlainTextChar3">
    <w:name w:val="Plain Text Char3"/>
    <w:basedOn w:val="DefaultParagraphFont"/>
    <w:uiPriority w:val="99"/>
    <w:semiHidden/>
    <w:rsid w:val="00C037B4"/>
    <w:rPr>
      <w:rFonts w:ascii="Courier New" w:hAnsi="Courier New" w:cs="Courier New"/>
      <w:color w:val="A6A6A6"/>
      <w:sz w:val="20"/>
      <w:szCs w:val="20"/>
      <w:lang w:val="en-GB" w:eastAsia="en-US"/>
    </w:rPr>
  </w:style>
  <w:style w:type="character" w:customStyle="1" w:styleId="PlainTextChar2">
    <w:name w:val="Plain Text Char2"/>
    <w:basedOn w:val="DefaultParagraphFont"/>
    <w:uiPriority w:val="99"/>
    <w:semiHidden/>
    <w:rsid w:val="00C037B4"/>
    <w:rPr>
      <w:rFonts w:ascii="Courier New" w:hAnsi="Courier New" w:cs="Courier New"/>
      <w:sz w:val="20"/>
      <w:szCs w:val="20"/>
      <w:lang w:val="en-GB" w:eastAsia="en-US"/>
    </w:rPr>
  </w:style>
  <w:style w:type="character" w:styleId="UnresolvedMention">
    <w:name w:val="Unresolved Mention"/>
    <w:basedOn w:val="DefaultParagraphFont"/>
    <w:uiPriority w:val="99"/>
    <w:semiHidden/>
    <w:rsid w:val="00192122"/>
    <w:rPr>
      <w:rFonts w:cs="Times New Roman"/>
      <w:color w:val="605E5C"/>
      <w:shd w:val="clear" w:color="auto" w:fill="E1DFDD"/>
    </w:rPr>
  </w:style>
  <w:style w:type="paragraph" w:customStyle="1" w:styleId="Compact">
    <w:name w:val="Compact"/>
    <w:basedOn w:val="BodyText"/>
    <w:rsid w:val="005E001F"/>
    <w:pPr>
      <w:spacing w:before="36" w:after="36"/>
    </w:pPr>
    <w:rPr>
      <w:rFonts w:asciiTheme="minorHAnsi" w:eastAsiaTheme="minorHAnsi" w:hAnsiTheme="minorHAnsi" w:cstheme="minorBidi"/>
    </w:rPr>
  </w:style>
  <w:style w:type="table" w:customStyle="1" w:styleId="Table">
    <w:name w:val="Table"/>
    <w:semiHidden/>
    <w:unhideWhenUsed/>
    <w:qFormat/>
    <w:rsid w:val="005E001F"/>
    <w:pPr>
      <w:spacing w:after="200" w:line="240" w:lineRule="auto"/>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styleId="EndnoteReference">
    <w:name w:val="endnote reference"/>
    <w:basedOn w:val="DefaultParagraphFont"/>
    <w:uiPriority w:val="99"/>
    <w:semiHidden/>
    <w:unhideWhenUsed/>
    <w:locked/>
    <w:rsid w:val="00B55982"/>
    <w:rPr>
      <w:vertAlign w:val="superscript"/>
    </w:rPr>
  </w:style>
  <w:style w:type="table" w:customStyle="1" w:styleId="stildetabelbunptmanuscris">
    <w:name w:val="stil de tabel bun pt manuscris"/>
    <w:basedOn w:val="TableNormal"/>
    <w:uiPriority w:val="99"/>
    <w:rsid w:val="00E65A71"/>
    <w:pPr>
      <w:spacing w:after="0" w:line="240" w:lineRule="auto"/>
    </w:pPr>
    <w:tblPr/>
  </w:style>
  <w:style w:type="table" w:styleId="TableGrid">
    <w:name w:val="Table Grid"/>
    <w:basedOn w:val="TableNormal"/>
    <w:rsid w:val="006A14E8"/>
    <w:pPr>
      <w:spacing w:after="0" w:line="240" w:lineRule="auto"/>
      <w:jc w:val="center"/>
    </w:pPr>
    <w:rPr>
      <w:rFonts w:ascii="Calibri" w:hAnsi="Calibri"/>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5502">
      <w:bodyDiv w:val="1"/>
      <w:marLeft w:val="0"/>
      <w:marRight w:val="0"/>
      <w:marTop w:val="0"/>
      <w:marBottom w:val="0"/>
      <w:divBdr>
        <w:top w:val="none" w:sz="0" w:space="0" w:color="auto"/>
        <w:left w:val="none" w:sz="0" w:space="0" w:color="auto"/>
        <w:bottom w:val="none" w:sz="0" w:space="0" w:color="auto"/>
        <w:right w:val="none" w:sz="0" w:space="0" w:color="auto"/>
      </w:divBdr>
    </w:div>
    <w:div w:id="90439785">
      <w:bodyDiv w:val="1"/>
      <w:marLeft w:val="0"/>
      <w:marRight w:val="0"/>
      <w:marTop w:val="0"/>
      <w:marBottom w:val="0"/>
      <w:divBdr>
        <w:top w:val="none" w:sz="0" w:space="0" w:color="auto"/>
        <w:left w:val="none" w:sz="0" w:space="0" w:color="auto"/>
        <w:bottom w:val="none" w:sz="0" w:space="0" w:color="auto"/>
        <w:right w:val="none" w:sz="0" w:space="0" w:color="auto"/>
      </w:divBdr>
    </w:div>
    <w:div w:id="359864339">
      <w:bodyDiv w:val="1"/>
      <w:marLeft w:val="0"/>
      <w:marRight w:val="0"/>
      <w:marTop w:val="0"/>
      <w:marBottom w:val="0"/>
      <w:divBdr>
        <w:top w:val="none" w:sz="0" w:space="0" w:color="auto"/>
        <w:left w:val="none" w:sz="0" w:space="0" w:color="auto"/>
        <w:bottom w:val="none" w:sz="0" w:space="0" w:color="auto"/>
        <w:right w:val="none" w:sz="0" w:space="0" w:color="auto"/>
      </w:divBdr>
    </w:div>
    <w:div w:id="404230654">
      <w:bodyDiv w:val="1"/>
      <w:marLeft w:val="0"/>
      <w:marRight w:val="0"/>
      <w:marTop w:val="0"/>
      <w:marBottom w:val="0"/>
      <w:divBdr>
        <w:top w:val="none" w:sz="0" w:space="0" w:color="auto"/>
        <w:left w:val="none" w:sz="0" w:space="0" w:color="auto"/>
        <w:bottom w:val="none" w:sz="0" w:space="0" w:color="auto"/>
        <w:right w:val="none" w:sz="0" w:space="0" w:color="auto"/>
      </w:divBdr>
    </w:div>
    <w:div w:id="497890451">
      <w:bodyDiv w:val="1"/>
      <w:marLeft w:val="0"/>
      <w:marRight w:val="0"/>
      <w:marTop w:val="0"/>
      <w:marBottom w:val="0"/>
      <w:divBdr>
        <w:top w:val="none" w:sz="0" w:space="0" w:color="auto"/>
        <w:left w:val="none" w:sz="0" w:space="0" w:color="auto"/>
        <w:bottom w:val="none" w:sz="0" w:space="0" w:color="auto"/>
        <w:right w:val="none" w:sz="0" w:space="0" w:color="auto"/>
      </w:divBdr>
    </w:div>
    <w:div w:id="686179665">
      <w:bodyDiv w:val="1"/>
      <w:marLeft w:val="0"/>
      <w:marRight w:val="0"/>
      <w:marTop w:val="0"/>
      <w:marBottom w:val="0"/>
      <w:divBdr>
        <w:top w:val="none" w:sz="0" w:space="0" w:color="auto"/>
        <w:left w:val="none" w:sz="0" w:space="0" w:color="auto"/>
        <w:bottom w:val="none" w:sz="0" w:space="0" w:color="auto"/>
        <w:right w:val="none" w:sz="0" w:space="0" w:color="auto"/>
      </w:divBdr>
    </w:div>
    <w:div w:id="842088197">
      <w:bodyDiv w:val="1"/>
      <w:marLeft w:val="0"/>
      <w:marRight w:val="0"/>
      <w:marTop w:val="0"/>
      <w:marBottom w:val="0"/>
      <w:divBdr>
        <w:top w:val="none" w:sz="0" w:space="0" w:color="auto"/>
        <w:left w:val="none" w:sz="0" w:space="0" w:color="auto"/>
        <w:bottom w:val="none" w:sz="0" w:space="0" w:color="auto"/>
        <w:right w:val="none" w:sz="0" w:space="0" w:color="auto"/>
      </w:divBdr>
    </w:div>
    <w:div w:id="1182624309">
      <w:bodyDiv w:val="1"/>
      <w:marLeft w:val="0"/>
      <w:marRight w:val="0"/>
      <w:marTop w:val="0"/>
      <w:marBottom w:val="0"/>
      <w:divBdr>
        <w:top w:val="none" w:sz="0" w:space="0" w:color="auto"/>
        <w:left w:val="none" w:sz="0" w:space="0" w:color="auto"/>
        <w:bottom w:val="none" w:sz="0" w:space="0" w:color="auto"/>
        <w:right w:val="none" w:sz="0" w:space="0" w:color="auto"/>
      </w:divBdr>
    </w:div>
    <w:div w:id="1276524239">
      <w:bodyDiv w:val="1"/>
      <w:marLeft w:val="0"/>
      <w:marRight w:val="0"/>
      <w:marTop w:val="0"/>
      <w:marBottom w:val="0"/>
      <w:divBdr>
        <w:top w:val="none" w:sz="0" w:space="0" w:color="auto"/>
        <w:left w:val="none" w:sz="0" w:space="0" w:color="auto"/>
        <w:bottom w:val="none" w:sz="0" w:space="0" w:color="auto"/>
        <w:right w:val="none" w:sz="0" w:space="0" w:color="auto"/>
      </w:divBdr>
    </w:div>
    <w:div w:id="1305353373">
      <w:bodyDiv w:val="1"/>
      <w:marLeft w:val="0"/>
      <w:marRight w:val="0"/>
      <w:marTop w:val="0"/>
      <w:marBottom w:val="0"/>
      <w:divBdr>
        <w:top w:val="none" w:sz="0" w:space="0" w:color="auto"/>
        <w:left w:val="none" w:sz="0" w:space="0" w:color="auto"/>
        <w:bottom w:val="none" w:sz="0" w:space="0" w:color="auto"/>
        <w:right w:val="none" w:sz="0" w:space="0" w:color="auto"/>
      </w:divBdr>
    </w:div>
    <w:div w:id="1518546837">
      <w:bodyDiv w:val="1"/>
      <w:marLeft w:val="0"/>
      <w:marRight w:val="0"/>
      <w:marTop w:val="0"/>
      <w:marBottom w:val="0"/>
      <w:divBdr>
        <w:top w:val="none" w:sz="0" w:space="0" w:color="auto"/>
        <w:left w:val="none" w:sz="0" w:space="0" w:color="auto"/>
        <w:bottom w:val="none" w:sz="0" w:space="0" w:color="auto"/>
        <w:right w:val="none" w:sz="0" w:space="0" w:color="auto"/>
      </w:divBdr>
    </w:div>
    <w:div w:id="1650018095">
      <w:bodyDiv w:val="1"/>
      <w:marLeft w:val="0"/>
      <w:marRight w:val="0"/>
      <w:marTop w:val="0"/>
      <w:marBottom w:val="0"/>
      <w:divBdr>
        <w:top w:val="none" w:sz="0" w:space="0" w:color="auto"/>
        <w:left w:val="none" w:sz="0" w:space="0" w:color="auto"/>
        <w:bottom w:val="none" w:sz="0" w:space="0" w:color="auto"/>
        <w:right w:val="none" w:sz="0" w:space="0" w:color="auto"/>
      </w:divBdr>
    </w:div>
    <w:div w:id="1719352901">
      <w:bodyDiv w:val="1"/>
      <w:marLeft w:val="0"/>
      <w:marRight w:val="0"/>
      <w:marTop w:val="0"/>
      <w:marBottom w:val="0"/>
      <w:divBdr>
        <w:top w:val="none" w:sz="0" w:space="0" w:color="auto"/>
        <w:left w:val="none" w:sz="0" w:space="0" w:color="auto"/>
        <w:bottom w:val="none" w:sz="0" w:space="0" w:color="auto"/>
        <w:right w:val="none" w:sz="0" w:space="0" w:color="auto"/>
      </w:divBdr>
    </w:div>
    <w:div w:id="1748919010">
      <w:bodyDiv w:val="1"/>
      <w:marLeft w:val="0"/>
      <w:marRight w:val="0"/>
      <w:marTop w:val="0"/>
      <w:marBottom w:val="0"/>
      <w:divBdr>
        <w:top w:val="none" w:sz="0" w:space="0" w:color="auto"/>
        <w:left w:val="none" w:sz="0" w:space="0" w:color="auto"/>
        <w:bottom w:val="none" w:sz="0" w:space="0" w:color="auto"/>
        <w:right w:val="none" w:sz="0" w:space="0" w:color="auto"/>
      </w:divBdr>
    </w:div>
    <w:div w:id="1774864557">
      <w:marLeft w:val="0"/>
      <w:marRight w:val="0"/>
      <w:marTop w:val="0"/>
      <w:marBottom w:val="0"/>
      <w:divBdr>
        <w:top w:val="none" w:sz="0" w:space="0" w:color="auto"/>
        <w:left w:val="none" w:sz="0" w:space="0" w:color="auto"/>
        <w:bottom w:val="none" w:sz="0" w:space="0" w:color="auto"/>
        <w:right w:val="none" w:sz="0" w:space="0" w:color="auto"/>
      </w:divBdr>
    </w:div>
    <w:div w:id="1794205747">
      <w:bodyDiv w:val="1"/>
      <w:marLeft w:val="0"/>
      <w:marRight w:val="0"/>
      <w:marTop w:val="0"/>
      <w:marBottom w:val="0"/>
      <w:divBdr>
        <w:top w:val="none" w:sz="0" w:space="0" w:color="auto"/>
        <w:left w:val="none" w:sz="0" w:space="0" w:color="auto"/>
        <w:bottom w:val="none" w:sz="0" w:space="0" w:color="auto"/>
        <w:right w:val="none" w:sz="0" w:space="0" w:color="auto"/>
      </w:divBdr>
    </w:div>
    <w:div w:id="2079159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isrctn.com/" TargetMode="External"/><Relationship Id="rId26" Type="http://schemas.openxmlformats.org/officeDocument/2006/relationships/hyperlink" Target="http://www.opengrey.eu/" TargetMode="External"/><Relationship Id="rId3" Type="http://schemas.openxmlformats.org/officeDocument/2006/relationships/styles" Target="styles.xml"/><Relationship Id="rId21" Type="http://schemas.openxmlformats.org/officeDocument/2006/relationships/hyperlink" Target="http://www.clinicaltrials.gov"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isrctn.com/" TargetMode="External"/><Relationship Id="rId25" Type="http://schemas.openxmlformats.org/officeDocument/2006/relationships/hyperlink" Target="https://www.drks.de/drks_web/" TargetMode="External"/><Relationship Id="rId33" Type="http://schemas.microsoft.com/office/2011/relationships/people" Target="people.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yperlink" Target="http://www.nihr.ac.uk/" TargetMode="External"/><Relationship Id="rId29" Type="http://schemas.openxmlformats.org/officeDocument/2006/relationships/hyperlink" Target="http://www.nihr.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s://www.drks.de/drks_web/"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www.trialregister.nl" TargetMode="External"/><Relationship Id="rId28" Type="http://schemas.openxmlformats.org/officeDocument/2006/relationships/hyperlink" Target="https://www.drks.de/drks_web/" TargetMode="External"/><Relationship Id="rId10" Type="http://schemas.microsoft.com/office/2016/09/relationships/commentsIds" Target="commentsIds.xml"/><Relationship Id="rId19" Type="http://schemas.openxmlformats.org/officeDocument/2006/relationships/hyperlink" Target="http://www.nihr.ac.uk/" TargetMode="External"/><Relationship Id="rId31"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www.trialregister.nl" TargetMode="External"/><Relationship Id="rId27" Type="http://schemas.openxmlformats.org/officeDocument/2006/relationships/hyperlink" Target="https://www.drks.de/drks_web/" TargetMode="External"/><Relationship Id="rId30" Type="http://schemas.openxmlformats.org/officeDocument/2006/relationships/hyperlink" Target="http://www.nihr.ac.uk/" TargetMode="Externa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2DFE76-66A4-43AA-9D27-9E99051C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3</Pages>
  <Words>29972</Words>
  <Characters>170845</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Melodic Intonation Therapy:</vt:lpstr>
    </vt:vector>
  </TitlesOfParts>
  <Company>Medizinische Universitaet Wien</Company>
  <LinksUpToDate>false</LinksUpToDate>
  <CharactersWithSpaces>200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odic Intonation Therapy:</dc:title>
  <dc:subject/>
  <dc:creator>Brenton Wiernik</dc:creator>
  <cp:keywords/>
  <dc:description/>
  <cp:lastModifiedBy>Brenton Wiernik</cp:lastModifiedBy>
  <cp:revision>2</cp:revision>
  <dcterms:created xsi:type="dcterms:W3CDTF">2021-08-13T15:28:00Z</dcterms:created>
  <dcterms:modified xsi:type="dcterms:W3CDTF">2021-08-13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GB","hasBibliography":true,"bibliographyStyleHasBeenSet":true},"prefs":{"fieldType":"Field","automaticJournalAbbreviations":true,"delayCitationUpdates":false,"noteType":0,"dontAskDelayCit</vt:lpwstr>
  </property>
  <property fmtid="{D5CDD505-2E9C-101B-9397-08002B2CF9AE}" pid="3" name="ZOTERO_PREF_2">
    <vt:lpwstr>ationUpdates":true},"sessionID":"oTyNpiLA","zoteroVersion":"5.0.96.2","dataVersion":4}</vt:lpwstr>
  </property>
</Properties>
</file>